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3C8DF8" w14:textId="77C22CE5" w:rsidR="000418DC" w:rsidRPr="007110BB" w:rsidRDefault="00AD08DF" w:rsidP="000418DC">
      <w:r w:rsidRPr="007110BB">
        <w:t>Introduction</w:t>
      </w:r>
    </w:p>
    <w:p w14:paraId="6F4139D6" w14:textId="2FD4AC87" w:rsidR="00AD08DF" w:rsidRPr="007110BB" w:rsidRDefault="00AD08DF" w:rsidP="000418DC">
      <w:r w:rsidRPr="007110BB">
        <w:t>The Microsporidia</w:t>
      </w:r>
    </w:p>
    <w:p w14:paraId="4132EFE5" w14:textId="77777777" w:rsidR="000418DC" w:rsidRPr="007110BB" w:rsidRDefault="00466B91" w:rsidP="000418DC">
      <w:r w:rsidRPr="007110BB">
        <w:t>Microsporidia is a group of obligate intracellular parasites that infect a broad range of species from vertebrates to invertebrates. They are now classified as sister group of fungi. Microsporidia species have genome sizes from 2,3MB to 19,5MB. Most of these parasites have a very small number of genes, from 2000 to 4000 genes, which are thought to be very essential that cannot be lost or they are specific genes of Microsporidia. The understanding of the evolution of Microsporidia is still unclear and there are many question about the reducing process in their genomes, such as when they lost their genes, if the losing process happened once or many times, if those genes lost forever or just temporarily...</w:t>
      </w:r>
    </w:p>
    <w:p w14:paraId="5723E6E7" w14:textId="5A2A0B37" w:rsidR="00765717" w:rsidRPr="007110BB" w:rsidRDefault="00466B91" w:rsidP="000418DC">
      <w:r w:rsidRPr="007110BB">
        <w:t>In order to find the answer for those questions, the proteins sets of the Microsporidia last common ancestor (LCA) will be inferred using hierarchical orthology inference approach. The distribution of these proteins will be then analyzed to find their origins and to get an overview how common they are in the living organisms. Moreover, we try to investigate the functionality of these Microsporidia LCA proteins and identify their roles to understand how they can work together with their hosts' metabolic pathways.</w:t>
      </w:r>
    </w:p>
    <w:p w14:paraId="7CB00AF8" w14:textId="77777777" w:rsidR="008C5523" w:rsidRPr="007110BB" w:rsidRDefault="008C5523" w:rsidP="000418DC">
      <w:pPr>
        <w:sectPr w:rsidR="008C5523" w:rsidRPr="007110BB" w:rsidSect="00F013CE">
          <w:headerReference w:type="default" r:id="rId9"/>
          <w:footerReference w:type="default" r:id="rId10"/>
          <w:footnotePr>
            <w:pos w:val="beneathText"/>
          </w:footnotePr>
          <w:endnotePr>
            <w:numFmt w:val="decimal"/>
          </w:endnotePr>
          <w:pgSz w:w="11906" w:h="16838"/>
          <w:pgMar w:top="1418" w:right="1701" w:bottom="851" w:left="1701" w:header="709" w:footer="709" w:gutter="0"/>
          <w:cols w:space="708"/>
          <w:docGrid w:linePitch="360"/>
        </w:sectPr>
      </w:pPr>
    </w:p>
    <w:p w14:paraId="0CEB954E" w14:textId="4E6B49D6" w:rsidR="00AD08DF" w:rsidRPr="007110BB" w:rsidRDefault="00AD08DF" w:rsidP="000418DC">
      <w:r w:rsidRPr="007110BB">
        <w:lastRenderedPageBreak/>
        <w:t>The estimation of the Microsporidia last common ancestor protein set</w:t>
      </w:r>
    </w:p>
    <w:p w14:paraId="44CB9825" w14:textId="384227FA" w:rsidR="00AD08DF" w:rsidRPr="007110BB" w:rsidRDefault="00AD08DF" w:rsidP="000418DC">
      <w:r w:rsidRPr="007110BB">
        <w:t>Introduction</w:t>
      </w:r>
    </w:p>
    <w:p w14:paraId="04C4EB5F" w14:textId="77777777" w:rsidR="0059314D" w:rsidRPr="007110BB" w:rsidRDefault="0059314D" w:rsidP="000418DC"/>
    <w:p w14:paraId="64D41BFA" w14:textId="0FBE176F" w:rsidR="00AD08DF" w:rsidRPr="007110BB" w:rsidRDefault="00AD08DF" w:rsidP="000418DC">
      <w:r w:rsidRPr="007110BB">
        <w:t>Methods</w:t>
      </w:r>
    </w:p>
    <w:p w14:paraId="678001E2" w14:textId="4CF3FA7C" w:rsidR="00B71B3B" w:rsidRPr="007110BB" w:rsidRDefault="00505152" w:rsidP="000418DC">
      <w:r w:rsidRPr="007110BB">
        <w:t>Starting from 11 extant Microsporidia species (</w:t>
      </w:r>
      <w:r w:rsidR="00610E5A" w:rsidRPr="007110BB">
        <w:fldChar w:fldCharType="begin"/>
      </w:r>
      <w:r w:rsidR="00610E5A" w:rsidRPr="007110BB">
        <w:instrText xml:space="preserve"> REF _Ref381275723 \h </w:instrText>
      </w:r>
      <w:r w:rsidR="00610E5A" w:rsidRPr="007110BB">
        <w:fldChar w:fldCharType="separate"/>
      </w:r>
      <w:r w:rsidR="00900C79" w:rsidRPr="007110BB">
        <w:t xml:space="preserve">Table </w:t>
      </w:r>
      <w:r w:rsidR="00900C79" w:rsidRPr="007110BB">
        <w:rPr>
          <w:noProof/>
        </w:rPr>
        <w:t>A</w:t>
      </w:r>
      <w:r w:rsidR="00900C79" w:rsidRPr="007110BB">
        <w:noBreakHyphen/>
      </w:r>
      <w:r w:rsidR="00900C79" w:rsidRPr="007110BB">
        <w:rPr>
          <w:noProof/>
        </w:rPr>
        <w:t>1</w:t>
      </w:r>
      <w:r w:rsidR="00610E5A" w:rsidRPr="007110BB">
        <w:fldChar w:fldCharType="end"/>
      </w:r>
      <w:r w:rsidRPr="007110BB">
        <w:t xml:space="preserve">), </w:t>
      </w:r>
      <w:r w:rsidR="00727721" w:rsidRPr="007110BB">
        <w:t>we used O</w:t>
      </w:r>
      <w:r w:rsidR="00610E5A" w:rsidRPr="007110BB">
        <w:t xml:space="preserve">rthoMCL </w:t>
      </w:r>
      <w:r w:rsidR="00610E5A" w:rsidRPr="007110BB">
        <w:fldChar w:fldCharType="begin" w:fldLock="1"/>
      </w:r>
      <w:r w:rsidR="00727721" w:rsidRPr="007110BB">
        <w:instrText>ADDIN CSL_CITATION { "citationItems" : [ { "id" : "ITEM-1", "itemData" : { "DOI" : "10.1101/gr.1224503", "ISBN" : "1088-9051 (Print)\\n1088-9051 (Linking)", "ISSN" : "1088-9051", "PMID" : "12952885", "abstract" : "The identification of orthologous groups is useful for genome annotation, studies on gene/protein evolution, comparative genomics, and the identification of taxonomically restricted sequences. Methods successfully exploited for prokaryotic genome analysis have proved difficult to apply to eukaryotes, however, as larger genomes may contain multiple paralogous genes, and sequence information is often incomplete. OrthoMCL provides a scalable method for constructing orthologous groups across multiple eukaryotic taxa, using a Markov Cluster algorithm to group (putative) orthologs and paralogs. This method performs similarly to the INPARANOID algorithm when applied to two genomes, but can be extended to cluster orthologs from multiple species. OrthoMCL clusters are coherent with groups identified by EGO, but improved recognition of \"recent\" paralogs permits overlapping EGO groups representing the same gene to be merged. Comparison with previously assigned EC annotations suggests a high degree of reliability, implying utility for automated eukaryotic genome annotation. OrthoMCL has been applied to the proteome data set from seven publicly available genomes (human, fly, worm, yeast, Arabidopsis, the malaria parasite Plasmodium falciparum, and Escherichia coli). A Web interface allows queries based on individual genes or user-defined phylogenetic patterns (http://www.cbil.upenn.edu/gene-family). Analysis of clusters incorporating P. falciparum genes identifies numerous enzymes that were incompletely annotated in first-pass annotation of the parasite genome.", "author" : [ { "dropping-particle" : "", "family" : "Li", "given" : "Li", "non-dropping-particle" : "", "parse-names" : false, "suffix" : "" }, { "dropping-particle" : "", "family" : "Stoeckert", "given" : "Christian J", "non-dropping-particle" : "", "parse-names" : false, "suffix" : "" }, { "dropping-particle" : "", "family" : "Roos", "given" : "David S", "non-dropping-particle" : "", "parse-names" : false, "suffix" : "" } ], "container-title" : "Genome research", "id" : "ITEM-1", "issue" : "9", "issued" : { "date-parts" : [ [ "2003" ] ] }, "page" : "2178-89", "title" : "OrthoMCL: identification of ortholog groups for eukaryotic genomes.", "type" : "article-journal", "volume" : "13" }, "uris" : [ "http://www.mendeley.com/documents/?uuid=1ab5ec94-1a26-483b-8d89-b26480364652" ] } ], "mendeley" : { "formattedCitation" : "(Li et al. 2003)", "plainTextFormattedCitation" : "(Li et al. 2003)", "previouslyFormattedCitation" : "(Li et al. 2003)" }, "properties" : { "noteIndex" : 0 }, "schema" : "https://github.com/citation-style-language/schema/raw/master/csl-citation.json" }</w:instrText>
      </w:r>
      <w:r w:rsidR="00610E5A" w:rsidRPr="007110BB">
        <w:fldChar w:fldCharType="separate"/>
      </w:r>
      <w:r w:rsidR="00610E5A" w:rsidRPr="007110BB">
        <w:rPr>
          <w:noProof/>
        </w:rPr>
        <w:t>(Li et al. 2003)</w:t>
      </w:r>
      <w:r w:rsidR="00610E5A" w:rsidRPr="007110BB">
        <w:fldChar w:fldCharType="end"/>
      </w:r>
      <w:r w:rsidR="00610E5A" w:rsidRPr="007110BB">
        <w:t xml:space="preserve"> to</w:t>
      </w:r>
      <w:r w:rsidR="00727721" w:rsidRPr="007110BB">
        <w:t xml:space="preserve"> search for homologous proteins in those 11 Microsporidia species. </w:t>
      </w:r>
      <w:r w:rsidR="00B71B3B" w:rsidRPr="007110BB">
        <w:t xml:space="preserve">OrthoMCL performed all-against-all BLASTP comparisons for all input data set and clustered homologous groups using Markov Cluster algorithm MCL </w:t>
      </w:r>
      <w:r w:rsidR="00B71B3B" w:rsidRPr="007110BB">
        <w:fldChar w:fldCharType="begin" w:fldLock="1"/>
      </w:r>
      <w:r w:rsidR="00CB5F9E" w:rsidRPr="007110BB">
        <w:instrText>ADDIN CSL_CITATION { "citationItems" : [ { "id" : "ITEM-1", "itemData" : { "DOI" : "10.1016/j.cosrev.2007.05.001", "ISBN" : "90-393-2408-5", "ISSN" : "15740137", "PMID" : "12952885", "abstract" : "UU Home page. Title: Graph clustering by flow simulation. Author: Dongen, Stijn Marinus van. Year: 2000. Document type: Dissertation. Abstract: show / hideDit proefschrift heeft als onderwerp het clusteren", "author" : [ { "dropping-particle" : "", "family" : "Dongen", "given" : "Stjin", "non-dropping-particle" : "van", "parse-names" : false, "suffix" : "" } ], "container-title" : "Graph stimulation by flow clustering", "id" : "ITEM-1", "issued" : { "date-parts" : [ [ "2000" ] ] }, "page" : "University of Utrecht", "title" : "Graph clustering by flow simulation", "type" : "article-journal", "volume" : "PhD thesis" }, "uris" : [ "http://www.mendeley.com/documents/?uuid=f807fa10-be6f-4267-9f1e-e7781063607e" ] } ], "mendeley" : { "formattedCitation" : "(van Dongen 2000)", "plainTextFormattedCitation" : "(van Dongen 2000)", "previouslyFormattedCitation" : "(van Dongen 2000)" }, "properties" : { "noteIndex" : 0 }, "schema" : "https://github.com/citation-style-language/schema/raw/master/csl-citation.json" }</w:instrText>
      </w:r>
      <w:r w:rsidR="00B71B3B" w:rsidRPr="007110BB">
        <w:fldChar w:fldCharType="separate"/>
      </w:r>
      <w:r w:rsidR="00B71B3B" w:rsidRPr="007110BB">
        <w:rPr>
          <w:noProof/>
        </w:rPr>
        <w:t>(van Dongen 2000)</w:t>
      </w:r>
      <w:r w:rsidR="00B71B3B" w:rsidRPr="007110BB">
        <w:fldChar w:fldCharType="end"/>
      </w:r>
      <w:r w:rsidR="00B71B3B" w:rsidRPr="007110BB">
        <w:t xml:space="preserve">. </w:t>
      </w:r>
    </w:p>
    <w:p w14:paraId="100C49A7" w14:textId="5B241999" w:rsidR="00B71B3B" w:rsidRPr="007110BB" w:rsidRDefault="00727721" w:rsidP="000418DC">
      <w:r w:rsidRPr="007110BB">
        <w:t xml:space="preserve">The initial homologous groups </w:t>
      </w:r>
      <w:r w:rsidR="00276C93" w:rsidRPr="007110BB">
        <w:t>were then</w:t>
      </w:r>
      <w:r w:rsidRPr="007110BB">
        <w:t xml:space="preserve"> extended by using HaMStR </w:t>
      </w:r>
      <w:r w:rsidRPr="007110BB">
        <w:fldChar w:fldCharType="begin" w:fldLock="1"/>
      </w:r>
      <w:r w:rsidR="00B71B3B" w:rsidRPr="007110BB">
        <w:instrText>ADDIN CSL_CITATION { "citationItems" : [ { "id" : "ITEM-1", "itemData" : { "DOI" : "10.1186/1471-2148-9-157", "ISBN" : "1471-2148", "ISSN" : "1471-2148", "PMID" : "19586527", "abstract" : "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 "author" : [ { "dropping-particle" : "", "family" : "Ebersberger", "given" : "Ingo", "non-dropping-particle" : "", "parse-names" : false, "suffix" : "" }, { "dropping-particle" : "", "family" : "Strauss", "given" : "Sascha", "non-dropping-particle" : "", "parse-names" : false, "suffix" : "" }, { "dropping-particle" : "", "family" : "Haeseler", "given" : "Arndt", "non-dropping-particle" : "von", "parse-names" : false, "suffix" : "" } ], "container-title" : "BMC evolutionary biology", "id" : "ITEM-1", "issued" : { "date-parts" : [ [ "2009" ] ] }, "page" : "157", "title" : "HaMStR: profile hidden markov model based search for orthologs in ESTs.", "type" : "article-journal", "volume" : "9" }, "uris" : [ "http://www.mendeley.com/documents/?uuid=5b476740-b2a7-4fca-b047-cdf22e85844c" ] } ], "mendeley" : { "formattedCitation" : "(Ebersberger et al. 2009)", "plainTextFormattedCitation" : "(Ebersberger et al. 2009)", "previouslyFormattedCitation" : "(Ebersberger et al. 2009)" }, "properties" : { "noteIndex" : 0 }, "schema" : "https://github.com/citation-style-language/schema/raw/master/csl-citation.json" }</w:instrText>
      </w:r>
      <w:r w:rsidRPr="007110BB">
        <w:fldChar w:fldCharType="separate"/>
      </w:r>
      <w:r w:rsidRPr="007110BB">
        <w:rPr>
          <w:noProof/>
        </w:rPr>
        <w:t>(Ebersberger et al. 2009)</w:t>
      </w:r>
      <w:r w:rsidRPr="007110BB">
        <w:fldChar w:fldCharType="end"/>
      </w:r>
      <w:r w:rsidRPr="007110BB">
        <w:t xml:space="preserve"> to search for orthologs in other 24</w:t>
      </w:r>
      <w:r w:rsidR="00276C93" w:rsidRPr="007110BB">
        <w:t xml:space="preserve"> search</w:t>
      </w:r>
      <w:r w:rsidRPr="007110BB">
        <w:t xml:space="preserve"> taxa (</w:t>
      </w:r>
      <w:r w:rsidRPr="007110BB">
        <w:fldChar w:fldCharType="begin"/>
      </w:r>
      <w:r w:rsidRPr="007110BB">
        <w:instrText xml:space="preserve"> REF _Ref381276164 \h </w:instrText>
      </w:r>
      <w:r w:rsidRPr="007110BB">
        <w:fldChar w:fldCharType="separate"/>
      </w:r>
      <w:r w:rsidR="00900C79" w:rsidRPr="007110BB">
        <w:t xml:space="preserve">Table </w:t>
      </w:r>
      <w:r w:rsidR="00900C79" w:rsidRPr="007110BB">
        <w:rPr>
          <w:noProof/>
        </w:rPr>
        <w:t>A</w:t>
      </w:r>
      <w:r w:rsidR="00900C79" w:rsidRPr="007110BB">
        <w:noBreakHyphen/>
      </w:r>
      <w:r w:rsidR="00900C79" w:rsidRPr="007110BB">
        <w:rPr>
          <w:noProof/>
        </w:rPr>
        <w:t>2</w:t>
      </w:r>
      <w:r w:rsidRPr="007110BB">
        <w:fldChar w:fldCharType="end"/>
      </w:r>
      <w:r w:rsidRPr="007110BB">
        <w:t xml:space="preserve">). </w:t>
      </w:r>
      <w:r w:rsidR="000969F3" w:rsidRPr="007110BB">
        <w:t xml:space="preserve">The </w:t>
      </w:r>
      <w:r w:rsidR="00276C93" w:rsidRPr="007110BB">
        <w:t>Hidden Markov Model (HMM) profiles for the initial homologous groups</w:t>
      </w:r>
      <w:r w:rsidR="000969F3" w:rsidRPr="007110BB">
        <w:t xml:space="preserve"> (seed sequences) crated by HaMStR were used to search in the search taxa. The obtained hits were confirmed by re-BLAST search against the protein sets of seed sequences. </w:t>
      </w:r>
      <w:r w:rsidR="00F17E84" w:rsidRPr="007110BB">
        <w:t xml:space="preserve">We took into account here also the </w:t>
      </w:r>
      <w:r w:rsidR="0055018E" w:rsidRPr="007110BB">
        <w:t>co-orthologs for re-BLAST and we limited the HMM hits up to only the best 10 hits.</w:t>
      </w:r>
    </w:p>
    <w:p w14:paraId="7323F30C" w14:textId="15415C50" w:rsidR="00CB5F9E" w:rsidRPr="007110BB" w:rsidRDefault="00727721" w:rsidP="00CB5F9E">
      <w:r w:rsidRPr="007110BB">
        <w:t xml:space="preserve">We identified a core gene set, where we found orthologs in all taxa and each taxon has exactly one orthologous protein. </w:t>
      </w:r>
      <w:r w:rsidR="002C735F" w:rsidRPr="007110BB">
        <w:t xml:space="preserve">Using the core gene set, we reconstructed a maximum likelihood species tree for those 35 taxa. Firstly, we created a super-alignment by concatenating the alignments of all core genes. To exclude the alignment columns that are uninformative, we removed columns that have at least 50% gaps. We used </w:t>
      </w:r>
      <w:r w:rsidR="00CB5F9E" w:rsidRPr="007110BB">
        <w:t xml:space="preserve">ProtTest </w:t>
      </w:r>
      <w:r w:rsidR="00CB5F9E" w:rsidRPr="007110BB">
        <w:fldChar w:fldCharType="begin" w:fldLock="1"/>
      </w:r>
      <w:r w:rsidR="00CB5F9E" w:rsidRPr="007110BB">
        <w:instrText>ADDIN CSL_CITATION { "citationItems" : [ { "id" : "ITEM-1", "itemData" : { "DOI" : "10.1093/bioinformatics/bti263", "ISBN" : "1367-4803 (Print)\\n1367-4803 (Linking)", "ISSN" : "13674803", "PMID" : "15647292", "abstract" : "SUMMARY: Using an appropriate model of amino acid replacement is very important for the study of protein evolution and phylogenetic inference. We have built a tool for the selection of the best-fit model of evolution, among a set of candidate models, for a given protein sequence alignment. AVAILABILITY: ProtTest is available under the GNU license from http://darwin.uvigo.es", "author" : [ { "dropping-particle" : "", "family" : "Abascal", "given" : "Federico", "non-dropping-particle" : "", "parse-names" : false, "suffix" : "" }, { "dropping-particle" : "", "family" : "Zardoya", "given" : "Rafael", "non-dropping-particle" : "", "parse-names" : false, "suffix" : "" }, { "dropping-particle" : "", "family" : "Posada", "given" : "David", "non-dropping-particle" : "", "parse-names" : false, "suffix" : "" } ], "container-title" : "Bioinformatics", "id" : "ITEM-1", "issued" : { "date-parts" : [ [ "2005" ] ] }, "page" : "2104-2105", "title" : "ProtTest: Selection of best-fit models of protein evolution", "type" : "article-journal", "volume" : "21" }, "uris" : [ "http://www.mendeley.com/documents/?uuid=feaa8d74-9f2c-4c30-be54-863ca7c5007e" ] } ], "mendeley" : { "formattedCitation" : "(Abascal et al. 2005)", "plainTextFormattedCitation" : "(Abascal et al. 2005)", "previouslyFormattedCitation" : "(Abascal et al. 2005)" }, "properties" : { "noteIndex" : 0 }, "schema" : "https://github.com/citation-style-language/schema/raw/master/csl-citation.json" }</w:instrText>
      </w:r>
      <w:r w:rsidR="00CB5F9E" w:rsidRPr="007110BB">
        <w:fldChar w:fldCharType="separate"/>
      </w:r>
      <w:r w:rsidR="00CB5F9E" w:rsidRPr="007110BB">
        <w:rPr>
          <w:noProof/>
        </w:rPr>
        <w:t>(Abascal et al. 2005)</w:t>
      </w:r>
      <w:r w:rsidR="00CB5F9E" w:rsidRPr="007110BB">
        <w:fldChar w:fldCharType="end"/>
      </w:r>
      <w:r w:rsidR="00CB5F9E" w:rsidRPr="007110BB">
        <w:t xml:space="preserve"> to find the best fitting model for the tree reconstruction procedure. With the best model parameters obtained from ProtTest, we used RAxML </w:t>
      </w:r>
      <w:r w:rsidR="00CB5F9E" w:rsidRPr="007110BB">
        <w:fldChar w:fldCharType="begin" w:fldLock="1"/>
      </w:r>
      <w:r w:rsidR="00500D94" w:rsidRPr="007110BB">
        <w:instrText>ADDIN CSL_CITATION { "citationItems" : [ { "id" : "ITEM-1", "itemData" : { "DOI" : "10.1093/bioinformatics/btu033", "ISBN" : "1367-4811", "ISSN" : "14602059", "PMID" : "24451623", "abstract" : "MOTIVATION: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uthor" : [ { "dropping-particle" : "", "family" : "Stamatakis", "given" : "Alexandros", "non-dropping-particle" : "", "parse-names" : false, "suffix" : "" } ], "container-title" : "Bioinformatics", "id" : "ITEM-1", "issued" : { "date-parts" : [ [ "2014" ] ] }, "page" : "1312-1313", "title" : "RAxML version 8: A tool for phylogenetic analysis and post-analysis of large phylogenies", "type" : "article-journal", "volume" : "30" }, "uris" : [ "http://www.mendeley.com/documents/?uuid=4ee9ad53-d5aa-4352-abe9-c84c318e1354" ] } ], "mendeley" : { "formattedCitation" : "(Stamatakis 2014)", "plainTextFormattedCitation" : "(Stamatakis 2014)", "previouslyFormattedCitation" : "(Stamatakis 2014)" }, "properties" : { "noteIndex" : 0 }, "schema" : "https://github.com/citation-style-language/schema/raw/master/csl-citation.json" }</w:instrText>
      </w:r>
      <w:r w:rsidR="00CB5F9E" w:rsidRPr="007110BB">
        <w:fldChar w:fldCharType="separate"/>
      </w:r>
      <w:r w:rsidR="00CB5F9E" w:rsidRPr="007110BB">
        <w:rPr>
          <w:noProof/>
        </w:rPr>
        <w:t>(Stamatakis 2014)</w:t>
      </w:r>
      <w:r w:rsidR="00CB5F9E" w:rsidRPr="007110BB">
        <w:fldChar w:fldCharType="end"/>
      </w:r>
      <w:r w:rsidR="00CB5F9E" w:rsidRPr="007110BB">
        <w:t xml:space="preserve"> to build the maximum likelihood species tree</w:t>
      </w:r>
      <w:r w:rsidR="00251B43" w:rsidRPr="007110BB">
        <w:t xml:space="preserve"> with 100 bootstrap replicates</w:t>
      </w:r>
      <w:r w:rsidR="00CB5F9E" w:rsidRPr="007110BB">
        <w:t>.</w:t>
      </w:r>
    </w:p>
    <w:p w14:paraId="0F5361A7" w14:textId="7A7D81E3" w:rsidR="00505152" w:rsidRPr="007110BB" w:rsidRDefault="00727721" w:rsidP="00CB5F9E">
      <w:r w:rsidRPr="007110BB">
        <w:t>Using the</w:t>
      </w:r>
      <w:r w:rsidR="00181B00" w:rsidRPr="007110BB">
        <w:t xml:space="preserve"> p</w:t>
      </w:r>
      <w:r w:rsidR="00500D94" w:rsidRPr="007110BB">
        <w:t xml:space="preserve">rinciple of minimum evolution </w:t>
      </w:r>
      <w:r w:rsidR="00500D94" w:rsidRPr="007110BB">
        <w:fldChar w:fldCharType="begin" w:fldLock="1"/>
      </w:r>
      <w:r w:rsidR="003657BD" w:rsidRPr="007110BB">
        <w:instrText>ADDIN CSL_CITATION { "citationItems" : [ { "id" : "ITEM-1", "itemData" : { "abstract" : "The Origin and Early Development of the Method of Minimum Evolution for the Reconstruction of Phylogenetic Trees. AWF Edwards. Systematic Biology, Vol. 45, No. 1, 79-91. Mar., 1996. Syst. Biol. ", "author" : [ { "dropping-particle" : "", "family" : "Edwards", "given" : "A W F", "non-dropping-particle" : "", "parse-names" : false, "suffix" : "" } ], "container-title" : "Systematic Biology", "id" : "ITEM-1", "issued" : { "date-parts" : [ [ "1996" ] ] }, "title" : "The Origin and Early Development of the Method of Minimum Evolution for the Reconstruction of \u2026", "type" : "article-journal" }, "uris" : [ "http://www.mendeley.com/documents/?uuid=c3e4ed79-a05b-4a72-9609-0f37280ea32f" ] } ], "mendeley" : { "formattedCitation" : "(Edwards 1996)", "plainTextFormattedCitation" : "(Edwards 1996)", "previouslyFormattedCitation" : "(Edwards 1996)" }, "properties" : { "noteIndex" : 0 }, "schema" : "https://github.com/citation-style-language/schema/raw/master/csl-citation.json" }</w:instrText>
      </w:r>
      <w:r w:rsidR="00500D94" w:rsidRPr="007110BB">
        <w:fldChar w:fldCharType="separate"/>
      </w:r>
      <w:r w:rsidR="00500D94" w:rsidRPr="007110BB">
        <w:rPr>
          <w:noProof/>
        </w:rPr>
        <w:t>(Edwards 1996)</w:t>
      </w:r>
      <w:r w:rsidR="00500D94" w:rsidRPr="007110BB">
        <w:fldChar w:fldCharType="end"/>
      </w:r>
      <w:r w:rsidRPr="007110BB">
        <w:t>, we filtered the orthologous group to obtain the final protein set representing the Microsporidia last common ancestor.</w:t>
      </w:r>
      <w:r w:rsidR="00500D94" w:rsidRPr="007110BB">
        <w:t xml:space="preserve"> Those final orthologous groups have to have either (1) at least one ortholog from N.parisii (the earliest branch of the Microsporidia clade), or (2) at least two orthologs from Microsporidia species different than N.parisii and one or more orthologs from non-Microsporidia taxa.</w:t>
      </w:r>
    </w:p>
    <w:p w14:paraId="5D0479B6" w14:textId="2A6A88A1" w:rsidR="00AD08DF" w:rsidRPr="007110BB" w:rsidRDefault="00AD08DF" w:rsidP="000418DC">
      <w:r w:rsidRPr="007110BB">
        <w:t>Results</w:t>
      </w:r>
    </w:p>
    <w:p w14:paraId="04697877" w14:textId="19C31B90" w:rsidR="005B603B" w:rsidRPr="007110BB" w:rsidRDefault="005B603B" w:rsidP="000418DC">
      <w:r w:rsidRPr="007110BB">
        <w:t xml:space="preserve">OrthoMCL gave </w:t>
      </w:r>
      <w:r w:rsidR="00846548" w:rsidRPr="007110BB">
        <w:t>2904 initial homologous groups for 11 Microsporidia protein sets.</w:t>
      </w:r>
      <w:r w:rsidR="00326A75" w:rsidRPr="007110BB">
        <w:t xml:space="preserve"> Out of 2904 extended groups, we found 80 groups, where all 11 Microsporidia and 24 non-Microsporidia taxa are present and each taxon has one representative ortholog. Those 80 groups serve as out core get set for the species tree reconstruction.</w:t>
      </w:r>
      <w:r w:rsidR="003657BD" w:rsidRPr="007110BB">
        <w:t xml:space="preserve"> The super-alignment after de-gapping has a length from 36.616 amino acids. The best model obtained from ProtTest was LG substitution model </w:t>
      </w:r>
      <w:r w:rsidR="003657BD" w:rsidRPr="007110BB">
        <w:fldChar w:fldCharType="begin" w:fldLock="1"/>
      </w:r>
      <w:r w:rsidR="0032276D" w:rsidRPr="007110BB">
        <w:instrText>ADDIN CSL_CITATION { "citationItems" : [ { "id" : "ITEM-1", "itemData" : { "DOI" : "10.1093/molbev/msn067", "ISBN" : "1537-1719 (Electronic)\\n0737-4038 (Linking)", "ISSN" : "07374038", "PMID" : "18367465", "abstract" : "Amino acid replacement matrices are an essential basis of protein phylogenetics. They are used to compute substitution probabilities along phylogeny branches and thus the likelihood of the data. They are also essential in protein alignment. A number of replacement matrices and methods to estimate these matrices from protein alignments have been proposed since the seminal work of Dayhoff et al. (1972). An important advance was achieved by Whelan and Goldman (2001) and their WAG matrix, thanks to an efficient maximum likelihood estimation approach that accounts for the phylogenies of sequences within each training alignment. We further refine this method by incorporating the variability of evolutionary rates across sites in the matrix estimation and using a much larger and diverse database than BRKALN, which was used to estimate WAG. To estimate our new matrix (called LG after the authors), we use an adaptation of the XRATE software and 3,912 alignments from Pfam, comprising approximately 50,000 sequences and approximately 6.5 million residues overall. To evaluate the LG performance, we use an independent sample consisting of 59 alignments from TreeBase and randomly divide Pfam alignments into 3,412 training and 500 test alignments. The comparison with WAG and JTT shows a clear likelihood improvement. With TreeBase, we find that 1) the average Akaike information criterion gain per site is 0.25 and 0.42, when compared with WAG and JTT, respectively; 2) LG is significantly better than WAG for 38 alignments (among 59), and significantly worse with 2 alignments only; and 3) tree topologies inferred with LG, WAG, and JTT frequently differ, indicating that using LG impacts not only the likelihood value but also the output tree. Results with the test alignments from Pfam are analogous. LG and a PHYML implementation can be downloaded from http://atgc.lirmm.fr/LG.", "author" : [ { "dropping-particle" : "", "family" : "Le", "given" : "Si Quang", "non-dropping-particle" : "", "parse-names" : false, "suffix" : "" }, { "dropping-particle" : "", "family" : "Gascuel", "given" : "Olivier", "non-dropping-particle" : "", "parse-names" : false, "suffix" : "" } ], "container-title" : "Molecular Biology and Evolution", "id" : "ITEM-1", "issue" : "7", "issued" : { "date-parts" : [ [ "2008" ] ] }, "page" : "1307-1320", "title" : "An improved general amino acid replacement matrix", "type" : "article-journal", "volume" : "25" }, "uris" : [ "http://www.mendeley.com/documents/?uuid=5884acf6-a61c-4471-acd6-43590c5a7d74" ] } ], "mendeley" : { "formattedCitation" : "(Le &amp; Gascuel 2008)", "plainTextFormattedCitation" : "(Le &amp; Gascuel 2008)", "previouslyFormattedCitation" : "(Le &amp; Gascuel 2008)" }, "properties" : { "noteIndex" : 0 }, "schema" : "https://github.com/citation-style-language/schema/raw/master/csl-citation.json" }</w:instrText>
      </w:r>
      <w:r w:rsidR="003657BD" w:rsidRPr="007110BB">
        <w:fldChar w:fldCharType="separate"/>
      </w:r>
      <w:r w:rsidR="003657BD" w:rsidRPr="007110BB">
        <w:rPr>
          <w:noProof/>
        </w:rPr>
        <w:t>(Le &amp; Gascuel 2008)</w:t>
      </w:r>
      <w:r w:rsidR="003657BD" w:rsidRPr="007110BB">
        <w:fldChar w:fldCharType="end"/>
      </w:r>
      <w:r w:rsidR="003657BD" w:rsidRPr="007110BB">
        <w:t xml:space="preserve">, GAMMA distribution G , including proportion of invariable sites estimation I &amp; empirical base frequencies F. </w:t>
      </w:r>
      <w:r w:rsidR="004D52AC" w:rsidRPr="007110BB">
        <w:t xml:space="preserve">The input model parameter for RAxML was PROTGAMMAILGF. The reconstructed species tree with bootstrap support values is shown </w:t>
      </w:r>
      <w:r w:rsidR="00A2632C" w:rsidRPr="007110BB">
        <w:t xml:space="preserve">in the </w:t>
      </w:r>
      <w:r w:rsidR="00A2632C" w:rsidRPr="007110BB">
        <w:fldChar w:fldCharType="begin"/>
      </w:r>
      <w:r w:rsidR="00A2632C" w:rsidRPr="007110BB">
        <w:instrText xml:space="preserve"> REF _Ref381283848 \h </w:instrText>
      </w:r>
      <w:r w:rsidR="00A2632C" w:rsidRPr="007110BB">
        <w:fldChar w:fldCharType="separate"/>
      </w:r>
      <w:r w:rsidR="00424D1B" w:rsidRPr="007110BB">
        <w:rPr>
          <w:b/>
        </w:rPr>
        <w:fldChar w:fldCharType="begin"/>
      </w:r>
      <w:r w:rsidR="00424D1B" w:rsidRPr="007110BB">
        <w:instrText xml:space="preserve"> REF _Ref381357941 \h </w:instrText>
      </w:r>
      <w:r w:rsidR="00424D1B" w:rsidRPr="007110BB">
        <w:rPr>
          <w:b/>
        </w:rPr>
      </w:r>
      <w:r w:rsidR="00424D1B" w:rsidRPr="007110BB">
        <w:rPr>
          <w:b/>
        </w:rPr>
        <w:fldChar w:fldCharType="separate"/>
      </w:r>
      <w:r w:rsidR="00424D1B" w:rsidRPr="007110BB">
        <w:t xml:space="preserve">Figure </w:t>
      </w:r>
      <w:r w:rsidR="00424D1B" w:rsidRPr="007110BB">
        <w:rPr>
          <w:noProof/>
        </w:rPr>
        <w:t>A</w:t>
      </w:r>
      <w:r w:rsidR="00424D1B" w:rsidRPr="007110BB">
        <w:noBreakHyphen/>
      </w:r>
      <w:r w:rsidR="00424D1B" w:rsidRPr="007110BB">
        <w:rPr>
          <w:noProof/>
        </w:rPr>
        <w:t>1</w:t>
      </w:r>
      <w:r w:rsidR="00424D1B" w:rsidRPr="007110BB">
        <w:rPr>
          <w:b/>
        </w:rPr>
        <w:fldChar w:fldCharType="end"/>
      </w:r>
      <w:r w:rsidR="00A2632C" w:rsidRPr="007110BB">
        <w:fldChar w:fldCharType="end"/>
      </w:r>
      <w:r w:rsidR="00A2632C" w:rsidRPr="007110BB">
        <w:t xml:space="preserve"> </w:t>
      </w:r>
      <w:r w:rsidR="004D52AC" w:rsidRPr="007110BB">
        <w:t>below.</w:t>
      </w:r>
    </w:p>
    <w:p w14:paraId="23ADCD2E" w14:textId="77777777" w:rsidR="00900C79" w:rsidRPr="007110BB" w:rsidRDefault="007938E3" w:rsidP="00900C79">
      <w:pPr>
        <w:keepNext/>
      </w:pPr>
      <w:r w:rsidRPr="007110BB">
        <w:rPr>
          <w:noProof/>
        </w:rPr>
        <w:lastRenderedPageBreak/>
        <w:drawing>
          <wp:inline distT="0" distB="0" distL="0" distR="0" wp14:anchorId="679278E6" wp14:editId="2915AC81">
            <wp:extent cx="5400040" cy="3914314"/>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11">
                      <a:extLst>
                        <a:ext uri="{28A0092B-C50C-407E-A947-70E740481C1C}">
                          <a14:useLocalDpi xmlns:a14="http://schemas.microsoft.com/office/drawing/2010/main" val="0"/>
                        </a:ext>
                      </a:extLst>
                    </a:blip>
                    <a:stretch>
                      <a:fillRect/>
                    </a:stretch>
                  </pic:blipFill>
                  <pic:spPr>
                    <a:xfrm>
                      <a:off x="0" y="0"/>
                      <a:ext cx="5400040" cy="3914314"/>
                    </a:xfrm>
                    <a:prstGeom prst="rect">
                      <a:avLst/>
                    </a:prstGeom>
                  </pic:spPr>
                </pic:pic>
              </a:graphicData>
            </a:graphic>
          </wp:inline>
        </w:drawing>
      </w:r>
    </w:p>
    <w:p w14:paraId="5CA4AF09" w14:textId="648224B4" w:rsidR="004D52AC" w:rsidRPr="007110BB" w:rsidRDefault="00900C79" w:rsidP="00900C79">
      <w:pPr>
        <w:pStyle w:val="Caption"/>
      </w:pPr>
      <w:bookmarkStart w:id="0" w:name="_Ref381357941"/>
      <w:r w:rsidRPr="007110BB">
        <w:t xml:space="preserve">Figure </w:t>
      </w:r>
      <w:r w:rsidR="003F7481">
        <w:fldChar w:fldCharType="begin"/>
      </w:r>
      <w:r w:rsidR="003F7481">
        <w:instrText xml:space="preserve"> STYLEREF 1 \s </w:instrText>
      </w:r>
      <w:r w:rsidR="003F7481">
        <w:fldChar w:fldCharType="separate"/>
      </w:r>
      <w:r w:rsidR="003F7481">
        <w:rPr>
          <w:noProof/>
        </w:rPr>
        <w:t>A</w:t>
      </w:r>
      <w:r w:rsidR="003F7481">
        <w:fldChar w:fldCharType="end"/>
      </w:r>
      <w:r w:rsidR="003F7481">
        <w:noBreakHyphen/>
      </w:r>
      <w:r w:rsidR="003F7481">
        <w:fldChar w:fldCharType="begin"/>
      </w:r>
      <w:r w:rsidR="003F7481">
        <w:instrText xml:space="preserve"> SEQ Figure \* ARABIC \s 1 </w:instrText>
      </w:r>
      <w:r w:rsidR="003F7481">
        <w:fldChar w:fldCharType="separate"/>
      </w:r>
      <w:r w:rsidR="003F7481">
        <w:rPr>
          <w:noProof/>
        </w:rPr>
        <w:t>1</w:t>
      </w:r>
      <w:r w:rsidR="003F7481">
        <w:fldChar w:fldCharType="end"/>
      </w:r>
      <w:bookmarkEnd w:id="0"/>
      <w:r w:rsidRPr="007110BB">
        <w:t>: Maximum likelihood tree over 35 species. The 11 Microsporidia taxa are highlighted in red. Other non-Microsporidia taxa include 13 Fungi (green), 2 Metazoa and M.brevicollis, C.owczarzaki (yellow) and 7 out-group species (purple). Node labels denote the bootstrap support and only values &lt;100 are shown. The tree topology is congruent with the known species tree.</w:t>
      </w:r>
      <w:r w:rsidR="007938E3" w:rsidRPr="007110BB">
        <w:t xml:space="preserve"> </w:t>
      </w:r>
    </w:p>
    <w:p w14:paraId="27592FDE" w14:textId="75A88ED6" w:rsidR="004D52AC" w:rsidRPr="007110BB" w:rsidRDefault="004D52AC" w:rsidP="000418DC">
      <w:r w:rsidRPr="007110BB">
        <w:t>Filtered the HaMStR result that did not match the parsimony criteria, we got at the end 1605 final orthologous groups. They present the set of Microsporidia last common ancestor proteins.</w:t>
      </w:r>
    </w:p>
    <w:p w14:paraId="0A95A869" w14:textId="60CDC0E4" w:rsidR="00AD08DF" w:rsidRPr="007110BB" w:rsidRDefault="00AD08DF" w:rsidP="000418DC">
      <w:r w:rsidRPr="007110BB">
        <w:t>Discussion</w:t>
      </w:r>
    </w:p>
    <w:p w14:paraId="7EA14CE6" w14:textId="42B0B7E5" w:rsidR="00D2114E" w:rsidRPr="007110BB" w:rsidRDefault="00424D1B" w:rsidP="000418DC">
      <w:r w:rsidRPr="007110BB">
        <w:fldChar w:fldCharType="begin"/>
      </w:r>
      <w:r w:rsidRPr="007110BB">
        <w:instrText xml:space="preserve"> REF _Ref381357960 \h </w:instrText>
      </w:r>
      <w:r w:rsidRPr="007110BB">
        <w:fldChar w:fldCharType="separate"/>
      </w:r>
      <w:r w:rsidRPr="007110BB">
        <w:t xml:space="preserve">Figure </w:t>
      </w:r>
      <w:r w:rsidRPr="007110BB">
        <w:rPr>
          <w:noProof/>
        </w:rPr>
        <w:t>A</w:t>
      </w:r>
      <w:r w:rsidRPr="007110BB">
        <w:noBreakHyphen/>
      </w:r>
      <w:r w:rsidRPr="007110BB">
        <w:rPr>
          <w:noProof/>
        </w:rPr>
        <w:t>2</w:t>
      </w:r>
      <w:r w:rsidRPr="007110BB">
        <w:fldChar w:fldCharType="end"/>
      </w:r>
      <w:r w:rsidRPr="007110BB">
        <w:t xml:space="preserve"> </w:t>
      </w:r>
      <w:r w:rsidR="00DC20CA" w:rsidRPr="007110BB">
        <w:t>shows the fraction</w:t>
      </w:r>
      <w:r w:rsidR="001058BE" w:rsidRPr="007110BB">
        <w:t>s</w:t>
      </w:r>
      <w:r w:rsidR="00DC20CA" w:rsidRPr="007110BB">
        <w:t xml:space="preserve"> of non-orthologous and orthologous proteins in 11 Microsporidia species. The Encephalitozoon group is the best example for the compact genome of Microsporidia. Where almost 98% of their proteome are orthologous proteins that are shared in other Microsporidia species. Only 2% of genes are lineage specific proteins.</w:t>
      </w:r>
    </w:p>
    <w:p w14:paraId="1DCF0112" w14:textId="77777777" w:rsidR="00900C79" w:rsidRPr="007110BB" w:rsidRDefault="00DC20CA" w:rsidP="00900C79">
      <w:pPr>
        <w:keepNext/>
      </w:pPr>
      <w:r w:rsidRPr="007110BB">
        <w:rPr>
          <w:noProof/>
        </w:rPr>
        <w:lastRenderedPageBreak/>
        <w:drawing>
          <wp:inline distT="0" distB="0" distL="0" distR="0" wp14:anchorId="593BC50F" wp14:editId="69E8C1A0">
            <wp:extent cx="5400040" cy="3243399"/>
            <wp:effectExtent l="0" t="0" r="10160" b="825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77065FE3" w14:textId="12052D41" w:rsidR="00A2632C" w:rsidRPr="007110BB" w:rsidRDefault="00900C79" w:rsidP="00900C79">
      <w:pPr>
        <w:pStyle w:val="Caption"/>
      </w:pPr>
      <w:bookmarkStart w:id="1" w:name="_Ref381357960"/>
      <w:r w:rsidRPr="007110BB">
        <w:t xml:space="preserve">Figure </w:t>
      </w:r>
      <w:r w:rsidR="003F7481">
        <w:fldChar w:fldCharType="begin"/>
      </w:r>
      <w:r w:rsidR="003F7481">
        <w:instrText xml:space="preserve"> STYLEREF 1 \s </w:instrText>
      </w:r>
      <w:r w:rsidR="003F7481">
        <w:fldChar w:fldCharType="separate"/>
      </w:r>
      <w:r w:rsidR="003F7481">
        <w:rPr>
          <w:noProof/>
        </w:rPr>
        <w:t>A</w:t>
      </w:r>
      <w:r w:rsidR="003F7481">
        <w:fldChar w:fldCharType="end"/>
      </w:r>
      <w:r w:rsidR="003F7481">
        <w:noBreakHyphen/>
      </w:r>
      <w:r w:rsidR="003F7481">
        <w:fldChar w:fldCharType="begin"/>
      </w:r>
      <w:r w:rsidR="003F7481">
        <w:instrText xml:space="preserve"> SEQ Figure \* ARABIC \s 1 </w:instrText>
      </w:r>
      <w:r w:rsidR="003F7481">
        <w:fldChar w:fldCharType="separate"/>
      </w:r>
      <w:r w:rsidR="003F7481">
        <w:rPr>
          <w:noProof/>
        </w:rPr>
        <w:t>2</w:t>
      </w:r>
      <w:r w:rsidR="003F7481">
        <w:fldChar w:fldCharType="end"/>
      </w:r>
      <w:bookmarkEnd w:id="1"/>
      <w:r w:rsidRPr="007110BB">
        <w:t>: Fraction</w:t>
      </w:r>
      <w:r w:rsidR="00A81605" w:rsidRPr="007110BB">
        <w:t>s</w:t>
      </w:r>
      <w:r w:rsidRPr="007110BB">
        <w:t xml:space="preserve"> of non-orthologous (orange) and orthologous (green) proteins in different Microsporidia species.</w:t>
      </w:r>
      <w:r w:rsidR="00D2114E" w:rsidRPr="007110BB">
        <w:t xml:space="preserve"> </w:t>
      </w:r>
    </w:p>
    <w:p w14:paraId="6B48A414" w14:textId="657C67FD" w:rsidR="0013584D" w:rsidRPr="007110BB" w:rsidRDefault="004A058B" w:rsidP="000418DC">
      <w:r w:rsidRPr="007110BB">
        <w:t xml:space="preserve">Other taxa </w:t>
      </w:r>
      <w:r w:rsidR="0061430D" w:rsidRPr="007110BB">
        <w:t xml:space="preserve">still have orphan proteins (21% in N.ceranae up to 49% in E.aedis). We have some hypotheses for those orphan proteins. </w:t>
      </w:r>
    </w:p>
    <w:p w14:paraId="70AE3CE8" w14:textId="3E112157" w:rsidR="0061430D" w:rsidRPr="007110BB" w:rsidRDefault="0061430D" w:rsidP="000418DC">
      <w:r w:rsidRPr="007110BB">
        <w:t>(1) Wrong gene assignment: length of orphan proteins would be shorter than orthologous proteins.</w:t>
      </w:r>
    </w:p>
    <w:p w14:paraId="4C1AADFB" w14:textId="77777777" w:rsidR="00900C79" w:rsidRPr="007110BB" w:rsidRDefault="00F600B6" w:rsidP="00900C79">
      <w:pPr>
        <w:keepNext/>
      </w:pPr>
      <w:r w:rsidRPr="007110BB">
        <w:rPr>
          <w:noProof/>
        </w:rPr>
        <w:drawing>
          <wp:inline distT="0" distB="0" distL="0" distR="0" wp14:anchorId="4343E563" wp14:editId="4B9B657B">
            <wp:extent cx="5400040" cy="3593549"/>
            <wp:effectExtent l="0" t="0" r="1016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15B43B8C" w14:textId="09980825" w:rsidR="0061430D" w:rsidRPr="007110BB" w:rsidRDefault="00900C79" w:rsidP="00900C79">
      <w:pPr>
        <w:pStyle w:val="Caption"/>
      </w:pPr>
      <w:bookmarkStart w:id="2" w:name="_Ref381357979"/>
      <w:r w:rsidRPr="007110BB">
        <w:t xml:space="preserve">Figure </w:t>
      </w:r>
      <w:r w:rsidR="003F7481">
        <w:fldChar w:fldCharType="begin"/>
      </w:r>
      <w:r w:rsidR="003F7481">
        <w:instrText xml:space="preserve"> STYLEREF 1 \s </w:instrText>
      </w:r>
      <w:r w:rsidR="003F7481">
        <w:fldChar w:fldCharType="separate"/>
      </w:r>
      <w:r w:rsidR="003F7481">
        <w:rPr>
          <w:noProof/>
        </w:rPr>
        <w:t>A</w:t>
      </w:r>
      <w:r w:rsidR="003F7481">
        <w:fldChar w:fldCharType="end"/>
      </w:r>
      <w:r w:rsidR="003F7481">
        <w:noBreakHyphen/>
      </w:r>
      <w:r w:rsidR="003F7481">
        <w:fldChar w:fldCharType="begin"/>
      </w:r>
      <w:r w:rsidR="003F7481">
        <w:instrText xml:space="preserve"> SEQ Figure \* ARABIC \s 1 </w:instrText>
      </w:r>
      <w:r w:rsidR="003F7481">
        <w:fldChar w:fldCharType="separate"/>
      </w:r>
      <w:r w:rsidR="003F7481">
        <w:rPr>
          <w:noProof/>
        </w:rPr>
        <w:t>3</w:t>
      </w:r>
      <w:r w:rsidR="003F7481">
        <w:fldChar w:fldCharType="end"/>
      </w:r>
      <w:bookmarkEnd w:id="2"/>
      <w:r w:rsidRPr="007110BB">
        <w:t>: Length distribution of orthologous proteins (orange) and orphan proteins (green) in different Microsporidia taxa.</w:t>
      </w:r>
    </w:p>
    <w:p w14:paraId="4CCB312D" w14:textId="77777777" w:rsidR="00F600B6" w:rsidRPr="007110BB" w:rsidRDefault="00F600B6" w:rsidP="000418DC"/>
    <w:p w14:paraId="2574DE17" w14:textId="1D5DA075" w:rsidR="00900C79" w:rsidRPr="007110BB" w:rsidRDefault="00F84AF4" w:rsidP="000418DC">
      <w:r w:rsidRPr="007110BB">
        <w:fldChar w:fldCharType="begin"/>
      </w:r>
      <w:r w:rsidRPr="007110BB">
        <w:instrText xml:space="preserve"> REF _Ref381357979 \h </w:instrText>
      </w:r>
      <w:r w:rsidRPr="007110BB">
        <w:fldChar w:fldCharType="separate"/>
      </w:r>
      <w:r w:rsidRPr="007110BB">
        <w:t xml:space="preserve">Figure </w:t>
      </w:r>
      <w:r w:rsidRPr="007110BB">
        <w:rPr>
          <w:noProof/>
        </w:rPr>
        <w:t>A</w:t>
      </w:r>
      <w:r w:rsidRPr="007110BB">
        <w:noBreakHyphen/>
      </w:r>
      <w:r w:rsidRPr="007110BB">
        <w:rPr>
          <w:noProof/>
        </w:rPr>
        <w:t>3</w:t>
      </w:r>
      <w:r w:rsidRPr="007110BB">
        <w:fldChar w:fldCharType="end"/>
      </w:r>
      <w:r w:rsidRPr="007110BB">
        <w:t xml:space="preserve"> shows the length distribution of orthologous and orphan proteins in 11 Microsporidia taxa. We use Wilcoxon-Mann-Whitney U-Test to compare the two length categories. We found that the lengths of orphan proteins are significantly different </w:t>
      </w:r>
      <w:r w:rsidR="00065BF3" w:rsidRPr="007110BB">
        <w:t xml:space="preserve">(smaller) </w:t>
      </w:r>
      <w:r w:rsidRPr="007110BB">
        <w:t xml:space="preserve">to the one of orthologous proteins with the significant level of 5%. </w:t>
      </w:r>
      <w:r w:rsidR="00BB6FC2" w:rsidRPr="007110BB">
        <w:t xml:space="preserve">Only for E.hellem the p-value is 0,20&gt;0,05. But this p-value makes no sense since the number of orphan proteins in E.hellem is too small to </w:t>
      </w:r>
      <w:r w:rsidR="004D5DEC" w:rsidRPr="007110BB">
        <w:t xml:space="preserve">make the comparison meaningful. </w:t>
      </w:r>
    </w:p>
    <w:p w14:paraId="2BE16F76" w14:textId="7FB28AF3" w:rsidR="00401934" w:rsidRPr="007110BB" w:rsidRDefault="00401934" w:rsidP="000418DC">
      <w:r w:rsidRPr="007110BB">
        <w:t xml:space="preserve">(2) New invented genes (which have no PFAM annotations), or genes from horizontal gene transfer events (which have new PFAM annotation, which are not found in orthologous proteins), or they </w:t>
      </w:r>
      <w:r w:rsidR="004436DA" w:rsidRPr="007110BB">
        <w:t>cannot</w:t>
      </w:r>
      <w:r w:rsidRPr="007110BB">
        <w:t xml:space="preserve"> be detectable as orthologs (which have the same PFAM annotations as orthologous proteins).</w:t>
      </w:r>
    </w:p>
    <w:p w14:paraId="116D1081" w14:textId="77777777" w:rsidR="00F56624" w:rsidRPr="007110BB" w:rsidRDefault="00F56624" w:rsidP="00F56624">
      <w:pPr>
        <w:keepNext/>
      </w:pPr>
      <w:r w:rsidRPr="007110BB">
        <w:rPr>
          <w:noProof/>
        </w:rPr>
        <w:drawing>
          <wp:inline distT="0" distB="0" distL="0" distR="0" wp14:anchorId="0973EDE1" wp14:editId="4C9A9046">
            <wp:extent cx="5400040" cy="2759871"/>
            <wp:effectExtent l="0" t="0" r="1016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337FC6BC" w14:textId="7E2D9D43" w:rsidR="00401934" w:rsidRPr="007110BB" w:rsidRDefault="00F56624" w:rsidP="00F56624">
      <w:pPr>
        <w:pStyle w:val="Caption"/>
      </w:pPr>
      <w:bookmarkStart w:id="3" w:name="_Ref381359837"/>
      <w:r w:rsidRPr="007110BB">
        <w:t xml:space="preserve">Figure </w:t>
      </w:r>
      <w:r w:rsidR="003F7481">
        <w:fldChar w:fldCharType="begin"/>
      </w:r>
      <w:r w:rsidR="003F7481">
        <w:instrText xml:space="preserve"> STYLEREF 1 \s </w:instrText>
      </w:r>
      <w:r w:rsidR="003F7481">
        <w:fldChar w:fldCharType="separate"/>
      </w:r>
      <w:r w:rsidR="003F7481">
        <w:rPr>
          <w:noProof/>
        </w:rPr>
        <w:t>A</w:t>
      </w:r>
      <w:r w:rsidR="003F7481">
        <w:fldChar w:fldCharType="end"/>
      </w:r>
      <w:r w:rsidR="003F7481">
        <w:noBreakHyphen/>
      </w:r>
      <w:r w:rsidR="003F7481">
        <w:fldChar w:fldCharType="begin"/>
      </w:r>
      <w:r w:rsidR="003F7481">
        <w:instrText xml:space="preserve"> SEQ Figure \* ARABIC \s 1 </w:instrText>
      </w:r>
      <w:r w:rsidR="003F7481">
        <w:fldChar w:fldCharType="separate"/>
      </w:r>
      <w:r w:rsidR="003F7481">
        <w:rPr>
          <w:noProof/>
        </w:rPr>
        <w:t>4</w:t>
      </w:r>
      <w:r w:rsidR="003F7481">
        <w:fldChar w:fldCharType="end"/>
      </w:r>
      <w:bookmarkEnd w:id="3"/>
      <w:r w:rsidR="009708BB">
        <w:t>:</w:t>
      </w:r>
      <w:r w:rsidRPr="007110BB">
        <w:t xml:space="preserve"> Fraction</w:t>
      </w:r>
      <w:r w:rsidR="006E266D" w:rsidRPr="007110BB">
        <w:t>s</w:t>
      </w:r>
      <w:r w:rsidRPr="007110BB">
        <w:t xml:space="preserve"> of orthologous and orphan proteins that have and do not have PFAM annotations. The left columns show the number of orthologous proteins that have PFAM annotations (</w:t>
      </w:r>
      <w:r w:rsidR="00832D79" w:rsidRPr="007110BB">
        <w:t xml:space="preserve">light </w:t>
      </w:r>
      <w:r w:rsidRPr="007110BB">
        <w:t>green) and do not have PFAM annotations (pink). The right columns show th</w:t>
      </w:r>
      <w:r w:rsidR="006E266D" w:rsidRPr="007110BB">
        <w:t xml:space="preserve">e proportion </w:t>
      </w:r>
      <w:r w:rsidR="00832D79" w:rsidRPr="007110BB">
        <w:t>of orphan proteins that have new PFAM annotations that are not found in orthologous proteins (dark green), do not have any PFAM annotation (orange) and orphans that have the same PFAM annotations as orthologous proteins (purple).</w:t>
      </w:r>
    </w:p>
    <w:p w14:paraId="00B920DB" w14:textId="136A2E79" w:rsidR="00F81402" w:rsidRPr="007110BB" w:rsidRDefault="008C101F" w:rsidP="000418DC">
      <w:r w:rsidRPr="007110BB">
        <w:t xml:space="preserve">A large fraction of orphan Microsporidia proteins do not have any PFAM annotation as been shown in </w:t>
      </w:r>
      <w:r w:rsidRPr="007110BB">
        <w:fldChar w:fldCharType="begin"/>
      </w:r>
      <w:r w:rsidRPr="007110BB">
        <w:instrText xml:space="preserve"> REF _Ref381359837 \h </w:instrText>
      </w:r>
      <w:r w:rsidRPr="007110BB">
        <w:fldChar w:fldCharType="separate"/>
      </w:r>
      <w:r w:rsidRPr="007110BB">
        <w:t xml:space="preserve">Figure </w:t>
      </w:r>
      <w:r w:rsidRPr="007110BB">
        <w:rPr>
          <w:noProof/>
        </w:rPr>
        <w:t>A</w:t>
      </w:r>
      <w:r w:rsidRPr="007110BB">
        <w:noBreakHyphen/>
      </w:r>
      <w:r w:rsidRPr="007110BB">
        <w:rPr>
          <w:noProof/>
        </w:rPr>
        <w:t>4</w:t>
      </w:r>
      <w:r w:rsidRPr="007110BB">
        <w:fldChar w:fldCharType="end"/>
      </w:r>
      <w:r w:rsidR="009652DE" w:rsidRPr="007110BB">
        <w:t xml:space="preserve"> suggests that most of the orphan proteins are new invented genes after</w:t>
      </w:r>
      <w:r w:rsidR="005D5536" w:rsidRPr="007110BB">
        <w:t xml:space="preserve"> the speciation event that split</w:t>
      </w:r>
      <w:r w:rsidR="009652DE" w:rsidRPr="007110BB">
        <w:t xml:space="preserve"> fungi out of the Microsporidia clade. </w:t>
      </w:r>
    </w:p>
    <w:p w14:paraId="7C737AC5" w14:textId="77777777" w:rsidR="001451FC" w:rsidRPr="007110BB" w:rsidRDefault="00CE7636" w:rsidP="001451FC">
      <w:pPr>
        <w:keepNext/>
      </w:pPr>
      <w:r w:rsidRPr="007110BB">
        <w:rPr>
          <w:noProof/>
        </w:rPr>
        <w:lastRenderedPageBreak/>
        <w:drawing>
          <wp:inline distT="0" distB="0" distL="0" distR="0" wp14:anchorId="3E3CA2EC" wp14:editId="6EAE3E68">
            <wp:extent cx="5400040" cy="2815668"/>
            <wp:effectExtent l="0" t="0" r="10160" b="381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040" cy="2815668"/>
                    </a:xfrm>
                    <a:prstGeom prst="rect">
                      <a:avLst/>
                    </a:prstGeom>
                    <a:noFill/>
                    <a:ln>
                      <a:noFill/>
                    </a:ln>
                  </pic:spPr>
                </pic:pic>
              </a:graphicData>
            </a:graphic>
          </wp:inline>
        </w:drawing>
      </w:r>
    </w:p>
    <w:p w14:paraId="1161BC10" w14:textId="568DF756" w:rsidR="00FF0E09" w:rsidRPr="007110BB" w:rsidRDefault="001451FC" w:rsidP="001451FC">
      <w:pPr>
        <w:pStyle w:val="Caption"/>
      </w:pPr>
      <w:bookmarkStart w:id="4" w:name="_Ref381363393"/>
      <w:r w:rsidRPr="007110BB">
        <w:t xml:space="preserve">Figure </w:t>
      </w:r>
      <w:r w:rsidR="003F7481">
        <w:fldChar w:fldCharType="begin"/>
      </w:r>
      <w:r w:rsidR="003F7481">
        <w:instrText xml:space="preserve"> STYLEREF 1 \s </w:instrText>
      </w:r>
      <w:r w:rsidR="003F7481">
        <w:fldChar w:fldCharType="separate"/>
      </w:r>
      <w:r w:rsidR="003F7481">
        <w:rPr>
          <w:noProof/>
        </w:rPr>
        <w:t>A</w:t>
      </w:r>
      <w:r w:rsidR="003F7481">
        <w:fldChar w:fldCharType="end"/>
      </w:r>
      <w:r w:rsidR="003F7481">
        <w:noBreakHyphen/>
      </w:r>
      <w:r w:rsidR="003F7481">
        <w:fldChar w:fldCharType="begin"/>
      </w:r>
      <w:r w:rsidR="003F7481">
        <w:instrText xml:space="preserve"> SEQ Figure \* ARABIC \s 1 </w:instrText>
      </w:r>
      <w:r w:rsidR="003F7481">
        <w:fldChar w:fldCharType="separate"/>
      </w:r>
      <w:r w:rsidR="003F7481">
        <w:rPr>
          <w:noProof/>
        </w:rPr>
        <w:t>5</w:t>
      </w:r>
      <w:r w:rsidR="003F7481">
        <w:fldChar w:fldCharType="end"/>
      </w:r>
      <w:bookmarkEnd w:id="4"/>
      <w:r w:rsidR="009708BB">
        <w:t>:</w:t>
      </w:r>
      <w:r w:rsidRPr="007110BB">
        <w:t xml:space="preserve"> The distribution of number of homologous proteins (orange) and number of homologous groups (green) in each Microsporidia taxon.</w:t>
      </w:r>
    </w:p>
    <w:p w14:paraId="2D9D0C66" w14:textId="3CF013D5" w:rsidR="00CE7636" w:rsidRPr="007110BB" w:rsidRDefault="00F66867" w:rsidP="000418DC">
      <w:r w:rsidRPr="007110BB">
        <w:fldChar w:fldCharType="begin"/>
      </w:r>
      <w:r w:rsidRPr="007110BB">
        <w:instrText xml:space="preserve"> REF _Ref381363393 \h </w:instrText>
      </w:r>
      <w:r w:rsidRPr="007110BB">
        <w:fldChar w:fldCharType="separate"/>
      </w:r>
      <w:r w:rsidRPr="007110BB">
        <w:t xml:space="preserve">Figure </w:t>
      </w:r>
      <w:r w:rsidRPr="007110BB">
        <w:rPr>
          <w:noProof/>
        </w:rPr>
        <w:t>A</w:t>
      </w:r>
      <w:r w:rsidRPr="007110BB">
        <w:noBreakHyphen/>
      </w:r>
      <w:r w:rsidRPr="007110BB">
        <w:rPr>
          <w:noProof/>
        </w:rPr>
        <w:t>5</w:t>
      </w:r>
      <w:r w:rsidRPr="007110BB">
        <w:fldChar w:fldCharType="end"/>
      </w:r>
      <w:r w:rsidRPr="007110BB">
        <w:t xml:space="preserve"> shows the relative number of homologous proteins and number of homologous groups in each Microsporidia species. In some species, such as E.bieneusi or A.algerae, the </w:t>
      </w:r>
      <w:r w:rsidR="00FF416C" w:rsidRPr="007110BB">
        <w:t>number of homologous genes is</w:t>
      </w:r>
      <w:r w:rsidRPr="007110BB">
        <w:t xml:space="preserve"> substantially higher than the number of corresponding homologous groups. We check the </w:t>
      </w:r>
      <w:r w:rsidR="008B6EA6" w:rsidRPr="007110BB">
        <w:t xml:space="preserve">number of in-paralogs for each Microsporidia taxon in the homologous group. The result in </w:t>
      </w:r>
      <w:r w:rsidR="008B6EA6" w:rsidRPr="007110BB">
        <w:fldChar w:fldCharType="begin"/>
      </w:r>
      <w:r w:rsidR="008B6EA6" w:rsidRPr="007110BB">
        <w:instrText xml:space="preserve"> REF _Ref381363935 \h </w:instrText>
      </w:r>
      <w:r w:rsidR="008B6EA6" w:rsidRPr="007110BB">
        <w:fldChar w:fldCharType="separate"/>
      </w:r>
      <w:r w:rsidR="008B6EA6" w:rsidRPr="007110BB">
        <w:t xml:space="preserve">Figure </w:t>
      </w:r>
      <w:r w:rsidR="008B6EA6" w:rsidRPr="007110BB">
        <w:rPr>
          <w:noProof/>
        </w:rPr>
        <w:t>A</w:t>
      </w:r>
      <w:r w:rsidR="008B6EA6" w:rsidRPr="007110BB">
        <w:noBreakHyphen/>
      </w:r>
      <w:r w:rsidR="008B6EA6" w:rsidRPr="007110BB">
        <w:rPr>
          <w:noProof/>
        </w:rPr>
        <w:t>6</w:t>
      </w:r>
      <w:r w:rsidR="008B6EA6" w:rsidRPr="007110BB">
        <w:fldChar w:fldCharType="end"/>
      </w:r>
      <w:r w:rsidR="008B6EA6" w:rsidRPr="007110BB">
        <w:t xml:space="preserve"> shows that there is no evidence for </w:t>
      </w:r>
      <w:r w:rsidR="00A04591" w:rsidRPr="007110BB">
        <w:t>whole</w:t>
      </w:r>
      <w:r w:rsidR="008B6EA6" w:rsidRPr="007110BB">
        <w:t xml:space="preserve"> genome duplication in any species. But there are some instances where the homologous groups contain more than 10 co-orthologs for one Microsporidia species showing the effect of gene dosage</w:t>
      </w:r>
      <w:r w:rsidR="0032276D" w:rsidRPr="007110BB">
        <w:t xml:space="preserve"> </w:t>
      </w:r>
      <w:r w:rsidR="0032276D" w:rsidRPr="007110BB">
        <w:fldChar w:fldCharType="begin" w:fldLock="1"/>
      </w:r>
      <w:r w:rsidR="00764A6B">
        <w:instrText>ADDIN CSL_CITATION { "citationItems" : [ { "id" : "ITEM-1", "itemData" : { "DOI" : "DOI 10.1016/j.tig.2004.05.001", "ISBN" : "0168-9525", "abstract" : "The dominance of wild-type alleles and the concomitant recessivity of deleterious mutant alleles might have evolved by natural selection or could be a by-product of the molecular and physiological mechanisms of gene action. We compared the properties of human haplosufficient genes, whose wild-type alleles are dominant over loss-of-function alleles, with haploinsufficient (recessive wild-type) genes, which produce an abnormal phenotype when heterozygous for a loss-of-function allele. The fraction of haplosufficient genes is the highest among the genes that encode enzymes, which is best compatible with the physiological theory. Haploinsufficient genes, on average, have more paralogs than haplosufficient genes, supporting the idea that gene dosage could be important for the initial fixation of duplications. Thus, haplo(in)sufficiency of a gene and its propensity for duplication might have a common evolutionary basis.", "author" : [ { "dropping-particle" : "", "family" : "Kondrashov", "given" : "F A", "non-dropping-particle" : "", "parse-names" : false, "suffix" : "" }, { "dropping-particle" : "V", "family" : "Koonin", "given" : "E", "non-dropping-particle" : "", "parse-names" : false, "suffix" : "" } ], "container-title" : "Trends in Genetics", "id" : "ITEM-1", "issue" : "7", "issued" : { "date-parts" : [ [ "2004" ] ] }, "page" : "287-291", "title" : "A common framework for understanding the origin of genetic dominance and evolutionary fates of gene duplications", "type" : "article-journal", "volume" : "20" }, "uris" : [ "http://www.mendeley.com/documents/?uuid=efec7402-5b58-45c6-9e72-79158cbeef50" ] } ], "mendeley" : { "formattedCitation" : "(Kondrashov &amp; Koonin 2004)", "plainTextFormattedCitation" : "(Kondrashov &amp; Koonin 2004)", "previouslyFormattedCitation" : "(Kondrashov &amp; Koonin 2004)" }, "properties" : { "noteIndex" : 0 }, "schema" : "https://github.com/citation-style-language/schema/raw/master/csl-citation.json" }</w:instrText>
      </w:r>
      <w:r w:rsidR="0032276D" w:rsidRPr="007110BB">
        <w:fldChar w:fldCharType="separate"/>
      </w:r>
      <w:r w:rsidR="0032276D" w:rsidRPr="007110BB">
        <w:rPr>
          <w:noProof/>
        </w:rPr>
        <w:t>(Kondrashov &amp; Koonin 2004)</w:t>
      </w:r>
      <w:r w:rsidR="0032276D" w:rsidRPr="007110BB">
        <w:fldChar w:fldCharType="end"/>
      </w:r>
      <w:r w:rsidR="008B6EA6" w:rsidRPr="007110BB">
        <w:t>.</w:t>
      </w:r>
    </w:p>
    <w:p w14:paraId="48C11CD5" w14:textId="77777777" w:rsidR="00F66867" w:rsidRPr="007110BB" w:rsidRDefault="00F66867" w:rsidP="00F66867">
      <w:pPr>
        <w:keepNext/>
      </w:pPr>
      <w:r w:rsidRPr="007110BB">
        <w:rPr>
          <w:noProof/>
        </w:rPr>
        <w:drawing>
          <wp:inline distT="0" distB="0" distL="0" distR="0" wp14:anchorId="0E5836F8" wp14:editId="36CE281C">
            <wp:extent cx="5400040" cy="1978763"/>
            <wp:effectExtent l="0" t="0" r="10160" b="254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0040" cy="1978763"/>
                    </a:xfrm>
                    <a:prstGeom prst="rect">
                      <a:avLst/>
                    </a:prstGeom>
                    <a:noFill/>
                    <a:ln>
                      <a:noFill/>
                    </a:ln>
                  </pic:spPr>
                </pic:pic>
              </a:graphicData>
            </a:graphic>
          </wp:inline>
        </w:drawing>
      </w:r>
    </w:p>
    <w:p w14:paraId="6D1EB074" w14:textId="5B2E4928" w:rsidR="00F66867" w:rsidRPr="007110BB" w:rsidRDefault="00F66867" w:rsidP="00F66867">
      <w:pPr>
        <w:pStyle w:val="Caption"/>
      </w:pPr>
      <w:bookmarkStart w:id="5" w:name="_Ref381363935"/>
      <w:r w:rsidRPr="007110BB">
        <w:t xml:space="preserve">Figure </w:t>
      </w:r>
      <w:r w:rsidR="003F7481">
        <w:fldChar w:fldCharType="begin"/>
      </w:r>
      <w:r w:rsidR="003F7481">
        <w:instrText xml:space="preserve"> STYLEREF 1 \s </w:instrText>
      </w:r>
      <w:r w:rsidR="003F7481">
        <w:fldChar w:fldCharType="separate"/>
      </w:r>
      <w:r w:rsidR="003F7481">
        <w:rPr>
          <w:noProof/>
        </w:rPr>
        <w:t>A</w:t>
      </w:r>
      <w:r w:rsidR="003F7481">
        <w:fldChar w:fldCharType="end"/>
      </w:r>
      <w:r w:rsidR="003F7481">
        <w:noBreakHyphen/>
      </w:r>
      <w:r w:rsidR="003F7481">
        <w:fldChar w:fldCharType="begin"/>
      </w:r>
      <w:r w:rsidR="003F7481">
        <w:instrText xml:space="preserve"> SEQ Figure \* ARABIC \s 1 </w:instrText>
      </w:r>
      <w:r w:rsidR="003F7481">
        <w:fldChar w:fldCharType="separate"/>
      </w:r>
      <w:r w:rsidR="003F7481">
        <w:rPr>
          <w:noProof/>
        </w:rPr>
        <w:t>6</w:t>
      </w:r>
      <w:r w:rsidR="003F7481">
        <w:fldChar w:fldCharType="end"/>
      </w:r>
      <w:bookmarkEnd w:id="5"/>
      <w:r w:rsidR="009708BB">
        <w:t>:</w:t>
      </w:r>
      <w:r w:rsidRPr="007110BB">
        <w:t xml:space="preserve"> The distribution of number of homologous groups as a function of number of in-paralogs. Colors </w:t>
      </w:r>
      <w:r w:rsidR="002546E9" w:rsidRPr="007110BB">
        <w:t>denote</w:t>
      </w:r>
      <w:r w:rsidRPr="007110BB">
        <w:t xml:space="preserve"> different Microsporidia taxa.</w:t>
      </w:r>
    </w:p>
    <w:p w14:paraId="5FDEFC50" w14:textId="64B96F2B" w:rsidR="00336C4C" w:rsidRPr="007110BB" w:rsidRDefault="0039282D" w:rsidP="000418DC">
      <w:r w:rsidRPr="007110BB">
        <w:t xml:space="preserve">The reconstructed species tree shows a stable signal for placing the Microsporidia group as the earliest clade of the fungi, which are supported by the recent phylogenetic study of the taxonomy of Microsporidia that hypothesis that Microsporidia is the sister clade of </w:t>
      </w:r>
      <w:r w:rsidR="007110BB">
        <w:t>fungi.</w:t>
      </w:r>
    </w:p>
    <w:p w14:paraId="54086313" w14:textId="235FE945" w:rsidR="00AD08DF" w:rsidRPr="007110BB" w:rsidRDefault="00AD08DF" w:rsidP="000418DC">
      <w:r w:rsidRPr="007110BB">
        <w:t>Conclusion</w:t>
      </w:r>
    </w:p>
    <w:p w14:paraId="38EAB11E" w14:textId="1E99A657" w:rsidR="007110BB" w:rsidRPr="007110BB" w:rsidRDefault="00B84427" w:rsidP="007110BB">
      <w:r w:rsidRPr="007110BB">
        <w:lastRenderedPageBreak/>
        <w:t xml:space="preserve">The estimation of Microsporidia last common ancestor proteins is the basic step for the whole downstream study. </w:t>
      </w:r>
      <w:r w:rsidR="007110BB" w:rsidRPr="007110BB">
        <w:t>The orthology assignment result agreed with other studies about the fraction of microsporidia only proteins.</w:t>
      </w:r>
      <w:r w:rsidR="007110BB">
        <w:t xml:space="preserve"> </w:t>
      </w:r>
      <w:r w:rsidR="00FF416C" w:rsidRPr="007110BB">
        <w:t xml:space="preserve">The length distribution and PFAM annotation analysis indicate that most of the orphan Microsporidia proteins are either resulting by wrong gene assignment or they are new invented genes in the Microsporidia clade. </w:t>
      </w:r>
      <w:r w:rsidR="007110BB">
        <w:t xml:space="preserve">The good resolved species tree </w:t>
      </w:r>
      <w:r w:rsidR="007110BB" w:rsidRPr="007110BB">
        <w:t>can serve as a fundamental phylogenetic background for filtering the orthology assignment and estimating the set of 1605 proteins for the last common ancestor of Microsporidia.</w:t>
      </w:r>
    </w:p>
    <w:p w14:paraId="09DE7451" w14:textId="4A380357" w:rsidR="00F81402" w:rsidRPr="007110BB" w:rsidRDefault="00F81402" w:rsidP="000418DC"/>
    <w:p w14:paraId="4A99851F" w14:textId="77777777" w:rsidR="00A2632C" w:rsidRPr="007110BB" w:rsidRDefault="00A2632C" w:rsidP="00DB5D05"/>
    <w:p w14:paraId="2BC720BA" w14:textId="77777777" w:rsidR="00A2632C" w:rsidRPr="007110BB" w:rsidRDefault="00A2632C" w:rsidP="00DB5D05">
      <w:pPr>
        <w:sectPr w:rsidR="00A2632C" w:rsidRPr="007110BB" w:rsidSect="00F013CE">
          <w:footnotePr>
            <w:pos w:val="beneathText"/>
          </w:footnotePr>
          <w:endnotePr>
            <w:numFmt w:val="decimal"/>
          </w:endnotePr>
          <w:pgSz w:w="11906" w:h="16838"/>
          <w:pgMar w:top="1418" w:right="1701" w:bottom="851" w:left="1701" w:header="709" w:footer="709" w:gutter="0"/>
          <w:cols w:space="708"/>
          <w:docGrid w:linePitch="360"/>
        </w:sectPr>
      </w:pPr>
    </w:p>
    <w:p w14:paraId="19FD33D2" w14:textId="7E94C143" w:rsidR="000418DC" w:rsidRPr="007110BB" w:rsidRDefault="00AD08DF" w:rsidP="00DB5D05">
      <w:r w:rsidRPr="007110BB">
        <w:lastRenderedPageBreak/>
        <w:t>Distribution analysis of the Microsporidia last common ancestor proteins</w:t>
      </w:r>
    </w:p>
    <w:p w14:paraId="04FC63FF" w14:textId="43CA3472" w:rsidR="00AD08DF" w:rsidRDefault="00AD08DF" w:rsidP="00DB5D05">
      <w:r w:rsidRPr="007110BB">
        <w:t>Introduction</w:t>
      </w:r>
    </w:p>
    <w:p w14:paraId="42B3401C" w14:textId="0F5B736D" w:rsidR="00F80F54" w:rsidRPr="007110BB" w:rsidRDefault="00F80F54" w:rsidP="00DB5D05">
      <w:r>
        <w:t>To answer the question "How old are the Microsporidia last common ancestor proteins"</w:t>
      </w:r>
    </w:p>
    <w:p w14:paraId="291C753C" w14:textId="34E7B2AA" w:rsidR="00AD08DF" w:rsidRDefault="00AD08DF" w:rsidP="00DB5D05">
      <w:r w:rsidRPr="007110BB">
        <w:t>Methods</w:t>
      </w:r>
    </w:p>
    <w:p w14:paraId="4267C655" w14:textId="2B38EFBC" w:rsidR="00F80F54" w:rsidRDefault="00F80F54" w:rsidP="00DB5D05">
      <w:r>
        <w:t>We</w:t>
      </w:r>
      <w:r w:rsidR="00FE532B">
        <w:t xml:space="preserve"> used HaMStR to</w:t>
      </w:r>
      <w:r>
        <w:t xml:space="preserve"> </w:t>
      </w:r>
      <w:r w:rsidR="00E959B2">
        <w:t>search orthologs for 1605 Microsporidia last common ancestor proteins in 480 taxa across the tree of life</w:t>
      </w:r>
      <w:r w:rsidR="00894686">
        <w:t xml:space="preserve"> </w:t>
      </w:r>
      <w:r w:rsidR="00894686" w:rsidRPr="00894686">
        <w:t>including bacteria, archaea and eukaryote, which are grouped into 44 super taxa as you can see in this schematic species tree</w:t>
      </w:r>
      <w:r w:rsidR="00894686">
        <w:t xml:space="preserve"> in</w:t>
      </w:r>
      <w:r w:rsidR="006138D4">
        <w:t xml:space="preserve"> </w:t>
      </w:r>
      <w:r w:rsidR="00894686">
        <w:t>t</w:t>
      </w:r>
      <w:r w:rsidR="006138D4">
        <w:t xml:space="preserve">he </w:t>
      </w:r>
      <w:r w:rsidR="006138D4">
        <w:fldChar w:fldCharType="begin"/>
      </w:r>
      <w:r w:rsidR="006138D4">
        <w:instrText xml:space="preserve"> REF _Ref381452921 \h </w:instrText>
      </w:r>
      <w:r w:rsidR="006138D4">
        <w:fldChar w:fldCharType="separate"/>
      </w:r>
      <w:r w:rsidR="006138D4">
        <w:t xml:space="preserve">Figure </w:t>
      </w:r>
      <w:r w:rsidR="006138D4">
        <w:rPr>
          <w:noProof/>
        </w:rPr>
        <w:t>A</w:t>
      </w:r>
      <w:r w:rsidR="006138D4">
        <w:noBreakHyphen/>
      </w:r>
      <w:r w:rsidR="006138D4">
        <w:rPr>
          <w:noProof/>
        </w:rPr>
        <w:t>7</w:t>
      </w:r>
      <w:r w:rsidR="006138D4">
        <w:fldChar w:fldCharType="end"/>
      </w:r>
      <w:r w:rsidR="00894686">
        <w:t>. The list of</w:t>
      </w:r>
      <w:r w:rsidR="006138D4">
        <w:t xml:space="preserve"> all the taxa under this analysis is written </w:t>
      </w:r>
      <w:r w:rsidR="005C5E3D">
        <w:t xml:space="preserve">in the </w:t>
      </w:r>
      <w:r w:rsidR="006138D4">
        <w:fldChar w:fldCharType="begin"/>
      </w:r>
      <w:r w:rsidR="006138D4">
        <w:instrText xml:space="preserve"> REF _Ref381452965 \h </w:instrText>
      </w:r>
      <w:r w:rsidR="006138D4">
        <w:fldChar w:fldCharType="separate"/>
      </w:r>
      <w:r w:rsidR="006138D4">
        <w:t xml:space="preserve">Table </w:t>
      </w:r>
      <w:r w:rsidR="006138D4">
        <w:rPr>
          <w:noProof/>
        </w:rPr>
        <w:t>A</w:t>
      </w:r>
      <w:r w:rsidR="006138D4">
        <w:noBreakHyphen/>
      </w:r>
      <w:r w:rsidR="006138D4">
        <w:rPr>
          <w:noProof/>
        </w:rPr>
        <w:t>4</w:t>
      </w:r>
      <w:r w:rsidR="006138D4">
        <w:fldChar w:fldCharType="end"/>
      </w:r>
      <w:r w:rsidR="006138D4">
        <w:t xml:space="preserve">. </w:t>
      </w:r>
      <w:r w:rsidR="00FE532B">
        <w:t>The options we used for HaMStR search are -strict, -checkCoorthologsRef, -hit_limit=10 and -representative.</w:t>
      </w:r>
    </w:p>
    <w:p w14:paraId="5616CA30" w14:textId="77777777" w:rsidR="00E959B2" w:rsidRDefault="00E959B2" w:rsidP="00E959B2">
      <w:pPr>
        <w:keepNext/>
      </w:pPr>
      <w:r>
        <w:rPr>
          <w:noProof/>
        </w:rPr>
        <w:drawing>
          <wp:inline distT="0" distB="0" distL="0" distR="0" wp14:anchorId="12915180" wp14:editId="428FAA5F">
            <wp:extent cx="2450068" cy="3678799"/>
            <wp:effectExtent l="0" t="0" r="0" b="4445"/>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50068" cy="3678799"/>
                    </a:xfrm>
                    <a:prstGeom prst="rect">
                      <a:avLst/>
                    </a:prstGeom>
                    <a:noFill/>
                    <a:ln>
                      <a:noFill/>
                    </a:ln>
                  </pic:spPr>
                </pic:pic>
              </a:graphicData>
            </a:graphic>
          </wp:inline>
        </w:drawing>
      </w:r>
    </w:p>
    <w:p w14:paraId="3D1C9926" w14:textId="0D7F2AE8" w:rsidR="00E959B2" w:rsidRDefault="00E959B2" w:rsidP="00E959B2">
      <w:pPr>
        <w:pStyle w:val="Caption"/>
      </w:pPr>
      <w:bookmarkStart w:id="6" w:name="_Ref381452921"/>
      <w:r>
        <w:t xml:space="preserve">Figure </w:t>
      </w:r>
      <w:r w:rsidR="003F7481">
        <w:fldChar w:fldCharType="begin"/>
      </w:r>
      <w:r w:rsidR="003F7481">
        <w:instrText xml:space="preserve"> STYLEREF 1 \s </w:instrText>
      </w:r>
      <w:r w:rsidR="003F7481">
        <w:fldChar w:fldCharType="separate"/>
      </w:r>
      <w:r w:rsidR="003F7481">
        <w:rPr>
          <w:noProof/>
        </w:rPr>
        <w:t>A</w:t>
      </w:r>
      <w:r w:rsidR="003F7481">
        <w:fldChar w:fldCharType="end"/>
      </w:r>
      <w:r w:rsidR="003F7481">
        <w:noBreakHyphen/>
      </w:r>
      <w:r w:rsidR="003F7481">
        <w:fldChar w:fldCharType="begin"/>
      </w:r>
      <w:r w:rsidR="003F7481">
        <w:instrText xml:space="preserve"> SEQ Figure \* ARABIC \s 1 </w:instrText>
      </w:r>
      <w:r w:rsidR="003F7481">
        <w:fldChar w:fldCharType="separate"/>
      </w:r>
      <w:r w:rsidR="003F7481">
        <w:rPr>
          <w:noProof/>
        </w:rPr>
        <w:t>7</w:t>
      </w:r>
      <w:r w:rsidR="003F7481">
        <w:fldChar w:fldCharType="end"/>
      </w:r>
      <w:bookmarkEnd w:id="6"/>
      <w:r w:rsidR="009708BB">
        <w:t>:</w:t>
      </w:r>
      <w:r>
        <w:t xml:space="preserve"> A cladogram depicts a species tree for </w:t>
      </w:r>
      <w:r w:rsidR="008F5883">
        <w:t xml:space="preserve">all taxa used in the distribution analysis of Microsporidia last common ancestor proteins. The number in parenthesis next to the taxon names denotes the number of species in each supertaxon. </w:t>
      </w:r>
    </w:p>
    <w:p w14:paraId="0354EC77" w14:textId="138C241C" w:rsidR="00921139" w:rsidRDefault="00FE532B" w:rsidP="00D86641">
      <w:r>
        <w:t>For a comprehensive analysis and to complement the orthology assignment, we calculated the feature architecture similarity</w:t>
      </w:r>
      <w:r w:rsidR="00F6485D">
        <w:t xml:space="preserve"> </w:t>
      </w:r>
      <w:r w:rsidR="00F6485D">
        <w:fldChar w:fldCharType="begin" w:fldLock="1"/>
      </w:r>
      <w:r w:rsidR="002D4809">
        <w:instrText>ADDIN CSL_CITATION { "citationItems" : [ { "id" : "ITEM-1", "itemData" : { "DOI" : "10.1186/1471-2105-11-417", "ISSN" : "1471-2105", "PMID" : "20696036", "abstract" : "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u2026", "author" : [ { "dropping-particle" : "", "family" : "Koestler", "given" : "Tina", "non-dropping-particle" : "", "parse-names" : false, "suffix" : "" }, { "dropping-particle" : "", "family" : "Haeseler", "given" : "Arndt", "non-dropping-particle" : "von", "parse-names" : false, "suffix" : "" }, { "dropping-particle" : "", "family" : "Ebersberger", "given" : "Ingo", "non-dropping-particle" : "", "parse-names" : false, "suffix" : "" } ], "container-title" : "BMC bioinformatics", "id" : "ITEM-1", "issued" : { "date-parts" : [ [ "2010" ] ] }, "page" : "417", "title" : "FACT: functional annotation transfer between proteins with similar feature architectures.", "type" : "article-journal", "volume" : "11" }, "uris" : [ "http://www.mendeley.com/documents/?uuid=cd4b2b71-0e99-424b-9734-c8514e7e5baa" ] } ], "mendeley" : { "formattedCitation" : "(Koestler et al. 2010)", "plainTextFormattedCitation" : "(Koestler et al. 2010)", "previouslyFormattedCitation" : "(Koestler et al. 2010)" }, "properties" : { "noteIndex" : 0 }, "schema" : "https://github.com/citation-style-language/schema/raw/master/csl-citation.json" }</w:instrText>
      </w:r>
      <w:r w:rsidR="00F6485D">
        <w:fldChar w:fldCharType="separate"/>
      </w:r>
      <w:r w:rsidR="00F6485D" w:rsidRPr="00F6485D">
        <w:rPr>
          <w:noProof/>
        </w:rPr>
        <w:t>(Koestler et al. 2010)</w:t>
      </w:r>
      <w:r w:rsidR="00F6485D">
        <w:fldChar w:fldCharType="end"/>
      </w:r>
      <w:r>
        <w:t xml:space="preserve"> scores</w:t>
      </w:r>
      <w:r w:rsidR="00F6485D">
        <w:t xml:space="preserve"> (FAS scores)</w:t>
      </w:r>
      <w:r>
        <w:t xml:space="preserve"> for all pair Microsporidia seed proteins and non-Microsporidia orthologs. </w:t>
      </w:r>
      <w:r w:rsidR="00764A6B">
        <w:t xml:space="preserve">Feature architecture of a protein is the arrangement of different types of protein domains such as PFAM </w:t>
      </w:r>
      <w:r w:rsidR="00764A6B">
        <w:fldChar w:fldCharType="begin" w:fldLock="1"/>
      </w:r>
      <w:r w:rsidR="00764A6B">
        <w:instrText>ADDIN CSL_CITATION { "citationItems" : [ { "id" : "ITEM-1", "itemData" : { "DOI" : "10.1093/nar/gkt1223", "ISBN" : "1362-4962 (Electronic)\\r0305-1048 (Linking)", "ISSN" : "03051048", "PMID" : "24288371", "abstract" : "Pfam, available via servers in the UK (http://pfam.sanger.ac.uk/) and the USA (http://pfam.janelia.org/), is a widely used database of protein families, containing 14 831 manually curated entries in the current release, version 27.0. Since the last update article 2 years ago, we have generated 1182 new families and maintained sequence coverage of the UniProt Knowledgebase (UniProtKB) at nearly 80%, despite a 50% increase in the size of the underlying sequence database. Since our 2012 article describing Pfam, we have also undertaken a comprehensive review of the features that are provided by Pfam over and above the basic family data. For each feature, we determined the relevance, computational burden, usage statistics and the functionality of the feature in a website context. As a consequence of this review, we have removed some features, enhanced others and developed new ones to meet the changing demands of computational biology. Here, we describe the changes to Pfam content. Notably, we now provide family alignments based on four different representative proteome sequence data sets and a new interactive DNA search interface. We also discuss the mapping between Pfam and known 3D structures.", "author" : [ { "dropping-particle" : "", "family" : "Finn", "given" : "Robert D.", "non-dropping-particle" : "", "parse-names" : false, "suffix" : "" }, { "dropping-particle" : "", "family" : "Bateman", "given" : "Alex", "non-dropping-particle" : "", "parse-names" : false, "suffix" : "" }, { "dropping-particle" : "", "family" : "Clements", "given" : "Jody", "non-dropping-particle" : "", "parse-names" : false, "suffix" : "" }, { "dropping-particle" : "", "family" : "Coggill", "given" : "Penelope", "non-dropping-particle" : "", "parse-names" : false, "suffix" : "" }, { "dropping-particle" : "", "family" : "Eberhardt", "given" : "Ruth Y.", "non-dropping-particle" : "", "parse-names" : false, "suffix" : "" }, { "dropping-particle" : "", "family" : "Eddy", "given" : "Sean R.", "non-dropping-particle" : "", "parse-names" : false, "suffix" : "" }, { "dropping-particle" : "", "family" : "Heger", "given" : "Andreas", "non-dropping-particle" : "", "parse-names" : false, "suffix" : "" }, { "dropping-particle" : "", "family" : "Hetherington", "given" : "Kirstie", "non-dropping-particle" : "", "parse-names" : false, "suffix" : "" }, { "dropping-particle" : "", "family" : "Holm", "given" : "Liisa", "non-dropping-particle" : "", "parse-names" : false, "suffix" : "" }, { "dropping-particle" : "", "family" : "Mistry", "given" : "Jaina", "non-dropping-particle" : "", "parse-names" : false, "suffix" : "" }, { "dropping-particle" : "", "family" : "Sonnhammer", "given" : "Erik L.L.", "non-dropping-particle" : "", "parse-names" : false, "suffix" : "" }, { "dropping-particle" : "", "family" : "Tate", "given" : "John", "non-dropping-particle" : "", "parse-names" : false, "suffix" : "" }, { "dropping-particle" : "", "family" : "Punta", "given" : "Marco", "non-dropping-particle" : "", "parse-names" : false, "suffix" : "" } ], "container-title" : "Nucleic Acids Research", "id" : "ITEM-1", "issue" : "D1", "issued" : { "date-parts" : [ [ "2014" ] ] }, "title" : "Pfam: The protein families database", "type" : "article", "volume" : "42" }, "uris" : [ "http://www.mendeley.com/documents/?uuid=ff44fc5b-cf38-462b-ad30-4309e0dbff7f" ] } ], "mendeley" : { "formattedCitation" : "(Finn et al. 2014)", "plainTextFormattedCitation" : "(Finn et al. 2014)", "previouslyFormattedCitation" : "(Finn et al. 2014)" }, "properties" : { "noteIndex" : 0 }, "schema" : "https://github.com/citation-style-language/schema/raw/master/csl-citation.json" }</w:instrText>
      </w:r>
      <w:r w:rsidR="00764A6B">
        <w:fldChar w:fldCharType="separate"/>
      </w:r>
      <w:r w:rsidR="00764A6B" w:rsidRPr="00764A6B">
        <w:rPr>
          <w:noProof/>
        </w:rPr>
        <w:t>(Finn et al. 2014)</w:t>
      </w:r>
      <w:r w:rsidR="00764A6B">
        <w:fldChar w:fldCharType="end"/>
      </w:r>
      <w:r w:rsidR="00764A6B">
        <w:t xml:space="preserve"> or SMART </w:t>
      </w:r>
      <w:r w:rsidR="00764A6B">
        <w:fldChar w:fldCharType="begin" w:fldLock="1"/>
      </w:r>
      <w:r w:rsidR="00F6485D">
        <w:instrText>ADDIN CSL_CITATION { "citationItems" : [ { "id" : "ITEM-1", "itemData" : { "DOI" : "10.1093/nar/gkr931", "ISBN" : "0305104813624962", "ISSN" : "03051048", "PMID" : "22053084", "abstract" : "SMART (Simple Modular Architecture Research Tool) is an online resource (http://smart.embl.de/) for the identification and annotation of protein domains and the analysis of protein domain architectures. SMART version 7 contains manually curated models for 1009 protein domains, 200 more than in the previous version. The current release introduces several novel features and a streamlined user interface resulting in a faster and more comfortable workflow. The underlying protein databases were greatly expanded, resulting in a 2-fold increase in number of annotated domains and features. The database of completely sequenced genomes now includes 1133 species, compared to 630 in the previous release. Domain architecture analysis results can now be exported and visualized through the iTOL phylogenetic tree viewer. 'metaSMART' was introduced as a novel subresource dedicated to the exploration and analysis of domain architectures in various metagenomics data sets. An advanced full text search engine was implemented, covering the complete annotations for SMART and Pfam domains, as well as the complete set of protein descriptions, allowing users to quickly find relevant information.", "author" : [ { "dropping-particle" : "", "family" : "Letunic", "given" : "Ivica", "non-dropping-particle" : "", "parse-names" : false, "suffix" : "" }, { "dropping-particle" : "", "family" : "Doerks", "given" : "Tobias", "non-dropping-particle" : "", "parse-names" : false, "suffix" : "" }, { "dropping-particle" : "", "family" : "Bork", "given" : "Peer", "non-dropping-particle" : "", "parse-names" : false, "suffix" : "" } ], "container-title" : "Nucleic Acids Research", "id" : "ITEM-1", "issue" : "D1", "issued" : { "date-parts" : [ [ "2012" ] ] }, "title" : "SMART 7: Recent updates to the protein domain annotation resource", "type" : "article-journal", "volume" : "40" }, "uris" : [ "http://www.mendeley.com/documents/?uuid=2b2ff8e9-8a91-461f-be4c-df3e666decc3" ] } ], "mendeley" : { "formattedCitation" : "(Letunic et al. 2012)", "plainTextFormattedCitation" : "(Letunic et al. 2012)", "previouslyFormattedCitation" : "(Letunic et al. 2012)" }, "properties" : { "noteIndex" : 0 }, "schema" : "https://github.com/citation-style-language/schema/raw/master/csl-citation.json" }</w:instrText>
      </w:r>
      <w:r w:rsidR="00764A6B">
        <w:fldChar w:fldCharType="separate"/>
      </w:r>
      <w:r w:rsidR="00764A6B" w:rsidRPr="00764A6B">
        <w:rPr>
          <w:noProof/>
        </w:rPr>
        <w:t>(Letunic et al. 2012)</w:t>
      </w:r>
      <w:r w:rsidR="00764A6B">
        <w:fldChar w:fldCharType="end"/>
      </w:r>
      <w:r w:rsidR="00764A6B">
        <w:t xml:space="preserve"> domains, </w:t>
      </w:r>
      <w:r w:rsidR="00F01BEE">
        <w:t xml:space="preserve">transmembrane domains, low complexity regions, </w:t>
      </w:r>
      <w:r w:rsidR="00764A6B">
        <w:t xml:space="preserve">secondary structures, </w:t>
      </w:r>
      <w:r w:rsidR="00F01BEE">
        <w:t>etc.</w:t>
      </w:r>
      <w:r w:rsidR="00F6485D">
        <w:t xml:space="preserve"> Comparison of feature architecture between two proteins gives a FAS score between 0 and 1. </w:t>
      </w:r>
      <w:r w:rsidR="00F6485D" w:rsidRPr="00F6485D">
        <w:t>The higher the FAS score, the more similar those 2 proteins are in term of functional equivalence</w:t>
      </w:r>
      <w:r w:rsidR="002D4809">
        <w:t>.</w:t>
      </w:r>
    </w:p>
    <w:p w14:paraId="7951A88D" w14:textId="2978FC32" w:rsidR="002D4809" w:rsidRDefault="002D4809" w:rsidP="00D86641">
      <w:r>
        <w:t xml:space="preserve">To visualize the phylogenetic profiles of 1605 Microsporidia last common ancestor proteins, we developed a tool named PhyloProfile. This tool is written in R </w:t>
      </w:r>
      <w:r>
        <w:fldChar w:fldCharType="begin" w:fldLock="1"/>
      </w:r>
      <w:r w:rsidR="00EE1D50">
        <w:instrText>ADDIN CSL_CITATION { "citationItems" : [ { "id" : "ITEM-1", "itemData" : { "DOI" : "10.1007/978-3-540-74686-7", "ISBN" : "3900051070", "ISSN" : "16000706", "PMID" : "16106260", "abstract" : "R Foundation for Statistical Computing, Vienna, Austria. ISBN 3-900051-07-0, URL http://www.R-project.org/.", "author" : [ { "dropping-particle" : "", "family" : "R Development Core Team", "given" : "R", "non-dropping-particle" : "", "parse-names" : false, "suffix" : "" } ], "container-title" : "R Foundation for Statistical Computing", "id" : "ITEM-1", "issue" : "2.11.1", "issued" : { "date-parts" : [ [ "2011" ] ] }, "number-of-pages" : "409", "title" : "R: A Language and Environment for Statistical Computing", "type" : "book", "volume" : "1" }, "uris" : [ "http://www.mendeley.com/documents/?uuid=43e1f303-95f2-45d5-b4cb-e5dc0dfac01d" ] } ], "mendeley" : { "formattedCitation" : "(R Development Core Team 2011)", "plainTextFormattedCitation" : "(R Development Core Team 2011)", "previouslyFormattedCitation" : "(R Development Core Team 2011)" }, "properties" : { "noteIndex" : 0 }, "schema" : "https://github.com/citation-style-language/schema/raw/master/csl-citation.json" }</w:instrText>
      </w:r>
      <w:r>
        <w:fldChar w:fldCharType="separate"/>
      </w:r>
      <w:r w:rsidRPr="002D4809">
        <w:rPr>
          <w:noProof/>
        </w:rPr>
        <w:t xml:space="preserve">(R Development Core Team </w:t>
      </w:r>
      <w:r w:rsidRPr="002D4809">
        <w:rPr>
          <w:noProof/>
        </w:rPr>
        <w:lastRenderedPageBreak/>
        <w:t>2011)</w:t>
      </w:r>
      <w:r>
        <w:fldChar w:fldCharType="end"/>
      </w:r>
      <w:r>
        <w:t xml:space="preserve"> using the Shiny library</w:t>
      </w:r>
      <w:r w:rsidR="00F646C0">
        <w:t xml:space="preserve"> (</w:t>
      </w:r>
      <w:r w:rsidR="00F646C0" w:rsidRPr="00F646C0">
        <w:t>https://CRAN.R-project.org/package=shiny</w:t>
      </w:r>
      <w:r w:rsidR="00F646C0">
        <w:t>)</w:t>
      </w:r>
      <w:r>
        <w:t xml:space="preserve">. </w:t>
      </w:r>
      <w:r w:rsidR="00F646C0">
        <w:t xml:space="preserve">Beside the presence / absence pattern of genes across species, PhyloProfile is able to display two additional layers of information. In particularly, PhyloProfile enables the visualization and exploration of phylogenetic profiles together with the protein feature architectures in an </w:t>
      </w:r>
      <w:r w:rsidR="00062FD8">
        <w:t>informative and interactive way</w:t>
      </w:r>
      <w:r w:rsidR="00CA7A56">
        <w:t xml:space="preserve">. </w:t>
      </w:r>
      <w:r w:rsidR="00BE2666">
        <w:t>Implemented</w:t>
      </w:r>
      <w:r w:rsidR="00CA7A56">
        <w:t xml:space="preserve"> with the </w:t>
      </w:r>
      <w:r w:rsidR="00993D39">
        <w:t xml:space="preserve">dynamic </w:t>
      </w:r>
      <w:r w:rsidR="00CA7A56">
        <w:t xml:space="preserve">filtering </w:t>
      </w:r>
      <w:r w:rsidR="00993D39">
        <w:t xml:space="preserve">option, </w:t>
      </w:r>
      <w:r w:rsidR="00BE2666">
        <w:t>PhyloProfile can offer a reliable an</w:t>
      </w:r>
      <w:r w:rsidR="00062FD8">
        <w:t>alysis of phylogenetic profiles with its analysis functions.</w:t>
      </w:r>
    </w:p>
    <w:p w14:paraId="3DFE775B" w14:textId="0F95E11B" w:rsidR="00EE1D50" w:rsidRPr="00D86641" w:rsidRDefault="00EE1D50" w:rsidP="00D86641">
      <w:r>
        <w:t>We used PhyloProfile to estimate the evolutionary age for Microsporidia last common ancestor proteins.</w:t>
      </w:r>
    </w:p>
    <w:p w14:paraId="3F4AD55A" w14:textId="0E99E98D" w:rsidR="00AD08DF" w:rsidRDefault="00AD08DF" w:rsidP="00DB5D05">
      <w:r w:rsidRPr="007110BB">
        <w:t>Results</w:t>
      </w:r>
    </w:p>
    <w:p w14:paraId="65F7F2A6" w14:textId="1EF05A81" w:rsidR="00F646C0" w:rsidRDefault="00CA7A56" w:rsidP="00DB5D05">
      <w:r>
        <w:t xml:space="preserve">PhyloProfile appears to be vey handy for exploring the informative phylogenetic profile with complementary information. </w:t>
      </w:r>
    </w:p>
    <w:p w14:paraId="1BB2464C" w14:textId="48E68F65" w:rsidR="003F7481" w:rsidRDefault="004A4204" w:rsidP="00DB5D05">
      <w:r>
        <w:t>Almost orthologous proteins have similar feature architectures with Microsporidia proteins. It leads to a very high mean FAS score</w:t>
      </w:r>
      <w:r w:rsidR="00EE1D50">
        <w:t xml:space="preserve"> </w:t>
      </w:r>
      <w:r>
        <w:t xml:space="preserve">of 0.958 (see the FAS score distribution in </w:t>
      </w:r>
      <w:r>
        <w:fldChar w:fldCharType="begin"/>
      </w:r>
      <w:r>
        <w:instrText xml:space="preserve"> REF _Ref381546097 \h </w:instrText>
      </w:r>
      <w:r>
        <w:fldChar w:fldCharType="separate"/>
      </w:r>
      <w:r>
        <w:t xml:space="preserve">Figure </w:t>
      </w:r>
      <w:r>
        <w:rPr>
          <w:noProof/>
        </w:rPr>
        <w:t>A</w:t>
      </w:r>
      <w:r>
        <w:noBreakHyphen/>
      </w:r>
      <w:r>
        <w:rPr>
          <w:noProof/>
        </w:rPr>
        <w:t>8</w:t>
      </w:r>
      <w:r>
        <w:fldChar w:fldCharType="end"/>
      </w:r>
      <w:r>
        <w:t>).</w:t>
      </w:r>
    </w:p>
    <w:p w14:paraId="3BDF7469" w14:textId="77777777" w:rsidR="003F7481" w:rsidRDefault="003F7481" w:rsidP="003F7481">
      <w:pPr>
        <w:keepNext/>
      </w:pPr>
      <w:r>
        <w:rPr>
          <w:noProof/>
        </w:rPr>
        <w:drawing>
          <wp:inline distT="0" distB="0" distL="0" distR="0" wp14:anchorId="05030915" wp14:editId="09B8E1BE">
            <wp:extent cx="3245506" cy="3245506"/>
            <wp:effectExtent l="0" t="0" r="571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18">
                      <a:extLst>
                        <a:ext uri="{28A0092B-C50C-407E-A947-70E740481C1C}">
                          <a14:useLocalDpi xmlns:a14="http://schemas.microsoft.com/office/drawing/2010/main" val="0"/>
                        </a:ext>
                      </a:extLst>
                    </a:blip>
                    <a:stretch>
                      <a:fillRect/>
                    </a:stretch>
                  </pic:blipFill>
                  <pic:spPr>
                    <a:xfrm>
                      <a:off x="0" y="0"/>
                      <a:ext cx="3245506" cy="3245506"/>
                    </a:xfrm>
                    <a:prstGeom prst="rect">
                      <a:avLst/>
                    </a:prstGeom>
                  </pic:spPr>
                </pic:pic>
              </a:graphicData>
            </a:graphic>
          </wp:inline>
        </w:drawing>
      </w:r>
    </w:p>
    <w:p w14:paraId="515E3F0B" w14:textId="5AB3B3F8" w:rsidR="00EB18BA" w:rsidRDefault="003F7481" w:rsidP="003F7481">
      <w:pPr>
        <w:pStyle w:val="Caption"/>
      </w:pPr>
      <w:bookmarkStart w:id="7" w:name="_Ref381546097"/>
      <w:r>
        <w:t xml:space="preserve">Figure </w:t>
      </w:r>
      <w:r>
        <w:fldChar w:fldCharType="begin"/>
      </w:r>
      <w:r>
        <w:instrText xml:space="preserve"> STYLEREF 1 \s </w:instrText>
      </w:r>
      <w:r>
        <w:fldChar w:fldCharType="separate"/>
      </w:r>
      <w:r>
        <w:rPr>
          <w:noProof/>
        </w:rPr>
        <w:t>A</w:t>
      </w:r>
      <w:r>
        <w:fldChar w:fldCharType="end"/>
      </w:r>
      <w:r>
        <w:noBreakHyphen/>
      </w:r>
      <w:r>
        <w:fldChar w:fldCharType="begin"/>
      </w:r>
      <w:r>
        <w:instrText xml:space="preserve"> SEQ Figure \* ARABIC \s 1 </w:instrText>
      </w:r>
      <w:r>
        <w:fldChar w:fldCharType="separate"/>
      </w:r>
      <w:r>
        <w:rPr>
          <w:noProof/>
        </w:rPr>
        <w:t>8</w:t>
      </w:r>
      <w:r>
        <w:fldChar w:fldCharType="end"/>
      </w:r>
      <w:bookmarkEnd w:id="7"/>
      <w:r>
        <w:t>: The distribution of FAS scores for all orthologs of 1605 Microsporidia last common ancestor proteins.</w:t>
      </w:r>
    </w:p>
    <w:p w14:paraId="6DFB3971" w14:textId="7AAD49B4" w:rsidR="004A4204" w:rsidRPr="004A4204" w:rsidRDefault="004A4204" w:rsidP="004A4204">
      <w:r>
        <w:fldChar w:fldCharType="begin"/>
      </w:r>
      <w:r>
        <w:instrText xml:space="preserve"> REF _Ref381546185 \h </w:instrText>
      </w:r>
      <w:r>
        <w:fldChar w:fldCharType="separate"/>
      </w:r>
      <w:r>
        <w:t xml:space="preserve">Figure </w:t>
      </w:r>
      <w:r>
        <w:rPr>
          <w:noProof/>
        </w:rPr>
        <w:t>A</w:t>
      </w:r>
      <w:r>
        <w:noBreakHyphen/>
      </w:r>
      <w:r>
        <w:rPr>
          <w:noProof/>
        </w:rPr>
        <w:t>9</w:t>
      </w:r>
      <w:r>
        <w:fldChar w:fldCharType="end"/>
      </w:r>
      <w:r>
        <w:t xml:space="preserve"> shows the full phylogenetic profile of 1607 Microsporidia last common ancestor proteins across 491 taxa that are grouped into phylum level. A large fraction of Microsporidia proteins spread through all studied taxa. </w:t>
      </w:r>
    </w:p>
    <w:p w14:paraId="3CD60327" w14:textId="77777777" w:rsidR="009708BB" w:rsidRDefault="00EB18BA" w:rsidP="009708BB">
      <w:pPr>
        <w:keepNext/>
      </w:pPr>
      <w:r>
        <w:rPr>
          <w:noProof/>
        </w:rPr>
        <w:lastRenderedPageBreak/>
        <w:drawing>
          <wp:inline distT="0" distB="0" distL="0" distR="0" wp14:anchorId="7D8D84B5" wp14:editId="4E04770A">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19">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27A560F7" w14:textId="626295F9" w:rsidR="00EB18BA" w:rsidRDefault="009708BB" w:rsidP="009708BB">
      <w:pPr>
        <w:pStyle w:val="Caption"/>
      </w:pPr>
      <w:bookmarkStart w:id="8" w:name="_Ref381546185"/>
      <w:r>
        <w:t xml:space="preserve">Figure </w:t>
      </w:r>
      <w:r w:rsidR="003F7481">
        <w:fldChar w:fldCharType="begin"/>
      </w:r>
      <w:r w:rsidR="003F7481">
        <w:instrText xml:space="preserve"> STYLEREF 1 \s </w:instrText>
      </w:r>
      <w:r w:rsidR="003F7481">
        <w:fldChar w:fldCharType="separate"/>
      </w:r>
      <w:r w:rsidR="003F7481">
        <w:rPr>
          <w:noProof/>
        </w:rPr>
        <w:t>A</w:t>
      </w:r>
      <w:r w:rsidR="003F7481">
        <w:fldChar w:fldCharType="end"/>
      </w:r>
      <w:r w:rsidR="003F7481">
        <w:noBreakHyphen/>
      </w:r>
      <w:r w:rsidR="003F7481">
        <w:fldChar w:fldCharType="begin"/>
      </w:r>
      <w:r w:rsidR="003F7481">
        <w:instrText xml:space="preserve"> SEQ Figure \* ARABIC \s 1 </w:instrText>
      </w:r>
      <w:r w:rsidR="003F7481">
        <w:fldChar w:fldCharType="separate"/>
      </w:r>
      <w:r w:rsidR="003F7481">
        <w:rPr>
          <w:noProof/>
        </w:rPr>
        <w:t>9</w:t>
      </w:r>
      <w:r w:rsidR="003F7481">
        <w:fldChar w:fldCharType="end"/>
      </w:r>
      <w:bookmarkEnd w:id="8"/>
      <w:r>
        <w:t>:</w:t>
      </w:r>
      <w:r w:rsidR="00B47DAE">
        <w:t xml:space="preserve"> The full phylogenetic profile of 1605 Microsporidia last common ancestor protein across 491 taxa grouped in phylum level. </w:t>
      </w:r>
      <w:r w:rsidR="0022251A">
        <w:t xml:space="preserve">The color of the points denotes the </w:t>
      </w:r>
      <w:r w:rsidR="00C64EE6">
        <w:t>FAS score between Microsporidia and non-Microsporidia protein. The size of the points depicts the percentage of species that have orthologs in each phylum.</w:t>
      </w:r>
    </w:p>
    <w:p w14:paraId="4AABF204" w14:textId="28B55AB4" w:rsidR="00883209" w:rsidRDefault="00336CB8" w:rsidP="00DB5D05">
      <w:r>
        <w:t xml:space="preserve">Using PhyloProfile we estimated the evolutionary ages for Microsporidia last common ancestor proteins. The estimation result can be seen in </w:t>
      </w:r>
      <w:r>
        <w:fldChar w:fldCharType="begin"/>
      </w:r>
      <w:r>
        <w:instrText xml:space="preserve"> REF _Ref381546769 \h </w:instrText>
      </w:r>
      <w:r>
        <w:fldChar w:fldCharType="separate"/>
      </w:r>
      <w:r>
        <w:t xml:space="preserve">Figure </w:t>
      </w:r>
      <w:r>
        <w:rPr>
          <w:noProof/>
        </w:rPr>
        <w:t>A</w:t>
      </w:r>
      <w:r>
        <w:noBreakHyphen/>
      </w:r>
      <w:r>
        <w:rPr>
          <w:noProof/>
        </w:rPr>
        <w:t>10</w:t>
      </w:r>
      <w:r>
        <w:fldChar w:fldCharType="end"/>
      </w:r>
      <w:r>
        <w:t>. As expected, 94% of the proteins are as old as the last eukaryotic common ancestor, while only 3% are specific to Microsporidia lineage.</w:t>
      </w:r>
    </w:p>
    <w:p w14:paraId="16C77CBE" w14:textId="77777777" w:rsidR="00883209" w:rsidRDefault="00883209" w:rsidP="00883209">
      <w:pPr>
        <w:keepNext/>
      </w:pPr>
      <w:r>
        <w:rPr>
          <w:noProof/>
        </w:rPr>
        <w:drawing>
          <wp:inline distT="0" distB="0" distL="0" distR="0" wp14:anchorId="19EA7155" wp14:editId="19CE557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20">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0F5E906C" w14:textId="2A3821BA" w:rsidR="00883209" w:rsidRDefault="00883209" w:rsidP="00883209">
      <w:pPr>
        <w:pStyle w:val="Caption"/>
      </w:pPr>
      <w:bookmarkStart w:id="9" w:name="_Ref381546769"/>
      <w:r>
        <w:t xml:space="preserve">Figure </w:t>
      </w:r>
      <w:r w:rsidR="003F7481">
        <w:fldChar w:fldCharType="begin"/>
      </w:r>
      <w:r w:rsidR="003F7481">
        <w:instrText xml:space="preserve"> STYLEREF 1 \s </w:instrText>
      </w:r>
      <w:r w:rsidR="003F7481">
        <w:fldChar w:fldCharType="separate"/>
      </w:r>
      <w:r w:rsidR="003F7481">
        <w:rPr>
          <w:noProof/>
        </w:rPr>
        <w:t>A</w:t>
      </w:r>
      <w:r w:rsidR="003F7481">
        <w:fldChar w:fldCharType="end"/>
      </w:r>
      <w:r w:rsidR="003F7481">
        <w:noBreakHyphen/>
      </w:r>
      <w:r w:rsidR="003F7481">
        <w:fldChar w:fldCharType="begin"/>
      </w:r>
      <w:r w:rsidR="003F7481">
        <w:instrText xml:space="preserve"> SEQ Figure \* ARABIC \s 1 </w:instrText>
      </w:r>
      <w:r w:rsidR="003F7481">
        <w:fldChar w:fldCharType="separate"/>
      </w:r>
      <w:r w:rsidR="003F7481">
        <w:rPr>
          <w:noProof/>
        </w:rPr>
        <w:t>10</w:t>
      </w:r>
      <w:r w:rsidR="003F7481">
        <w:fldChar w:fldCharType="end"/>
      </w:r>
      <w:bookmarkEnd w:id="9"/>
      <w:r w:rsidR="00B57715">
        <w:t>:</w:t>
      </w:r>
      <w:r>
        <w:t xml:space="preserve"> Gene age estimation of 1605 Microsporidia last common ancestor proteins. The fraction and corresponding absolute number of proteins for each estimated </w:t>
      </w:r>
      <w:r w:rsidR="00336CB8">
        <w:t>evolutionary</w:t>
      </w:r>
      <w:r>
        <w:t xml:space="preserve"> age are written in </w:t>
      </w:r>
      <w:r w:rsidR="00D17CEF">
        <w:t xml:space="preserve">each </w:t>
      </w:r>
      <w:r>
        <w:t xml:space="preserve">block. </w:t>
      </w:r>
      <w:r w:rsidR="00D17CEF">
        <w:t>The colors denote the estimated ages for query proteins.</w:t>
      </w:r>
    </w:p>
    <w:p w14:paraId="417061A3" w14:textId="703023D4" w:rsidR="00883209" w:rsidRDefault="003312E1" w:rsidP="00DB5D05">
      <w:r>
        <w:t>Out of 42 Microsporidia specific proteins, only 6 have KO annotations</w:t>
      </w:r>
      <w:r w:rsidR="001A733E">
        <w:t xml:space="preserve"> (see </w:t>
      </w:r>
      <w:r w:rsidR="001A733E">
        <w:fldChar w:fldCharType="begin"/>
      </w:r>
      <w:r w:rsidR="001A733E">
        <w:instrText xml:space="preserve"> REF _Ref381544331 \h </w:instrText>
      </w:r>
      <w:r w:rsidR="001A733E">
        <w:fldChar w:fldCharType="separate"/>
      </w:r>
      <w:r w:rsidR="001A733E">
        <w:t xml:space="preserve">Table </w:t>
      </w:r>
      <w:r w:rsidR="001A733E">
        <w:rPr>
          <w:noProof/>
        </w:rPr>
        <w:t>A</w:t>
      </w:r>
      <w:r w:rsidR="001A733E">
        <w:noBreakHyphen/>
      </w:r>
      <w:r w:rsidR="001A733E">
        <w:rPr>
          <w:noProof/>
        </w:rPr>
        <w:t>1</w:t>
      </w:r>
      <w:r w:rsidR="001A733E">
        <w:fldChar w:fldCharType="end"/>
      </w:r>
      <w:r w:rsidR="001A733E">
        <w:t>).</w:t>
      </w:r>
    </w:p>
    <w:p w14:paraId="3F7A34F4" w14:textId="60D3944B" w:rsidR="005E611E" w:rsidRDefault="005E611E" w:rsidP="005E611E">
      <w:pPr>
        <w:pStyle w:val="Caption"/>
        <w:keepNext/>
      </w:pPr>
      <w:bookmarkStart w:id="10" w:name="_Ref381544331"/>
      <w:r>
        <w:t xml:space="preserve">Table </w:t>
      </w:r>
      <w:r>
        <w:fldChar w:fldCharType="begin"/>
      </w:r>
      <w:r>
        <w:instrText xml:space="preserve"> STYLEREF 1 \s </w:instrText>
      </w:r>
      <w:r>
        <w:fldChar w:fldCharType="separate"/>
      </w:r>
      <w:r>
        <w:rPr>
          <w:noProof/>
        </w:rPr>
        <w:t>A</w:t>
      </w:r>
      <w:r>
        <w:fldChar w:fldCharType="end"/>
      </w:r>
      <w:r>
        <w:noBreakHyphen/>
      </w:r>
      <w:r>
        <w:fldChar w:fldCharType="begin"/>
      </w:r>
      <w:r>
        <w:instrText xml:space="preserve"> SEQ Table \* ARABIC \s 1 </w:instrText>
      </w:r>
      <w:r>
        <w:fldChar w:fldCharType="separate"/>
      </w:r>
      <w:r>
        <w:rPr>
          <w:noProof/>
        </w:rPr>
        <w:t>1</w:t>
      </w:r>
      <w:r>
        <w:fldChar w:fldCharType="end"/>
      </w:r>
      <w:bookmarkEnd w:id="10"/>
      <w:r>
        <w:t>: KO annotation for 42 Microsporidia specific proteins</w:t>
      </w:r>
    </w:p>
    <w:tbl>
      <w:tblPr>
        <w:tblStyle w:val="TableGrid"/>
        <w:tblW w:w="0" w:type="auto"/>
        <w:tblLook w:val="04A0" w:firstRow="1" w:lastRow="0" w:firstColumn="1" w:lastColumn="0" w:noHBand="0" w:noVBand="1"/>
      </w:tblPr>
      <w:tblGrid>
        <w:gridCol w:w="1526"/>
        <w:gridCol w:w="1559"/>
        <w:gridCol w:w="5635"/>
      </w:tblGrid>
      <w:tr w:rsidR="003312E1" w14:paraId="6D2BAD34" w14:textId="77777777" w:rsidTr="003312E1">
        <w:tc>
          <w:tcPr>
            <w:tcW w:w="1526" w:type="dxa"/>
          </w:tcPr>
          <w:p w14:paraId="265E9B8E" w14:textId="3C65FD5D" w:rsidR="003312E1" w:rsidRDefault="003312E1" w:rsidP="00DB5D05">
            <w:r>
              <w:t>LCA protein</w:t>
            </w:r>
          </w:p>
        </w:tc>
        <w:tc>
          <w:tcPr>
            <w:tcW w:w="1559" w:type="dxa"/>
          </w:tcPr>
          <w:p w14:paraId="16826F3B" w14:textId="7ACB3984" w:rsidR="003312E1" w:rsidRDefault="003312E1" w:rsidP="00DB5D05">
            <w:r>
              <w:t>KO annotation</w:t>
            </w:r>
          </w:p>
        </w:tc>
        <w:tc>
          <w:tcPr>
            <w:tcW w:w="5635" w:type="dxa"/>
          </w:tcPr>
          <w:p w14:paraId="24F1D957" w14:textId="67BADF7F" w:rsidR="003312E1" w:rsidRDefault="003312E1" w:rsidP="00DB5D05">
            <w:r>
              <w:t>Description</w:t>
            </w:r>
          </w:p>
        </w:tc>
      </w:tr>
      <w:tr w:rsidR="003312E1" w14:paraId="6D3D906B" w14:textId="77777777" w:rsidTr="003312E1">
        <w:tc>
          <w:tcPr>
            <w:tcW w:w="1526" w:type="dxa"/>
          </w:tcPr>
          <w:p w14:paraId="3FA0927C" w14:textId="4A8A3925" w:rsidR="003312E1" w:rsidRDefault="003312E1" w:rsidP="00DB5D05">
            <w:r>
              <w:t>OG_1349</w:t>
            </w:r>
          </w:p>
        </w:tc>
        <w:tc>
          <w:tcPr>
            <w:tcW w:w="1559" w:type="dxa"/>
          </w:tcPr>
          <w:p w14:paraId="0E207CC9" w14:textId="64E38284" w:rsidR="003312E1" w:rsidRDefault="003312E1" w:rsidP="00DB5D05">
            <w:r>
              <w:t>K18592</w:t>
            </w:r>
          </w:p>
        </w:tc>
        <w:tc>
          <w:tcPr>
            <w:tcW w:w="5635" w:type="dxa"/>
          </w:tcPr>
          <w:p w14:paraId="0F5FE76A" w14:textId="7A6A1C8E" w:rsidR="003312E1" w:rsidRDefault="003312E1" w:rsidP="00DB5D05">
            <w:r w:rsidRPr="003312E1">
              <w:t>gamma-glutamyltranspeptidase / glutathione hydrolase / leukotriene-C4 hydrolase</w:t>
            </w:r>
          </w:p>
        </w:tc>
      </w:tr>
      <w:tr w:rsidR="003312E1" w14:paraId="21602E51" w14:textId="77777777" w:rsidTr="003312E1">
        <w:tc>
          <w:tcPr>
            <w:tcW w:w="1526" w:type="dxa"/>
          </w:tcPr>
          <w:p w14:paraId="6DDA3A93" w14:textId="33BF2E4A" w:rsidR="003312E1" w:rsidRDefault="003312E1" w:rsidP="00DB5D05">
            <w:r>
              <w:lastRenderedPageBreak/>
              <w:t>OG_1378</w:t>
            </w:r>
          </w:p>
        </w:tc>
        <w:tc>
          <w:tcPr>
            <w:tcW w:w="1559" w:type="dxa"/>
          </w:tcPr>
          <w:p w14:paraId="68061435" w14:textId="0712E7C9" w:rsidR="003312E1" w:rsidRDefault="003312E1" w:rsidP="00DB5D05">
            <w:r>
              <w:t>K09485</w:t>
            </w:r>
          </w:p>
        </w:tc>
        <w:tc>
          <w:tcPr>
            <w:tcW w:w="5635" w:type="dxa"/>
          </w:tcPr>
          <w:p w14:paraId="4C422A5E" w14:textId="18537DF9" w:rsidR="003312E1" w:rsidRDefault="003312E1" w:rsidP="00DB5D05">
            <w:r>
              <w:t>heat shock protein 110kDa</w:t>
            </w:r>
          </w:p>
        </w:tc>
      </w:tr>
      <w:tr w:rsidR="003312E1" w14:paraId="4550C72C" w14:textId="77777777" w:rsidTr="003312E1">
        <w:tc>
          <w:tcPr>
            <w:tcW w:w="1526" w:type="dxa"/>
          </w:tcPr>
          <w:p w14:paraId="01DDAEEC" w14:textId="146FC837" w:rsidR="003312E1" w:rsidRDefault="003312E1" w:rsidP="00DB5D05">
            <w:r>
              <w:t>OG_1710</w:t>
            </w:r>
          </w:p>
        </w:tc>
        <w:tc>
          <w:tcPr>
            <w:tcW w:w="1559" w:type="dxa"/>
          </w:tcPr>
          <w:p w14:paraId="308C50E1" w14:textId="7B52B7B9" w:rsidR="003312E1" w:rsidRDefault="003312E1" w:rsidP="00DB5D05">
            <w:r>
              <w:t>K04802</w:t>
            </w:r>
          </w:p>
        </w:tc>
        <w:tc>
          <w:tcPr>
            <w:tcW w:w="5635" w:type="dxa"/>
          </w:tcPr>
          <w:p w14:paraId="1207839D" w14:textId="33C0AF40" w:rsidR="003312E1" w:rsidRDefault="003312E1" w:rsidP="00DB5D05">
            <w:r w:rsidRPr="003312E1">
              <w:t>proliferating cell nuclear antigen</w:t>
            </w:r>
          </w:p>
        </w:tc>
      </w:tr>
      <w:tr w:rsidR="003312E1" w14:paraId="62C6F6B9" w14:textId="77777777" w:rsidTr="003312E1">
        <w:tc>
          <w:tcPr>
            <w:tcW w:w="1526" w:type="dxa"/>
          </w:tcPr>
          <w:p w14:paraId="46F5B21C" w14:textId="1F60A526" w:rsidR="003312E1" w:rsidRDefault="003312E1" w:rsidP="00DB5D05">
            <w:r>
              <w:t>OG_2013</w:t>
            </w:r>
          </w:p>
        </w:tc>
        <w:tc>
          <w:tcPr>
            <w:tcW w:w="1559" w:type="dxa"/>
          </w:tcPr>
          <w:p w14:paraId="5ABEAED1" w14:textId="2F5F2CC5" w:rsidR="003312E1" w:rsidRDefault="003312E1" w:rsidP="00DB5D05">
            <w:r>
              <w:t>K02155</w:t>
            </w:r>
          </w:p>
        </w:tc>
        <w:tc>
          <w:tcPr>
            <w:tcW w:w="5635" w:type="dxa"/>
          </w:tcPr>
          <w:p w14:paraId="60456F2D" w14:textId="51FCDED7" w:rsidR="003312E1" w:rsidRDefault="003312E1" w:rsidP="00DB5D05">
            <w:r w:rsidRPr="003312E1">
              <w:t>V-type H+-transporting ATPase 16kDa proteolipid subunit</w:t>
            </w:r>
          </w:p>
        </w:tc>
      </w:tr>
      <w:tr w:rsidR="003312E1" w14:paraId="481C2FDC" w14:textId="77777777" w:rsidTr="003312E1">
        <w:tc>
          <w:tcPr>
            <w:tcW w:w="1526" w:type="dxa"/>
          </w:tcPr>
          <w:p w14:paraId="05F40E32" w14:textId="59AC5B00" w:rsidR="003312E1" w:rsidRDefault="003312E1" w:rsidP="00DB5D05">
            <w:r>
              <w:t>OG_2250</w:t>
            </w:r>
          </w:p>
        </w:tc>
        <w:tc>
          <w:tcPr>
            <w:tcW w:w="1559" w:type="dxa"/>
          </w:tcPr>
          <w:p w14:paraId="7ED158B8" w14:textId="71453F14" w:rsidR="003312E1" w:rsidRDefault="003312E1" w:rsidP="00DB5D05">
            <w:r>
              <w:t>K02896</w:t>
            </w:r>
          </w:p>
        </w:tc>
        <w:tc>
          <w:tcPr>
            <w:tcW w:w="5635" w:type="dxa"/>
          </w:tcPr>
          <w:p w14:paraId="404592C4" w14:textId="31D0A75B" w:rsidR="003312E1" w:rsidRDefault="003312E1" w:rsidP="00DB5D05">
            <w:r w:rsidRPr="003312E1">
              <w:t>large subunit ribosomal protein L24e</w:t>
            </w:r>
          </w:p>
        </w:tc>
      </w:tr>
      <w:tr w:rsidR="003312E1" w14:paraId="2C6BF916" w14:textId="77777777" w:rsidTr="003312E1">
        <w:tc>
          <w:tcPr>
            <w:tcW w:w="1526" w:type="dxa"/>
          </w:tcPr>
          <w:p w14:paraId="7C64EFC6" w14:textId="442BF1AE" w:rsidR="003312E1" w:rsidRDefault="003312E1" w:rsidP="00DB5D05">
            <w:r>
              <w:t>OG_2280</w:t>
            </w:r>
          </w:p>
        </w:tc>
        <w:tc>
          <w:tcPr>
            <w:tcW w:w="1559" w:type="dxa"/>
          </w:tcPr>
          <w:p w14:paraId="474F6B80" w14:textId="0891E758" w:rsidR="003312E1" w:rsidRDefault="003312E1" w:rsidP="00DB5D05">
            <w:r>
              <w:t>K02180</w:t>
            </w:r>
          </w:p>
        </w:tc>
        <w:tc>
          <w:tcPr>
            <w:tcW w:w="5635" w:type="dxa"/>
          </w:tcPr>
          <w:p w14:paraId="4CDBEEFB" w14:textId="65FB388A" w:rsidR="003312E1" w:rsidRDefault="00B021CA" w:rsidP="00DB5D05">
            <w:r w:rsidRPr="00B021CA">
              <w:t>cell cycle arrest protein BUB3</w:t>
            </w:r>
          </w:p>
        </w:tc>
      </w:tr>
    </w:tbl>
    <w:p w14:paraId="71A7C800" w14:textId="77777777" w:rsidR="003312E1" w:rsidRDefault="003312E1" w:rsidP="00DB5D05"/>
    <w:p w14:paraId="485C4771" w14:textId="1055933E" w:rsidR="00B021CA" w:rsidRDefault="00B021CA" w:rsidP="00DB5D05">
      <w:r>
        <w:t>G</w:t>
      </w:r>
      <w:r w:rsidR="00EE1D50">
        <w:t xml:space="preserve">ene </w:t>
      </w:r>
      <w:r>
        <w:t>O</w:t>
      </w:r>
      <w:r w:rsidR="00EE1D50">
        <w:t xml:space="preserve">ntology terms </w:t>
      </w:r>
      <w:r w:rsidR="00EE1D50">
        <w:fldChar w:fldCharType="begin" w:fldLock="1"/>
      </w:r>
      <w:r w:rsidR="00EE1D50">
        <w:instrText>ADDIN CSL_CITATION { "citationItems" : [ { "id" : "ITEM-1", "itemData" : { "DOI" : "10.1038/75556", "ISBN" : "1061-4036 (Print)\\r1061-4036 (Linking)", "ISSN" : "10614036", "PMID" : "10802651", "abstract" : "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 "author" : [ { "dropping-particle" : "", "family" : "Ashburner", "given" : "Michael", "non-dropping-particle" : "", "parse-names" : false, "suffix" : "" }, { "dropping-particle" : "", "family" : "Ball", "given" : "Catherine A.", "non-dropping-particle" : "", "parse-names" : false, "suffix" : "" }, { "dropping-particle" : "", "family" : "Blake", "given" : "Judith A.", "non-dropping-particle" : "", "parse-names" : false, "suffix" : "" }, { "dropping-particle" : "", "family" : "Botstein", "given" : "David", "non-dropping-particle" : "", "parse-names" : false, "suffix" : "" }, { "dropping-particle" : "", "family" : "Butler", "given" : "Heather", "non-dropping-particle" : "", "parse-names" : false, "suffix" : "" }, { "dropping-particle" : "", "family" : "Cherry", "given" : "J. Michael", "non-dropping-particle" : "", "parse-names" : false, "suffix" : "" }, { "dropping-particle" : "", "family" : "Davis", "given" : "Allan P.", "non-dropping-particle" : "", "parse-names" : false, "suffix" : "" }, { "dropping-particle" : "", "family" : "Dolinski", "given" : "Kara", "non-dropping-particle" : "", "parse-names" : false, "suffix" : "" }, { "dropping-particle" : "", "family" : "Dwight", "given" : "Selina S.", "non-dropping-particle" : "", "parse-names" : false, "suffix" : "" }, { "dropping-particle" : "", "family" : "Eppig", "given" : "Janan T.", "non-dropping-particle" : "", "parse-names" : false, "suffix" : "" }, { "dropping-particle" : "", "family" : "Harris", "given" : "Midori A.", "non-dropping-particle" : "", "parse-names" : false, "suffix" : "" }, { "dropping-particle" : "", "family" : "Hill", "given" : "David P.", "non-dropping-particle" : "", "parse-names" : false, "suffix" : "" }, { "dropping-particle" : "", "family" : "Issel-Tarver", "given" : "Laurie", "non-dropping-particle" : "", "parse-names" : false, "suffix" : "" }, { "dropping-particle" : "", "family" : "Kasarskis", "given" : "Andrew", "non-dropping-particle" : "", "parse-names" : false, "suffix" : "" }, { "dropping-particle" : "", "family" : "Lewis", "given" : "Suzanna", "non-dropping-particle" : "", "parse-names" : false, "suffix" : "" }, { "dropping-particle" : "", "family" : "Matese", "given" : "John C.", "non-dropping-particle" : "", "parse-names" : false, "suffix" : "" }, { "dropping-particle" : "", "family" : "Richardson", "given" : "Joel E.", "non-dropping-particle" : "", "parse-names" : false, "suffix" : "" }, { "dropping-particle" : "", "family" : "Ringwald", "given" : "Martin", "non-dropping-particle" : "", "parse-names" : false, "suffix" : "" }, { "dropping-particle" : "", "family" : "Rubin", "given" : "Gerald M.", "non-dropping-particle" : "", "parse-names" : false, "suffix" : "" }, { "dropping-particle" : "", "family" : "Sherlock", "given" : "Gavin", "non-dropping-particle" : "", "parse-names" : false, "suffix" : "" } ], "container-title" : "Nature Genetics", "id" : "ITEM-1", "issue" : "1", "issued" : { "date-parts" : [ [ "2000" ] ] }, "page" : "25-29", "title" : "Gene ontology: Tool for the unification of biology", "type" : "article", "volume" : "25" }, "uris" : [ "http://www.mendeley.com/documents/?uuid=499971f3-66bd-45b8-8f66-cad604f44215" ] } ], "mendeley" : { "formattedCitation" : "(Ashburner et al. 2000)", "plainTextFormattedCitation" : "(Ashburner et al. 2000)", "previouslyFormattedCitation" : "(Ashburner et al. 2000)" }, "properties" : { "noteIndex" : 0 }, "schema" : "https://github.com/citation-style-language/schema/raw/master/csl-citation.json" }</w:instrText>
      </w:r>
      <w:r w:rsidR="00EE1D50">
        <w:fldChar w:fldCharType="separate"/>
      </w:r>
      <w:r w:rsidR="00EE1D50" w:rsidRPr="00EE1D50">
        <w:rPr>
          <w:noProof/>
        </w:rPr>
        <w:t>(Ashburner et al. 2000)</w:t>
      </w:r>
      <w:r w:rsidR="00EE1D50">
        <w:fldChar w:fldCharType="end"/>
      </w:r>
      <w:r>
        <w:t xml:space="preserve"> </w:t>
      </w:r>
      <w:r w:rsidR="00EE1D50">
        <w:t xml:space="preserve">were assigned by Blast2GO v5.0.13 </w:t>
      </w:r>
      <w:r w:rsidR="00EE1D50">
        <w:fldChar w:fldCharType="begin" w:fldLock="1"/>
      </w:r>
      <w:r w:rsidR="00EE1D50">
        <w:instrText>ADDIN CSL_CITATION { "citationItems" : [ { "id" : "ITEM-1", "itemData" : { "DOI" : "10.1093/nar/gkn176", "ISBN" : "1362-4962 (Electronic)\\n0305-1048 (Linking)", "ISSN" : "03051048", "PMID" : "18445632", "abstract" : "Functional genomics technologies have been widely adopted in the biological research of both model and non-model species. An efficient functional annotation of DNA or protein sequences is a major requirement for the successful application of these approaches as functional information on gene products is often the key to the interpretation of experimental results. Therefore, there is an increasing need for bioinformatics resources which are able to cope with large amount of sequence data, produce valuable annotation results and are easily accessible to laboratories where functional genomics projects are being undertaken. We present the Blast2GO suite as an integrated and biologist-oriented solution for the high-throughput and automatic functional annotation of DNA or protein sequences based on the Gene Ontology vocabulary. The most outstanding Blast2GO features are: (i) the combination of various annotation strategies and tools controlling type and intensity of annotation, (ii) the numerous graphical features such as the interactive GO-graph visualization for gene-set function profiling or descriptive charts, (iii) the general sequence management features and (iv) high-throughput capabilities. We used the Blast2GO framework to carry out a detailed analysis of annotation behaviour through homology transfer and its impact in functional genomics research. Our aim is to offer biologists useful information to take into account when addressing the task of functionally characterizing their sequence data.", "author" : [ { "dropping-particle" : "", "family" : "G\u00f6tz", "given" : "Stefan", "non-dropping-particle" : "", "parse-names" : false, "suffix" : "" }, { "dropping-particle" : "", "family" : "Garc\u00eda-G\u00f3mez", "given" : "Juan Miguel", "non-dropping-particle" : "", "parse-names" : false, "suffix" : "" }, { "dropping-particle" : "", "family" : "Terol", "given" : "Javier", "non-dropping-particle" : "", "parse-names" : false, "suffix" : "" }, { "dropping-particle" : "", "family" : "Williams", "given" : "Tim D.", "non-dropping-particle" : "", "parse-names" : false, "suffix" : "" }, { "dropping-particle" : "", "family" : "Nagaraj", "given" : "Shivashankar H.", "non-dropping-particle" : "", "parse-names" : false, "suffix" : "" }, { "dropping-particle" : "", "family" : "Nueda", "given" : "Mar\u00eda Jos\u00e9", "non-dropping-particle" : "", "parse-names" : false, "suffix" : "" }, { "dropping-particle" : "", "family" : "Robles", "given" : "Montserrat", "non-dropping-particle" : "", "parse-names" : false, "suffix" : "" }, { "dropping-particle" : "", "family" : "Tal\u00f3n", "given" : "Manuel", "non-dropping-particle" : "", "parse-names" : false, "suffix" : "" }, { "dropping-particle" : "", "family" : "Dopazo", "given" : "Joaqu\u00edn", "non-dropping-particle" : "", "parse-names" : false, "suffix" : "" }, { "dropping-particle" : "", "family" : "Conesa", "given" : "Ana", "non-dropping-particle" : "", "parse-names" : false, "suffix" : "" } ], "container-title" : "Nucleic Acids Research", "id" : "ITEM-1", "issue" : "10", "issued" : { "date-parts" : [ [ "2008" ] ] }, "page" : "3420-3435", "title" : "High-throughput functional annotation and data mining with the Blast2GO suite", "type" : "article-journal", "volume" : "36" }, "uris" : [ "http://www.mendeley.com/documents/?uuid=2d8b64a8-706a-44b5-8604-b5b3fdcc6054" ] } ], "mendeley" : { "formattedCitation" : "(G\u00f6tz et al. 2008)", "plainTextFormattedCitation" : "(G\u00f6tz et al. 2008)" }, "properties" : { "noteIndex" : 0 }, "schema" : "https://github.com/citation-style-language/schema/raw/master/csl-citation.json" }</w:instrText>
      </w:r>
      <w:r w:rsidR="00EE1D50">
        <w:fldChar w:fldCharType="separate"/>
      </w:r>
      <w:r w:rsidR="00EE1D50" w:rsidRPr="00EE1D50">
        <w:rPr>
          <w:noProof/>
        </w:rPr>
        <w:t>(Götz et al. 2008)</w:t>
      </w:r>
      <w:r w:rsidR="00EE1D50">
        <w:fldChar w:fldCharType="end"/>
      </w:r>
      <w:r w:rsidR="00EE1D50">
        <w:t xml:space="preserve">. </w:t>
      </w:r>
    </w:p>
    <w:p w14:paraId="71B503B6" w14:textId="50656875" w:rsidR="00B021CA" w:rsidRPr="007110BB" w:rsidRDefault="00336CB8" w:rsidP="00DB5D05">
      <w:r>
        <w:t>...</w:t>
      </w:r>
    </w:p>
    <w:p w14:paraId="37BDFCD9" w14:textId="6B22958F" w:rsidR="00AD08DF" w:rsidRDefault="00AD08DF" w:rsidP="00DB5D05">
      <w:r w:rsidRPr="007110BB">
        <w:t>Discussion</w:t>
      </w:r>
    </w:p>
    <w:p w14:paraId="615E3DA3" w14:textId="6B3BB03A" w:rsidR="00AA4B99" w:rsidRPr="007110BB" w:rsidRDefault="00833F63" w:rsidP="00DB5D05">
      <w:r>
        <w:t xml:space="preserve">Not out of our expectation, due to the compact genomes of extant Microsporidia taxa, most of the proteins in the Microsporidia last common ancestor should be evolutionary old. As 50% of the proteins are as old as the last universal common ancestor, another 44% proteins can be traced to the last common ancestor of all eukaryotes and 3% share the age with fungal clade, only 3% (or 42 proteins) are specific to Microsporidia lineage. </w:t>
      </w:r>
      <w:r w:rsidR="00542536">
        <w:t xml:space="preserve">Those Microsporidia specific proteins are still a mystery because of the poor functional annotation. </w:t>
      </w:r>
      <w:r w:rsidR="00A67048">
        <w:t>There is no particular function or pat</w:t>
      </w:r>
      <w:r w:rsidR="00C30B1F">
        <w:t xml:space="preserve">hway </w:t>
      </w:r>
      <w:r w:rsidR="00AE1A7E">
        <w:t xml:space="preserve">that have been </w:t>
      </w:r>
      <w:r w:rsidR="00C30B1F">
        <w:t xml:space="preserve">enriched by those proteins as has been seen from our KO and GO </w:t>
      </w:r>
      <w:r w:rsidR="00AE1A7E">
        <w:t>assignment</w:t>
      </w:r>
      <w:r w:rsidR="00C30B1F">
        <w:t xml:space="preserve"> analysis.</w:t>
      </w:r>
    </w:p>
    <w:p w14:paraId="645C60D0" w14:textId="46FB0A91" w:rsidR="0033311C" w:rsidRDefault="00AD08DF" w:rsidP="00DB5D05">
      <w:r w:rsidRPr="007110BB">
        <w:t>Conclusion</w:t>
      </w:r>
    </w:p>
    <w:p w14:paraId="27D131F2" w14:textId="77777777" w:rsidR="0033311C" w:rsidRDefault="0033311C" w:rsidP="00DB5D05">
      <w:bookmarkStart w:id="11" w:name="_GoBack"/>
      <w:bookmarkEnd w:id="11"/>
    </w:p>
    <w:p w14:paraId="1F75DF84" w14:textId="77777777" w:rsidR="0033311C" w:rsidRDefault="0033311C" w:rsidP="00DB5D05"/>
    <w:p w14:paraId="080C9330" w14:textId="2D3D9AF5" w:rsidR="0033311C" w:rsidRPr="007110BB" w:rsidRDefault="0033311C" w:rsidP="00DB5D05">
      <w:pPr>
        <w:sectPr w:rsidR="0033311C" w:rsidRPr="007110BB" w:rsidSect="00F013CE">
          <w:footnotePr>
            <w:pos w:val="beneathText"/>
          </w:footnotePr>
          <w:endnotePr>
            <w:numFmt w:val="decimal"/>
          </w:endnotePr>
          <w:pgSz w:w="11906" w:h="16838"/>
          <w:pgMar w:top="1418" w:right="1701" w:bottom="851" w:left="1701" w:header="709" w:footer="709" w:gutter="0"/>
          <w:cols w:space="708"/>
          <w:docGrid w:linePitch="360"/>
        </w:sectPr>
      </w:pPr>
    </w:p>
    <w:p w14:paraId="28D07DEB" w14:textId="421193F6" w:rsidR="00AD08DF" w:rsidRPr="007110BB" w:rsidRDefault="00AD08DF" w:rsidP="00DB5D05">
      <w:r w:rsidRPr="007110BB">
        <w:lastRenderedPageBreak/>
        <w:t>Functional annotation</w:t>
      </w:r>
    </w:p>
    <w:p w14:paraId="7B4BF174" w14:textId="77777777" w:rsidR="00AD08DF" w:rsidRPr="007110BB" w:rsidRDefault="00AD08DF" w:rsidP="00AD08DF">
      <w:r w:rsidRPr="007110BB">
        <w:t>Introduction</w:t>
      </w:r>
    </w:p>
    <w:p w14:paraId="2B7AF9FC" w14:textId="77777777" w:rsidR="00AD08DF" w:rsidRPr="007110BB" w:rsidRDefault="00AD08DF" w:rsidP="00AD08DF">
      <w:r w:rsidRPr="007110BB">
        <w:t>Methods</w:t>
      </w:r>
    </w:p>
    <w:p w14:paraId="27D5025A" w14:textId="77777777" w:rsidR="00AD08DF" w:rsidRPr="007110BB" w:rsidRDefault="00AD08DF" w:rsidP="00AD08DF">
      <w:r w:rsidRPr="007110BB">
        <w:t>Results</w:t>
      </w:r>
    </w:p>
    <w:p w14:paraId="31C80D50" w14:textId="77777777" w:rsidR="00AD08DF" w:rsidRPr="007110BB" w:rsidRDefault="00AD08DF" w:rsidP="00AD08DF">
      <w:r w:rsidRPr="007110BB">
        <w:t>Discussion</w:t>
      </w:r>
    </w:p>
    <w:p w14:paraId="7725EB5F" w14:textId="1B1A1D8F" w:rsidR="00AD08DF" w:rsidRPr="007110BB" w:rsidRDefault="00AD08DF" w:rsidP="00DB5D05">
      <w:r w:rsidRPr="007110BB">
        <w:t>Conclusion</w:t>
      </w:r>
    </w:p>
    <w:p w14:paraId="6287F599" w14:textId="77777777" w:rsidR="00A2632C" w:rsidRPr="007110BB" w:rsidRDefault="00A2632C" w:rsidP="00DB5D05"/>
    <w:p w14:paraId="513D86C3" w14:textId="77777777" w:rsidR="00A2632C" w:rsidRPr="007110BB" w:rsidRDefault="00A2632C" w:rsidP="00DB5D05">
      <w:pPr>
        <w:sectPr w:rsidR="00A2632C" w:rsidRPr="007110BB" w:rsidSect="00F013CE">
          <w:footnotePr>
            <w:pos w:val="beneathText"/>
          </w:footnotePr>
          <w:endnotePr>
            <w:numFmt w:val="decimal"/>
          </w:endnotePr>
          <w:pgSz w:w="11906" w:h="16838"/>
          <w:pgMar w:top="1418" w:right="1701" w:bottom="851" w:left="1701" w:header="709" w:footer="709" w:gutter="0"/>
          <w:cols w:space="708"/>
          <w:docGrid w:linePitch="360"/>
        </w:sectPr>
      </w:pPr>
    </w:p>
    <w:p w14:paraId="7DD3DAFF" w14:textId="14E5DC34" w:rsidR="00AD08DF" w:rsidRPr="007110BB" w:rsidRDefault="00AD08DF" w:rsidP="00DB5D05">
      <w:r w:rsidRPr="007110BB">
        <w:lastRenderedPageBreak/>
        <w:t>Metabolic pathway analysis</w:t>
      </w:r>
    </w:p>
    <w:p w14:paraId="3CA8A2DC" w14:textId="77777777" w:rsidR="00AD08DF" w:rsidRPr="007110BB" w:rsidRDefault="00AD08DF" w:rsidP="00AD08DF">
      <w:r w:rsidRPr="007110BB">
        <w:t>Introduction</w:t>
      </w:r>
    </w:p>
    <w:p w14:paraId="2C7CAEFC" w14:textId="77777777" w:rsidR="00AD08DF" w:rsidRPr="007110BB" w:rsidRDefault="00AD08DF" w:rsidP="00AD08DF">
      <w:r w:rsidRPr="007110BB">
        <w:t>Methods</w:t>
      </w:r>
    </w:p>
    <w:p w14:paraId="4651C3F3" w14:textId="77777777" w:rsidR="00AD08DF" w:rsidRPr="007110BB" w:rsidRDefault="00AD08DF" w:rsidP="00AD08DF">
      <w:r w:rsidRPr="007110BB">
        <w:t>Results</w:t>
      </w:r>
    </w:p>
    <w:p w14:paraId="49D72947" w14:textId="77777777" w:rsidR="00AD08DF" w:rsidRPr="007110BB" w:rsidRDefault="00AD08DF" w:rsidP="00AD08DF">
      <w:r w:rsidRPr="007110BB">
        <w:t>Discussion</w:t>
      </w:r>
    </w:p>
    <w:p w14:paraId="5E576720" w14:textId="77777777" w:rsidR="00AD08DF" w:rsidRPr="007110BB" w:rsidRDefault="00AD08DF" w:rsidP="00AD08DF">
      <w:r w:rsidRPr="007110BB">
        <w:t>Conclusion</w:t>
      </w:r>
    </w:p>
    <w:p w14:paraId="53ECC0AE" w14:textId="77777777" w:rsidR="00AD08DF" w:rsidRPr="007110BB" w:rsidRDefault="00AD08DF" w:rsidP="00DB5D05"/>
    <w:p w14:paraId="1473C47A" w14:textId="77777777" w:rsidR="003955E8" w:rsidRPr="007110BB" w:rsidRDefault="003955E8" w:rsidP="00DB5D05">
      <w:pPr>
        <w:sectPr w:rsidR="003955E8" w:rsidRPr="007110BB" w:rsidSect="00F013CE">
          <w:footnotePr>
            <w:pos w:val="beneathText"/>
          </w:footnotePr>
          <w:endnotePr>
            <w:numFmt w:val="decimal"/>
          </w:endnotePr>
          <w:pgSz w:w="11906" w:h="16838"/>
          <w:pgMar w:top="1418" w:right="1701" w:bottom="851" w:left="1701" w:header="709" w:footer="709" w:gutter="0"/>
          <w:cols w:space="708"/>
          <w:docGrid w:linePitch="360"/>
        </w:sectPr>
      </w:pPr>
    </w:p>
    <w:p w14:paraId="7346012A" w14:textId="53C59A12" w:rsidR="003955E8" w:rsidRPr="007110BB" w:rsidRDefault="003955E8" w:rsidP="003955E8">
      <w:pPr>
        <w:pStyle w:val="Heading1"/>
        <w:numPr>
          <w:ilvl w:val="0"/>
          <w:numId w:val="23"/>
        </w:numPr>
      </w:pPr>
      <w:r w:rsidRPr="007110BB">
        <w:t>Appendix</w:t>
      </w:r>
    </w:p>
    <w:p w14:paraId="06A8E2CC" w14:textId="77777777" w:rsidR="00A67E92" w:rsidRPr="007110BB" w:rsidRDefault="00A67E92" w:rsidP="00DB5D05"/>
    <w:p w14:paraId="3845406E" w14:textId="5EB483C5" w:rsidR="003955E8" w:rsidRPr="007110BB" w:rsidRDefault="003955E8" w:rsidP="00DB5D05">
      <w:r w:rsidRPr="007110BB">
        <w:t>Tables</w:t>
      </w:r>
    </w:p>
    <w:p w14:paraId="3B7720B4" w14:textId="1467295F" w:rsidR="003955E8" w:rsidRPr="007110BB" w:rsidRDefault="003955E8" w:rsidP="003955E8">
      <w:pPr>
        <w:pStyle w:val="Caption"/>
        <w:keepNext/>
      </w:pPr>
      <w:bookmarkStart w:id="12" w:name="_Ref381275723"/>
      <w:r w:rsidRPr="007110BB">
        <w:t xml:space="preserve">Table </w:t>
      </w:r>
      <w:r w:rsidR="005E611E">
        <w:fldChar w:fldCharType="begin"/>
      </w:r>
      <w:r w:rsidR="005E611E">
        <w:instrText xml:space="preserve"> STYLEREF 1 \s </w:instrText>
      </w:r>
      <w:r w:rsidR="005E611E">
        <w:fldChar w:fldCharType="separate"/>
      </w:r>
      <w:r w:rsidR="005E611E">
        <w:rPr>
          <w:noProof/>
        </w:rPr>
        <w:t>A</w:t>
      </w:r>
      <w:r w:rsidR="005E611E">
        <w:fldChar w:fldCharType="end"/>
      </w:r>
      <w:r w:rsidR="005E611E">
        <w:noBreakHyphen/>
      </w:r>
      <w:r w:rsidR="005E611E">
        <w:fldChar w:fldCharType="begin"/>
      </w:r>
      <w:r w:rsidR="005E611E">
        <w:instrText xml:space="preserve"> SEQ Table \* ARABIC \s 1 </w:instrText>
      </w:r>
      <w:r w:rsidR="005E611E">
        <w:fldChar w:fldCharType="separate"/>
      </w:r>
      <w:r w:rsidR="005E611E">
        <w:rPr>
          <w:noProof/>
        </w:rPr>
        <w:t>1</w:t>
      </w:r>
      <w:r w:rsidR="005E611E">
        <w:fldChar w:fldCharType="end"/>
      </w:r>
      <w:bookmarkEnd w:id="12"/>
      <w:r w:rsidRPr="007110BB">
        <w:t xml:space="preserve">: </w:t>
      </w:r>
      <w:r w:rsidR="00A67E92" w:rsidRPr="007110BB">
        <w:t xml:space="preserve">Eleven extant Microsporidia species </w:t>
      </w:r>
    </w:p>
    <w:tbl>
      <w:tblPr>
        <w:tblStyle w:val="TableGrid"/>
        <w:tblW w:w="5000" w:type="pct"/>
        <w:tblLook w:val="0000" w:firstRow="0" w:lastRow="0" w:firstColumn="0" w:lastColumn="0" w:noHBand="0" w:noVBand="0"/>
      </w:tblPr>
      <w:tblGrid>
        <w:gridCol w:w="570"/>
        <w:gridCol w:w="3507"/>
        <w:gridCol w:w="1277"/>
        <w:gridCol w:w="1645"/>
        <w:gridCol w:w="1721"/>
      </w:tblGrid>
      <w:tr w:rsidR="00505152" w:rsidRPr="007110BB" w14:paraId="241912DC" w14:textId="77777777" w:rsidTr="00900C79">
        <w:tc>
          <w:tcPr>
            <w:tcW w:w="327" w:type="pct"/>
          </w:tcPr>
          <w:p w14:paraId="377265C2"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No.</w:t>
            </w:r>
          </w:p>
        </w:tc>
        <w:tc>
          <w:tcPr>
            <w:tcW w:w="2011" w:type="pct"/>
          </w:tcPr>
          <w:p w14:paraId="3AB6899C" w14:textId="77777777" w:rsidR="00505152" w:rsidRPr="007110BB" w:rsidRDefault="00505152">
            <w:pPr>
              <w:widowControl w:val="0"/>
              <w:autoSpaceDE w:val="0"/>
              <w:autoSpaceDN w:val="0"/>
              <w:adjustRightInd w:val="0"/>
              <w:spacing w:line="280" w:lineRule="atLeast"/>
              <w:rPr>
                <w:rFonts w:ascii="Calibri" w:hAnsi="Calibri" w:cs="Times"/>
                <w:color w:val="000000" w:themeColor="text1"/>
              </w:rPr>
            </w:pPr>
            <w:r w:rsidRPr="007110BB">
              <w:rPr>
                <w:rFonts w:ascii="Calibri" w:hAnsi="Calibri" w:cs="Times"/>
                <w:color w:val="000000" w:themeColor="text1"/>
              </w:rPr>
              <w:t>Name</w:t>
            </w:r>
          </w:p>
        </w:tc>
        <w:tc>
          <w:tcPr>
            <w:tcW w:w="732" w:type="pct"/>
          </w:tcPr>
          <w:p w14:paraId="07CA001D"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bCs/>
                <w:color w:val="000000" w:themeColor="text1"/>
              </w:rPr>
              <w:t>Source</w:t>
            </w:r>
          </w:p>
        </w:tc>
        <w:tc>
          <w:tcPr>
            <w:tcW w:w="943" w:type="pct"/>
          </w:tcPr>
          <w:p w14:paraId="6B73153A"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Strain</w:t>
            </w:r>
          </w:p>
        </w:tc>
        <w:tc>
          <w:tcPr>
            <w:tcW w:w="987" w:type="pct"/>
          </w:tcPr>
          <w:p w14:paraId="390230DB"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Number of proteins</w:t>
            </w:r>
          </w:p>
        </w:tc>
      </w:tr>
      <w:tr w:rsidR="00505152" w:rsidRPr="007110BB" w14:paraId="509653E0" w14:textId="77777777" w:rsidTr="00900C79">
        <w:tc>
          <w:tcPr>
            <w:tcW w:w="327" w:type="pct"/>
          </w:tcPr>
          <w:p w14:paraId="70F53878"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1</w:t>
            </w:r>
          </w:p>
        </w:tc>
        <w:tc>
          <w:tcPr>
            <w:tcW w:w="2011" w:type="pct"/>
          </w:tcPr>
          <w:p w14:paraId="0A84366E" w14:textId="77777777" w:rsidR="00505152" w:rsidRPr="007110BB" w:rsidRDefault="00505152">
            <w:pPr>
              <w:widowControl w:val="0"/>
              <w:autoSpaceDE w:val="0"/>
              <w:autoSpaceDN w:val="0"/>
              <w:adjustRightInd w:val="0"/>
              <w:spacing w:line="280" w:lineRule="atLeast"/>
              <w:rPr>
                <w:rFonts w:ascii="Calibri" w:hAnsi="Calibri" w:cs="Times"/>
                <w:color w:val="000000" w:themeColor="text1"/>
              </w:rPr>
            </w:pPr>
            <w:r w:rsidRPr="007110BB">
              <w:rPr>
                <w:rFonts w:ascii="Calibri" w:hAnsi="Calibri" w:cs="Times"/>
                <w:i/>
                <w:iCs/>
                <w:color w:val="000000" w:themeColor="text1"/>
              </w:rPr>
              <w:t>Encephalitozoon hellem</w:t>
            </w:r>
          </w:p>
        </w:tc>
        <w:tc>
          <w:tcPr>
            <w:tcW w:w="732" w:type="pct"/>
          </w:tcPr>
          <w:p w14:paraId="0D28BD8E"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JGI</w:t>
            </w:r>
          </w:p>
        </w:tc>
        <w:tc>
          <w:tcPr>
            <w:tcW w:w="943" w:type="pct"/>
          </w:tcPr>
          <w:p w14:paraId="6EFCAEC6"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ATCC 50504</w:t>
            </w:r>
          </w:p>
        </w:tc>
        <w:tc>
          <w:tcPr>
            <w:tcW w:w="987" w:type="pct"/>
          </w:tcPr>
          <w:p w14:paraId="6EC9D8FD"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1827</w:t>
            </w:r>
          </w:p>
        </w:tc>
      </w:tr>
      <w:tr w:rsidR="00505152" w:rsidRPr="007110BB" w14:paraId="3E4AD2A3" w14:textId="77777777" w:rsidTr="00900C79">
        <w:tc>
          <w:tcPr>
            <w:tcW w:w="327" w:type="pct"/>
          </w:tcPr>
          <w:p w14:paraId="321C9CDB"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2</w:t>
            </w:r>
          </w:p>
        </w:tc>
        <w:tc>
          <w:tcPr>
            <w:tcW w:w="2011" w:type="pct"/>
          </w:tcPr>
          <w:p w14:paraId="0EBA474B" w14:textId="77777777" w:rsidR="00505152" w:rsidRPr="007110BB" w:rsidRDefault="00505152">
            <w:pPr>
              <w:widowControl w:val="0"/>
              <w:autoSpaceDE w:val="0"/>
              <w:autoSpaceDN w:val="0"/>
              <w:adjustRightInd w:val="0"/>
              <w:spacing w:line="280" w:lineRule="atLeast"/>
              <w:rPr>
                <w:rFonts w:ascii="Calibri" w:hAnsi="Calibri" w:cs="Times"/>
                <w:color w:val="000000" w:themeColor="text1"/>
              </w:rPr>
            </w:pPr>
            <w:r w:rsidRPr="007110BB">
              <w:rPr>
                <w:rFonts w:ascii="Calibri" w:hAnsi="Calibri" w:cs="Times"/>
                <w:i/>
                <w:iCs/>
                <w:color w:val="000000" w:themeColor="text1"/>
              </w:rPr>
              <w:t>Encephalitozoon intestinalis</w:t>
            </w:r>
          </w:p>
        </w:tc>
        <w:tc>
          <w:tcPr>
            <w:tcW w:w="732" w:type="pct"/>
          </w:tcPr>
          <w:p w14:paraId="1B4DB189"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Broad Inst</w:t>
            </w:r>
          </w:p>
        </w:tc>
        <w:tc>
          <w:tcPr>
            <w:tcW w:w="943" w:type="pct"/>
          </w:tcPr>
          <w:p w14:paraId="0EA08B78"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ATCC 50506</w:t>
            </w:r>
          </w:p>
        </w:tc>
        <w:tc>
          <w:tcPr>
            <w:tcW w:w="987" w:type="pct"/>
          </w:tcPr>
          <w:p w14:paraId="401344FF"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1657</w:t>
            </w:r>
          </w:p>
        </w:tc>
      </w:tr>
      <w:tr w:rsidR="00505152" w:rsidRPr="007110BB" w14:paraId="2A77355B" w14:textId="77777777" w:rsidTr="00900C79">
        <w:tc>
          <w:tcPr>
            <w:tcW w:w="327" w:type="pct"/>
          </w:tcPr>
          <w:p w14:paraId="577F958C"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3</w:t>
            </w:r>
          </w:p>
        </w:tc>
        <w:tc>
          <w:tcPr>
            <w:tcW w:w="2011" w:type="pct"/>
          </w:tcPr>
          <w:p w14:paraId="54990FFF" w14:textId="77777777" w:rsidR="00505152" w:rsidRPr="007110BB" w:rsidRDefault="00505152">
            <w:pPr>
              <w:widowControl w:val="0"/>
              <w:autoSpaceDE w:val="0"/>
              <w:autoSpaceDN w:val="0"/>
              <w:adjustRightInd w:val="0"/>
              <w:spacing w:line="280" w:lineRule="atLeast"/>
              <w:rPr>
                <w:rFonts w:ascii="Calibri" w:hAnsi="Calibri" w:cs="Times"/>
                <w:color w:val="000000" w:themeColor="text1"/>
              </w:rPr>
            </w:pPr>
            <w:r w:rsidRPr="007110BB">
              <w:rPr>
                <w:rFonts w:ascii="Calibri" w:hAnsi="Calibri" w:cs="Times"/>
                <w:i/>
                <w:iCs/>
                <w:color w:val="000000" w:themeColor="text1"/>
              </w:rPr>
              <w:t>Encephalitozoon cuniculi</w:t>
            </w:r>
          </w:p>
        </w:tc>
        <w:tc>
          <w:tcPr>
            <w:tcW w:w="732" w:type="pct"/>
          </w:tcPr>
          <w:p w14:paraId="0F07984F"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Broad Inst</w:t>
            </w:r>
          </w:p>
        </w:tc>
        <w:tc>
          <w:tcPr>
            <w:tcW w:w="943" w:type="pct"/>
          </w:tcPr>
          <w:p w14:paraId="316ACD0A"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GB-M1</w:t>
            </w:r>
          </w:p>
        </w:tc>
        <w:tc>
          <w:tcPr>
            <w:tcW w:w="987" w:type="pct"/>
          </w:tcPr>
          <w:p w14:paraId="6948D744"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1896</w:t>
            </w:r>
          </w:p>
        </w:tc>
      </w:tr>
      <w:tr w:rsidR="00505152" w:rsidRPr="007110BB" w14:paraId="574DC327" w14:textId="77777777" w:rsidTr="00900C79">
        <w:tc>
          <w:tcPr>
            <w:tcW w:w="327" w:type="pct"/>
          </w:tcPr>
          <w:p w14:paraId="3A469BE1"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4</w:t>
            </w:r>
          </w:p>
        </w:tc>
        <w:tc>
          <w:tcPr>
            <w:tcW w:w="2011" w:type="pct"/>
          </w:tcPr>
          <w:p w14:paraId="41D6ECF1" w14:textId="77777777" w:rsidR="00505152" w:rsidRPr="007110BB" w:rsidRDefault="00505152">
            <w:pPr>
              <w:widowControl w:val="0"/>
              <w:autoSpaceDE w:val="0"/>
              <w:autoSpaceDN w:val="0"/>
              <w:adjustRightInd w:val="0"/>
              <w:spacing w:line="280" w:lineRule="atLeast"/>
              <w:rPr>
                <w:rFonts w:ascii="Calibri" w:hAnsi="Calibri" w:cs="Times"/>
                <w:color w:val="000000" w:themeColor="text1"/>
              </w:rPr>
            </w:pPr>
            <w:r w:rsidRPr="007110BB">
              <w:rPr>
                <w:rFonts w:ascii="Calibri" w:hAnsi="Calibri" w:cs="Times"/>
                <w:i/>
                <w:iCs/>
                <w:color w:val="000000" w:themeColor="text1"/>
              </w:rPr>
              <w:t>Nosema ceranae</w:t>
            </w:r>
          </w:p>
        </w:tc>
        <w:tc>
          <w:tcPr>
            <w:tcW w:w="732" w:type="pct"/>
          </w:tcPr>
          <w:p w14:paraId="6D4CAA19"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Broad Inst</w:t>
            </w:r>
          </w:p>
        </w:tc>
        <w:tc>
          <w:tcPr>
            <w:tcW w:w="943" w:type="pct"/>
          </w:tcPr>
          <w:p w14:paraId="3126650A"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BRL01</w:t>
            </w:r>
          </w:p>
        </w:tc>
        <w:tc>
          <w:tcPr>
            <w:tcW w:w="987" w:type="pct"/>
          </w:tcPr>
          <w:p w14:paraId="28FEF019"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2057</w:t>
            </w:r>
          </w:p>
        </w:tc>
      </w:tr>
      <w:tr w:rsidR="00505152" w:rsidRPr="007110BB" w14:paraId="530F5B24" w14:textId="77777777" w:rsidTr="00900C79">
        <w:tc>
          <w:tcPr>
            <w:tcW w:w="327" w:type="pct"/>
          </w:tcPr>
          <w:p w14:paraId="5D44815D"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5</w:t>
            </w:r>
          </w:p>
        </w:tc>
        <w:tc>
          <w:tcPr>
            <w:tcW w:w="2011" w:type="pct"/>
          </w:tcPr>
          <w:p w14:paraId="2823B097" w14:textId="77777777" w:rsidR="00505152" w:rsidRPr="007110BB" w:rsidRDefault="00505152">
            <w:pPr>
              <w:widowControl w:val="0"/>
              <w:autoSpaceDE w:val="0"/>
              <w:autoSpaceDN w:val="0"/>
              <w:adjustRightInd w:val="0"/>
              <w:spacing w:line="280" w:lineRule="atLeast"/>
              <w:rPr>
                <w:rFonts w:ascii="Calibri" w:hAnsi="Calibri" w:cs="Times"/>
                <w:color w:val="000000" w:themeColor="text1"/>
              </w:rPr>
            </w:pPr>
            <w:r w:rsidRPr="007110BB">
              <w:rPr>
                <w:rFonts w:ascii="Calibri" w:hAnsi="Calibri" w:cs="Times"/>
                <w:i/>
                <w:iCs/>
                <w:color w:val="000000" w:themeColor="text1"/>
              </w:rPr>
              <w:t>Enterocytozoon bieneusi</w:t>
            </w:r>
          </w:p>
        </w:tc>
        <w:tc>
          <w:tcPr>
            <w:tcW w:w="732" w:type="pct"/>
          </w:tcPr>
          <w:p w14:paraId="7C3A6898"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JGI</w:t>
            </w:r>
          </w:p>
        </w:tc>
        <w:tc>
          <w:tcPr>
            <w:tcW w:w="943" w:type="pct"/>
          </w:tcPr>
          <w:p w14:paraId="67CB83F4"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H348</w:t>
            </w:r>
          </w:p>
        </w:tc>
        <w:tc>
          <w:tcPr>
            <w:tcW w:w="987" w:type="pct"/>
          </w:tcPr>
          <w:p w14:paraId="059227D9"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3312</w:t>
            </w:r>
          </w:p>
        </w:tc>
      </w:tr>
      <w:tr w:rsidR="00505152" w:rsidRPr="007110BB" w14:paraId="6D391A1F" w14:textId="77777777" w:rsidTr="00900C79">
        <w:tc>
          <w:tcPr>
            <w:tcW w:w="327" w:type="pct"/>
          </w:tcPr>
          <w:p w14:paraId="0F284D79"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6</w:t>
            </w:r>
          </w:p>
        </w:tc>
        <w:tc>
          <w:tcPr>
            <w:tcW w:w="2011" w:type="pct"/>
          </w:tcPr>
          <w:p w14:paraId="1830C2D2" w14:textId="77777777" w:rsidR="00505152" w:rsidRPr="007110BB" w:rsidRDefault="00505152">
            <w:pPr>
              <w:widowControl w:val="0"/>
              <w:autoSpaceDE w:val="0"/>
              <w:autoSpaceDN w:val="0"/>
              <w:adjustRightInd w:val="0"/>
              <w:spacing w:line="280" w:lineRule="atLeast"/>
              <w:rPr>
                <w:rFonts w:ascii="Calibri" w:hAnsi="Calibri" w:cs="Times"/>
                <w:color w:val="000000" w:themeColor="text1"/>
              </w:rPr>
            </w:pPr>
            <w:r w:rsidRPr="007110BB">
              <w:rPr>
                <w:rFonts w:ascii="Calibri" w:hAnsi="Calibri" w:cs="Times"/>
                <w:i/>
                <w:iCs/>
                <w:color w:val="000000" w:themeColor="text1"/>
              </w:rPr>
              <w:t>Vittaforma corneae</w:t>
            </w:r>
          </w:p>
        </w:tc>
        <w:tc>
          <w:tcPr>
            <w:tcW w:w="732" w:type="pct"/>
          </w:tcPr>
          <w:p w14:paraId="21AEBE0B"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Broad Inst</w:t>
            </w:r>
          </w:p>
        </w:tc>
        <w:tc>
          <w:tcPr>
            <w:tcW w:w="943" w:type="pct"/>
          </w:tcPr>
          <w:p w14:paraId="47BD77F9"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ATCC 50505</w:t>
            </w:r>
          </w:p>
        </w:tc>
        <w:tc>
          <w:tcPr>
            <w:tcW w:w="987" w:type="pct"/>
          </w:tcPr>
          <w:p w14:paraId="4AB06C57"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2243</w:t>
            </w:r>
          </w:p>
        </w:tc>
      </w:tr>
      <w:tr w:rsidR="00505152" w:rsidRPr="007110BB" w14:paraId="521026A7" w14:textId="77777777" w:rsidTr="00900C79">
        <w:tc>
          <w:tcPr>
            <w:tcW w:w="327" w:type="pct"/>
          </w:tcPr>
          <w:p w14:paraId="42AC1345"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7</w:t>
            </w:r>
          </w:p>
        </w:tc>
        <w:tc>
          <w:tcPr>
            <w:tcW w:w="2011" w:type="pct"/>
          </w:tcPr>
          <w:p w14:paraId="5E6C0938" w14:textId="77777777" w:rsidR="00505152" w:rsidRPr="007110BB" w:rsidRDefault="00505152">
            <w:pPr>
              <w:widowControl w:val="0"/>
              <w:autoSpaceDE w:val="0"/>
              <w:autoSpaceDN w:val="0"/>
              <w:adjustRightInd w:val="0"/>
              <w:spacing w:line="280" w:lineRule="atLeast"/>
              <w:rPr>
                <w:rFonts w:ascii="Calibri" w:hAnsi="Calibri" w:cs="Times"/>
                <w:color w:val="000000" w:themeColor="text1"/>
              </w:rPr>
            </w:pPr>
            <w:r w:rsidRPr="007110BB">
              <w:rPr>
                <w:rFonts w:ascii="Calibri" w:hAnsi="Calibri" w:cs="Times"/>
                <w:i/>
                <w:iCs/>
                <w:color w:val="000000" w:themeColor="text1"/>
              </w:rPr>
              <w:t>Anncaliia algerae</w:t>
            </w:r>
          </w:p>
        </w:tc>
        <w:tc>
          <w:tcPr>
            <w:tcW w:w="732" w:type="pct"/>
          </w:tcPr>
          <w:p w14:paraId="71AA8A4C"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Broad Inst</w:t>
            </w:r>
          </w:p>
        </w:tc>
        <w:tc>
          <w:tcPr>
            <w:tcW w:w="943" w:type="pct"/>
          </w:tcPr>
          <w:p w14:paraId="36888776"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PRA339</w:t>
            </w:r>
          </w:p>
        </w:tc>
        <w:tc>
          <w:tcPr>
            <w:tcW w:w="987" w:type="pct"/>
          </w:tcPr>
          <w:p w14:paraId="2EC18B77"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3576</w:t>
            </w:r>
          </w:p>
        </w:tc>
      </w:tr>
      <w:tr w:rsidR="00505152" w:rsidRPr="007110BB" w14:paraId="0329D8B7" w14:textId="77777777" w:rsidTr="00900C79">
        <w:tc>
          <w:tcPr>
            <w:tcW w:w="327" w:type="pct"/>
          </w:tcPr>
          <w:p w14:paraId="50A7A703"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8</w:t>
            </w:r>
          </w:p>
        </w:tc>
        <w:tc>
          <w:tcPr>
            <w:tcW w:w="2011" w:type="pct"/>
          </w:tcPr>
          <w:p w14:paraId="4ABF0FD5" w14:textId="77777777" w:rsidR="00505152" w:rsidRPr="007110BB" w:rsidRDefault="00505152">
            <w:pPr>
              <w:widowControl w:val="0"/>
              <w:autoSpaceDE w:val="0"/>
              <w:autoSpaceDN w:val="0"/>
              <w:adjustRightInd w:val="0"/>
              <w:spacing w:line="280" w:lineRule="atLeast"/>
              <w:rPr>
                <w:rFonts w:ascii="Calibri" w:hAnsi="Calibri" w:cs="Times"/>
                <w:color w:val="000000" w:themeColor="text1"/>
              </w:rPr>
            </w:pPr>
            <w:r w:rsidRPr="007110BB">
              <w:rPr>
                <w:rFonts w:ascii="Calibri" w:hAnsi="Calibri" w:cs="Times"/>
                <w:i/>
                <w:iCs/>
                <w:color w:val="000000" w:themeColor="text1"/>
              </w:rPr>
              <w:t>Antonospora locustae</w:t>
            </w:r>
          </w:p>
        </w:tc>
        <w:tc>
          <w:tcPr>
            <w:tcW w:w="732" w:type="pct"/>
          </w:tcPr>
          <w:p w14:paraId="1ECF2DE1"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JGI</w:t>
            </w:r>
          </w:p>
        </w:tc>
        <w:tc>
          <w:tcPr>
            <w:tcW w:w="943" w:type="pct"/>
          </w:tcPr>
          <w:p w14:paraId="0D1FDFDE"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HM-2013</w:t>
            </w:r>
          </w:p>
        </w:tc>
        <w:tc>
          <w:tcPr>
            <w:tcW w:w="987" w:type="pct"/>
          </w:tcPr>
          <w:p w14:paraId="1ADBF3EF"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2191</w:t>
            </w:r>
          </w:p>
        </w:tc>
      </w:tr>
      <w:tr w:rsidR="00505152" w:rsidRPr="007110BB" w14:paraId="60B0B6E7" w14:textId="77777777" w:rsidTr="00900C79">
        <w:tc>
          <w:tcPr>
            <w:tcW w:w="327" w:type="pct"/>
          </w:tcPr>
          <w:p w14:paraId="776BA37E"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9</w:t>
            </w:r>
          </w:p>
        </w:tc>
        <w:tc>
          <w:tcPr>
            <w:tcW w:w="2011" w:type="pct"/>
          </w:tcPr>
          <w:p w14:paraId="776C0FC2" w14:textId="77777777" w:rsidR="00505152" w:rsidRPr="007110BB" w:rsidRDefault="00505152">
            <w:pPr>
              <w:widowControl w:val="0"/>
              <w:autoSpaceDE w:val="0"/>
              <w:autoSpaceDN w:val="0"/>
              <w:adjustRightInd w:val="0"/>
              <w:spacing w:line="280" w:lineRule="atLeast"/>
              <w:rPr>
                <w:rFonts w:ascii="Calibri" w:hAnsi="Calibri" w:cs="Times"/>
                <w:color w:val="000000" w:themeColor="text1"/>
              </w:rPr>
            </w:pPr>
            <w:r w:rsidRPr="007110BB">
              <w:rPr>
                <w:rFonts w:ascii="Calibri" w:hAnsi="Calibri" w:cs="Times"/>
                <w:i/>
                <w:iCs/>
                <w:color w:val="000000" w:themeColor="text1"/>
              </w:rPr>
              <w:t>Edhazardia aedis</w:t>
            </w:r>
          </w:p>
        </w:tc>
        <w:tc>
          <w:tcPr>
            <w:tcW w:w="732" w:type="pct"/>
          </w:tcPr>
          <w:p w14:paraId="07A5877B"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Broad Inst</w:t>
            </w:r>
          </w:p>
        </w:tc>
        <w:tc>
          <w:tcPr>
            <w:tcW w:w="943" w:type="pct"/>
          </w:tcPr>
          <w:p w14:paraId="744B32DA"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USNM 41457</w:t>
            </w:r>
          </w:p>
        </w:tc>
        <w:tc>
          <w:tcPr>
            <w:tcW w:w="987" w:type="pct"/>
          </w:tcPr>
          <w:p w14:paraId="03EAC5BE"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4208</w:t>
            </w:r>
          </w:p>
        </w:tc>
      </w:tr>
      <w:tr w:rsidR="00505152" w:rsidRPr="007110BB" w14:paraId="5EB7CC5B" w14:textId="77777777" w:rsidTr="00900C79">
        <w:tc>
          <w:tcPr>
            <w:tcW w:w="327" w:type="pct"/>
          </w:tcPr>
          <w:p w14:paraId="7665B48D"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10</w:t>
            </w:r>
          </w:p>
        </w:tc>
        <w:tc>
          <w:tcPr>
            <w:tcW w:w="2011" w:type="pct"/>
          </w:tcPr>
          <w:p w14:paraId="36CC6FFF" w14:textId="5300CADB" w:rsidR="00505152" w:rsidRPr="007110BB" w:rsidRDefault="00505152">
            <w:pPr>
              <w:widowControl w:val="0"/>
              <w:autoSpaceDE w:val="0"/>
              <w:autoSpaceDN w:val="0"/>
              <w:adjustRightInd w:val="0"/>
              <w:spacing w:line="280" w:lineRule="atLeast"/>
              <w:rPr>
                <w:rFonts w:ascii="Calibri" w:hAnsi="Calibri" w:cs="Times"/>
                <w:color w:val="000000" w:themeColor="text1"/>
              </w:rPr>
            </w:pPr>
            <w:r w:rsidRPr="007110BB">
              <w:rPr>
                <w:rFonts w:ascii="Calibri" w:hAnsi="Calibri" w:cs="Times"/>
                <w:i/>
                <w:iCs/>
                <w:color w:val="000000" w:themeColor="text1"/>
              </w:rPr>
              <w:t xml:space="preserve">Vavraia culicis </w:t>
            </w:r>
            <w:r w:rsidRPr="007110BB">
              <w:rPr>
                <w:rFonts w:ascii="Calibri" w:hAnsi="Calibri" w:cs="Times"/>
                <w:iCs/>
                <w:color w:val="000000" w:themeColor="text1"/>
              </w:rPr>
              <w:t>subsp. floridensis</w:t>
            </w:r>
          </w:p>
        </w:tc>
        <w:tc>
          <w:tcPr>
            <w:tcW w:w="732" w:type="pct"/>
          </w:tcPr>
          <w:p w14:paraId="5BF15D55"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Broad Inst</w:t>
            </w:r>
          </w:p>
        </w:tc>
        <w:tc>
          <w:tcPr>
            <w:tcW w:w="943" w:type="pct"/>
          </w:tcPr>
          <w:p w14:paraId="55965B99"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 </w:t>
            </w:r>
          </w:p>
        </w:tc>
        <w:tc>
          <w:tcPr>
            <w:tcW w:w="987" w:type="pct"/>
          </w:tcPr>
          <w:p w14:paraId="0444CEA2"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2775</w:t>
            </w:r>
          </w:p>
        </w:tc>
      </w:tr>
      <w:tr w:rsidR="00505152" w:rsidRPr="007110BB" w14:paraId="7562D842" w14:textId="77777777" w:rsidTr="00900C79">
        <w:tc>
          <w:tcPr>
            <w:tcW w:w="327" w:type="pct"/>
          </w:tcPr>
          <w:p w14:paraId="4C279F0B"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11</w:t>
            </w:r>
          </w:p>
        </w:tc>
        <w:tc>
          <w:tcPr>
            <w:tcW w:w="2011" w:type="pct"/>
          </w:tcPr>
          <w:p w14:paraId="270D36A0" w14:textId="77777777" w:rsidR="00505152" w:rsidRPr="007110BB" w:rsidRDefault="00505152">
            <w:pPr>
              <w:widowControl w:val="0"/>
              <w:autoSpaceDE w:val="0"/>
              <w:autoSpaceDN w:val="0"/>
              <w:adjustRightInd w:val="0"/>
              <w:spacing w:line="280" w:lineRule="atLeast"/>
              <w:rPr>
                <w:rFonts w:ascii="Calibri" w:hAnsi="Calibri" w:cs="Times"/>
                <w:color w:val="000000" w:themeColor="text1"/>
              </w:rPr>
            </w:pPr>
            <w:r w:rsidRPr="007110BB">
              <w:rPr>
                <w:rFonts w:ascii="Calibri" w:hAnsi="Calibri" w:cs="Times"/>
                <w:i/>
                <w:iCs/>
                <w:color w:val="000000" w:themeColor="text1"/>
              </w:rPr>
              <w:t>Nematocida parisii</w:t>
            </w:r>
          </w:p>
        </w:tc>
        <w:tc>
          <w:tcPr>
            <w:tcW w:w="732" w:type="pct"/>
          </w:tcPr>
          <w:p w14:paraId="40F5527F"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Broad Inst</w:t>
            </w:r>
          </w:p>
        </w:tc>
        <w:tc>
          <w:tcPr>
            <w:tcW w:w="943" w:type="pct"/>
          </w:tcPr>
          <w:p w14:paraId="1E6A98B9"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ERTm1</w:t>
            </w:r>
          </w:p>
        </w:tc>
        <w:tc>
          <w:tcPr>
            <w:tcW w:w="987" w:type="pct"/>
          </w:tcPr>
          <w:p w14:paraId="7A71A8BA"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2659</w:t>
            </w:r>
          </w:p>
        </w:tc>
      </w:tr>
    </w:tbl>
    <w:p w14:paraId="130471CA" w14:textId="77777777" w:rsidR="00505152" w:rsidRPr="007110BB" w:rsidRDefault="00505152" w:rsidP="00DB5D05"/>
    <w:p w14:paraId="53629A33" w14:textId="432BD02A" w:rsidR="00727721" w:rsidRPr="007110BB" w:rsidRDefault="00727721" w:rsidP="00727721">
      <w:pPr>
        <w:pStyle w:val="Caption"/>
        <w:keepNext/>
      </w:pPr>
      <w:bookmarkStart w:id="13" w:name="_Ref381276164"/>
      <w:r w:rsidRPr="007110BB">
        <w:t xml:space="preserve">Table </w:t>
      </w:r>
      <w:r w:rsidR="005E611E">
        <w:fldChar w:fldCharType="begin"/>
      </w:r>
      <w:r w:rsidR="005E611E">
        <w:instrText xml:space="preserve"> STYLEREF 1 \s </w:instrText>
      </w:r>
      <w:r w:rsidR="005E611E">
        <w:fldChar w:fldCharType="separate"/>
      </w:r>
      <w:r w:rsidR="005E611E">
        <w:rPr>
          <w:noProof/>
        </w:rPr>
        <w:t>A</w:t>
      </w:r>
      <w:r w:rsidR="005E611E">
        <w:fldChar w:fldCharType="end"/>
      </w:r>
      <w:r w:rsidR="005E611E">
        <w:noBreakHyphen/>
      </w:r>
      <w:r w:rsidR="005E611E">
        <w:fldChar w:fldCharType="begin"/>
      </w:r>
      <w:r w:rsidR="005E611E">
        <w:instrText xml:space="preserve"> SEQ Table \* ARABIC \s 1 </w:instrText>
      </w:r>
      <w:r w:rsidR="005E611E">
        <w:fldChar w:fldCharType="separate"/>
      </w:r>
      <w:r w:rsidR="005E611E">
        <w:rPr>
          <w:noProof/>
        </w:rPr>
        <w:t>2</w:t>
      </w:r>
      <w:r w:rsidR="005E611E">
        <w:fldChar w:fldCharType="end"/>
      </w:r>
      <w:bookmarkEnd w:id="13"/>
      <w:r w:rsidR="008B7F04">
        <w:t>:</w:t>
      </w:r>
      <w:r w:rsidRPr="007110BB">
        <w:t xml:space="preserve"> 24 taxa used for extent the initial homologous groups</w:t>
      </w:r>
    </w:p>
    <w:tbl>
      <w:tblPr>
        <w:tblStyle w:val="TableGrid"/>
        <w:tblW w:w="5000" w:type="pct"/>
        <w:tblLook w:val="0000" w:firstRow="0" w:lastRow="0" w:firstColumn="0" w:lastColumn="0" w:noHBand="0" w:noVBand="0"/>
      </w:tblPr>
      <w:tblGrid>
        <w:gridCol w:w="816"/>
        <w:gridCol w:w="3612"/>
        <w:gridCol w:w="783"/>
        <w:gridCol w:w="3509"/>
      </w:tblGrid>
      <w:tr w:rsidR="00727721" w:rsidRPr="007110BB" w14:paraId="3EB15C80" w14:textId="77777777" w:rsidTr="00900C79">
        <w:tc>
          <w:tcPr>
            <w:tcW w:w="468" w:type="pct"/>
          </w:tcPr>
          <w:p w14:paraId="5B3E17A6"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No.</w:t>
            </w:r>
          </w:p>
        </w:tc>
        <w:tc>
          <w:tcPr>
            <w:tcW w:w="2071" w:type="pct"/>
          </w:tcPr>
          <w:p w14:paraId="781E23AE" w14:textId="77777777" w:rsidR="00727721" w:rsidRPr="007110BB" w:rsidRDefault="00727721">
            <w:pPr>
              <w:widowControl w:val="0"/>
              <w:autoSpaceDE w:val="0"/>
              <w:autoSpaceDN w:val="0"/>
              <w:adjustRightInd w:val="0"/>
              <w:spacing w:line="280" w:lineRule="atLeast"/>
              <w:rPr>
                <w:rFonts w:ascii="Calibri" w:hAnsi="Calibri" w:cs="Times"/>
                <w:color w:val="000000" w:themeColor="text1"/>
              </w:rPr>
            </w:pPr>
            <w:r w:rsidRPr="007110BB">
              <w:rPr>
                <w:rFonts w:ascii="Calibri" w:hAnsi="Calibri" w:cs="Times"/>
                <w:color w:val="000000" w:themeColor="text1"/>
              </w:rPr>
              <w:t>Name</w:t>
            </w:r>
          </w:p>
        </w:tc>
        <w:tc>
          <w:tcPr>
            <w:tcW w:w="449" w:type="pct"/>
          </w:tcPr>
          <w:p w14:paraId="374BB2A9"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No.</w:t>
            </w:r>
          </w:p>
        </w:tc>
        <w:tc>
          <w:tcPr>
            <w:tcW w:w="2012" w:type="pct"/>
          </w:tcPr>
          <w:p w14:paraId="6E11DF53"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Name</w:t>
            </w:r>
          </w:p>
        </w:tc>
      </w:tr>
      <w:tr w:rsidR="00727721" w:rsidRPr="007110BB" w14:paraId="06A08C87" w14:textId="77777777" w:rsidTr="00900C79">
        <w:tc>
          <w:tcPr>
            <w:tcW w:w="468" w:type="pct"/>
          </w:tcPr>
          <w:p w14:paraId="35368353"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1</w:t>
            </w:r>
          </w:p>
        </w:tc>
        <w:tc>
          <w:tcPr>
            <w:tcW w:w="2071" w:type="pct"/>
          </w:tcPr>
          <w:p w14:paraId="0758E56A" w14:textId="77777777" w:rsidR="00727721" w:rsidRPr="007110BB" w:rsidRDefault="00727721">
            <w:pPr>
              <w:widowControl w:val="0"/>
              <w:autoSpaceDE w:val="0"/>
              <w:autoSpaceDN w:val="0"/>
              <w:adjustRightInd w:val="0"/>
              <w:spacing w:line="280" w:lineRule="atLeast"/>
              <w:rPr>
                <w:rFonts w:ascii="Calibri" w:hAnsi="Calibri" w:cs="Times"/>
                <w:color w:val="000000" w:themeColor="text1"/>
              </w:rPr>
            </w:pPr>
            <w:r w:rsidRPr="007110BB">
              <w:rPr>
                <w:rFonts w:ascii="Calibri" w:hAnsi="Calibri" w:cs="Times"/>
                <w:i/>
                <w:iCs/>
                <w:color w:val="000000" w:themeColor="text1"/>
              </w:rPr>
              <w:t>S.pombe</w:t>
            </w:r>
          </w:p>
        </w:tc>
        <w:tc>
          <w:tcPr>
            <w:tcW w:w="449" w:type="pct"/>
          </w:tcPr>
          <w:p w14:paraId="7865DA50"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14</w:t>
            </w:r>
          </w:p>
        </w:tc>
        <w:tc>
          <w:tcPr>
            <w:tcW w:w="2012" w:type="pct"/>
          </w:tcPr>
          <w:p w14:paraId="767521DA"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i/>
                <w:iCs/>
                <w:color w:val="000000" w:themeColor="text1"/>
              </w:rPr>
              <w:t>M.brevicollis</w:t>
            </w:r>
          </w:p>
        </w:tc>
      </w:tr>
      <w:tr w:rsidR="00727721" w:rsidRPr="007110BB" w14:paraId="291E619C" w14:textId="77777777" w:rsidTr="00900C79">
        <w:tc>
          <w:tcPr>
            <w:tcW w:w="468" w:type="pct"/>
          </w:tcPr>
          <w:p w14:paraId="583BD2E9"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2</w:t>
            </w:r>
          </w:p>
        </w:tc>
        <w:tc>
          <w:tcPr>
            <w:tcW w:w="2071" w:type="pct"/>
          </w:tcPr>
          <w:p w14:paraId="0A171382" w14:textId="77777777" w:rsidR="00727721" w:rsidRPr="007110BB" w:rsidRDefault="00727721">
            <w:pPr>
              <w:widowControl w:val="0"/>
              <w:autoSpaceDE w:val="0"/>
              <w:autoSpaceDN w:val="0"/>
              <w:adjustRightInd w:val="0"/>
              <w:spacing w:line="280" w:lineRule="atLeast"/>
              <w:rPr>
                <w:rFonts w:ascii="Calibri" w:hAnsi="Calibri" w:cs="Times"/>
                <w:color w:val="000000" w:themeColor="text1"/>
              </w:rPr>
            </w:pPr>
            <w:r w:rsidRPr="007110BB">
              <w:rPr>
                <w:rFonts w:ascii="Calibri" w:hAnsi="Calibri" w:cs="Times"/>
                <w:i/>
                <w:iCs/>
                <w:color w:val="000000" w:themeColor="text1"/>
              </w:rPr>
              <w:t>C.albicans</w:t>
            </w:r>
          </w:p>
        </w:tc>
        <w:tc>
          <w:tcPr>
            <w:tcW w:w="449" w:type="pct"/>
          </w:tcPr>
          <w:p w14:paraId="3254140E"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15</w:t>
            </w:r>
          </w:p>
        </w:tc>
        <w:tc>
          <w:tcPr>
            <w:tcW w:w="2012" w:type="pct"/>
          </w:tcPr>
          <w:p w14:paraId="5E922EE8"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i/>
                <w:iCs/>
                <w:color w:val="000000" w:themeColor="text1"/>
              </w:rPr>
              <w:t>N.vectensis</w:t>
            </w:r>
          </w:p>
        </w:tc>
      </w:tr>
      <w:tr w:rsidR="00727721" w:rsidRPr="007110BB" w14:paraId="282FA4F1" w14:textId="77777777" w:rsidTr="00900C79">
        <w:tc>
          <w:tcPr>
            <w:tcW w:w="468" w:type="pct"/>
          </w:tcPr>
          <w:p w14:paraId="0D9363A9"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3</w:t>
            </w:r>
          </w:p>
        </w:tc>
        <w:tc>
          <w:tcPr>
            <w:tcW w:w="2071" w:type="pct"/>
          </w:tcPr>
          <w:p w14:paraId="6A62F088" w14:textId="77777777" w:rsidR="00727721" w:rsidRPr="007110BB" w:rsidRDefault="00727721">
            <w:pPr>
              <w:widowControl w:val="0"/>
              <w:autoSpaceDE w:val="0"/>
              <w:autoSpaceDN w:val="0"/>
              <w:adjustRightInd w:val="0"/>
              <w:spacing w:line="280" w:lineRule="atLeast"/>
              <w:rPr>
                <w:rFonts w:ascii="Calibri" w:hAnsi="Calibri" w:cs="Times"/>
                <w:color w:val="000000" w:themeColor="text1"/>
              </w:rPr>
            </w:pPr>
            <w:r w:rsidRPr="007110BB">
              <w:rPr>
                <w:rFonts w:ascii="Calibri" w:hAnsi="Calibri" w:cs="Times"/>
                <w:i/>
                <w:iCs/>
                <w:color w:val="000000" w:themeColor="text1"/>
              </w:rPr>
              <w:t>S.cerevisiae</w:t>
            </w:r>
          </w:p>
        </w:tc>
        <w:tc>
          <w:tcPr>
            <w:tcW w:w="449" w:type="pct"/>
          </w:tcPr>
          <w:p w14:paraId="70B27CB3"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16</w:t>
            </w:r>
          </w:p>
        </w:tc>
        <w:tc>
          <w:tcPr>
            <w:tcW w:w="2012" w:type="pct"/>
          </w:tcPr>
          <w:p w14:paraId="0A66E36E"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i/>
                <w:iCs/>
                <w:color w:val="000000" w:themeColor="text1"/>
              </w:rPr>
              <w:t>A.queenslandica</w:t>
            </w:r>
          </w:p>
        </w:tc>
      </w:tr>
      <w:tr w:rsidR="00727721" w:rsidRPr="007110BB" w14:paraId="77D6108F" w14:textId="77777777" w:rsidTr="00900C79">
        <w:tc>
          <w:tcPr>
            <w:tcW w:w="468" w:type="pct"/>
          </w:tcPr>
          <w:p w14:paraId="46D76AF2"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4</w:t>
            </w:r>
          </w:p>
        </w:tc>
        <w:tc>
          <w:tcPr>
            <w:tcW w:w="2071" w:type="pct"/>
          </w:tcPr>
          <w:p w14:paraId="512EA4FF" w14:textId="77777777" w:rsidR="00727721" w:rsidRPr="007110BB" w:rsidRDefault="00727721">
            <w:pPr>
              <w:widowControl w:val="0"/>
              <w:autoSpaceDE w:val="0"/>
              <w:autoSpaceDN w:val="0"/>
              <w:adjustRightInd w:val="0"/>
              <w:spacing w:line="280" w:lineRule="atLeast"/>
              <w:rPr>
                <w:rFonts w:ascii="Calibri" w:hAnsi="Calibri" w:cs="Times"/>
                <w:color w:val="000000" w:themeColor="text1"/>
              </w:rPr>
            </w:pPr>
            <w:r w:rsidRPr="007110BB">
              <w:rPr>
                <w:rFonts w:ascii="Calibri" w:hAnsi="Calibri" w:cs="Times"/>
                <w:i/>
                <w:iCs/>
                <w:color w:val="000000" w:themeColor="text1"/>
              </w:rPr>
              <w:t>N.crassa</w:t>
            </w:r>
          </w:p>
        </w:tc>
        <w:tc>
          <w:tcPr>
            <w:tcW w:w="449" w:type="pct"/>
          </w:tcPr>
          <w:p w14:paraId="057CB7BC"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17</w:t>
            </w:r>
          </w:p>
        </w:tc>
        <w:tc>
          <w:tcPr>
            <w:tcW w:w="2012" w:type="pct"/>
          </w:tcPr>
          <w:p w14:paraId="1CA16CC2"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i/>
                <w:iCs/>
                <w:color w:val="000000" w:themeColor="text1"/>
              </w:rPr>
              <w:t>C.owczarzaki</w:t>
            </w:r>
          </w:p>
        </w:tc>
      </w:tr>
      <w:tr w:rsidR="00727721" w:rsidRPr="007110BB" w14:paraId="68F43AED" w14:textId="77777777" w:rsidTr="00900C79">
        <w:tc>
          <w:tcPr>
            <w:tcW w:w="468" w:type="pct"/>
          </w:tcPr>
          <w:p w14:paraId="6A464617"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5</w:t>
            </w:r>
          </w:p>
        </w:tc>
        <w:tc>
          <w:tcPr>
            <w:tcW w:w="2071" w:type="pct"/>
          </w:tcPr>
          <w:p w14:paraId="24FBE235" w14:textId="77777777" w:rsidR="00727721" w:rsidRPr="007110BB" w:rsidRDefault="00727721">
            <w:pPr>
              <w:widowControl w:val="0"/>
              <w:autoSpaceDE w:val="0"/>
              <w:autoSpaceDN w:val="0"/>
              <w:adjustRightInd w:val="0"/>
              <w:spacing w:line="280" w:lineRule="atLeast"/>
              <w:rPr>
                <w:rFonts w:ascii="Calibri" w:hAnsi="Calibri" w:cs="Times"/>
                <w:color w:val="000000" w:themeColor="text1"/>
              </w:rPr>
            </w:pPr>
            <w:r w:rsidRPr="007110BB">
              <w:rPr>
                <w:rFonts w:ascii="Calibri" w:hAnsi="Calibri" w:cs="Times"/>
                <w:i/>
                <w:iCs/>
                <w:color w:val="000000" w:themeColor="text1"/>
              </w:rPr>
              <w:t>A.nidulans</w:t>
            </w:r>
          </w:p>
        </w:tc>
        <w:tc>
          <w:tcPr>
            <w:tcW w:w="449" w:type="pct"/>
          </w:tcPr>
          <w:p w14:paraId="6E21DCC6"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18</w:t>
            </w:r>
          </w:p>
        </w:tc>
        <w:tc>
          <w:tcPr>
            <w:tcW w:w="2012" w:type="pct"/>
          </w:tcPr>
          <w:p w14:paraId="241F89BF"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i/>
                <w:iCs/>
                <w:color w:val="000000" w:themeColor="text1"/>
              </w:rPr>
              <w:t>T.brucei</w:t>
            </w:r>
          </w:p>
        </w:tc>
      </w:tr>
      <w:tr w:rsidR="00727721" w:rsidRPr="007110BB" w14:paraId="674B12B5" w14:textId="77777777" w:rsidTr="00900C79">
        <w:tc>
          <w:tcPr>
            <w:tcW w:w="468" w:type="pct"/>
          </w:tcPr>
          <w:p w14:paraId="7C858E6E"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6</w:t>
            </w:r>
          </w:p>
        </w:tc>
        <w:tc>
          <w:tcPr>
            <w:tcW w:w="2071" w:type="pct"/>
          </w:tcPr>
          <w:p w14:paraId="2AB6073A" w14:textId="77777777" w:rsidR="00727721" w:rsidRPr="007110BB" w:rsidRDefault="00727721">
            <w:pPr>
              <w:widowControl w:val="0"/>
              <w:autoSpaceDE w:val="0"/>
              <w:autoSpaceDN w:val="0"/>
              <w:adjustRightInd w:val="0"/>
              <w:spacing w:line="280" w:lineRule="atLeast"/>
              <w:rPr>
                <w:rFonts w:ascii="Calibri" w:hAnsi="Calibri" w:cs="Times"/>
                <w:color w:val="000000" w:themeColor="text1"/>
              </w:rPr>
            </w:pPr>
            <w:r w:rsidRPr="007110BB">
              <w:rPr>
                <w:rFonts w:ascii="Calibri" w:hAnsi="Calibri" w:cs="Times"/>
                <w:i/>
                <w:iCs/>
                <w:color w:val="000000" w:themeColor="text1"/>
              </w:rPr>
              <w:t>L.bicolor</w:t>
            </w:r>
          </w:p>
        </w:tc>
        <w:tc>
          <w:tcPr>
            <w:tcW w:w="449" w:type="pct"/>
          </w:tcPr>
          <w:p w14:paraId="243FF9E3"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19</w:t>
            </w:r>
          </w:p>
        </w:tc>
        <w:tc>
          <w:tcPr>
            <w:tcW w:w="2012" w:type="pct"/>
          </w:tcPr>
          <w:p w14:paraId="45624DAF"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i/>
                <w:iCs/>
                <w:color w:val="000000" w:themeColor="text1"/>
              </w:rPr>
              <w:t>N.gruberi</w:t>
            </w:r>
          </w:p>
        </w:tc>
      </w:tr>
      <w:tr w:rsidR="00727721" w:rsidRPr="007110BB" w14:paraId="368E3F48" w14:textId="77777777" w:rsidTr="00900C79">
        <w:tc>
          <w:tcPr>
            <w:tcW w:w="468" w:type="pct"/>
          </w:tcPr>
          <w:p w14:paraId="46198551"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7</w:t>
            </w:r>
          </w:p>
        </w:tc>
        <w:tc>
          <w:tcPr>
            <w:tcW w:w="2071" w:type="pct"/>
          </w:tcPr>
          <w:p w14:paraId="5C1C4CEA" w14:textId="77777777" w:rsidR="00727721" w:rsidRPr="007110BB" w:rsidRDefault="00727721">
            <w:pPr>
              <w:widowControl w:val="0"/>
              <w:autoSpaceDE w:val="0"/>
              <w:autoSpaceDN w:val="0"/>
              <w:adjustRightInd w:val="0"/>
              <w:spacing w:line="280" w:lineRule="atLeast"/>
              <w:rPr>
                <w:rFonts w:ascii="Calibri" w:hAnsi="Calibri" w:cs="Times"/>
                <w:color w:val="000000" w:themeColor="text1"/>
              </w:rPr>
            </w:pPr>
            <w:r w:rsidRPr="007110BB">
              <w:rPr>
                <w:rFonts w:ascii="Calibri" w:hAnsi="Calibri" w:cs="Times"/>
                <w:i/>
                <w:iCs/>
                <w:color w:val="000000" w:themeColor="text1"/>
              </w:rPr>
              <w:t>P.graminis</w:t>
            </w:r>
          </w:p>
        </w:tc>
        <w:tc>
          <w:tcPr>
            <w:tcW w:w="449" w:type="pct"/>
          </w:tcPr>
          <w:p w14:paraId="44BF9AB4"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20</w:t>
            </w:r>
          </w:p>
        </w:tc>
        <w:tc>
          <w:tcPr>
            <w:tcW w:w="2012" w:type="pct"/>
          </w:tcPr>
          <w:p w14:paraId="059EC23D"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i/>
                <w:iCs/>
                <w:color w:val="000000" w:themeColor="text1"/>
              </w:rPr>
              <w:t>A.thaliana</w:t>
            </w:r>
          </w:p>
        </w:tc>
      </w:tr>
      <w:tr w:rsidR="00727721" w:rsidRPr="007110BB" w14:paraId="78FD34D3" w14:textId="77777777" w:rsidTr="00900C79">
        <w:tc>
          <w:tcPr>
            <w:tcW w:w="468" w:type="pct"/>
          </w:tcPr>
          <w:p w14:paraId="0A1E6B93"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8</w:t>
            </w:r>
          </w:p>
        </w:tc>
        <w:tc>
          <w:tcPr>
            <w:tcW w:w="2071" w:type="pct"/>
          </w:tcPr>
          <w:p w14:paraId="4C11A5A4" w14:textId="77777777" w:rsidR="00727721" w:rsidRPr="007110BB" w:rsidRDefault="00727721">
            <w:pPr>
              <w:widowControl w:val="0"/>
              <w:autoSpaceDE w:val="0"/>
              <w:autoSpaceDN w:val="0"/>
              <w:adjustRightInd w:val="0"/>
              <w:spacing w:line="280" w:lineRule="atLeast"/>
              <w:rPr>
                <w:rFonts w:ascii="Calibri" w:hAnsi="Calibri" w:cs="Times"/>
                <w:color w:val="000000" w:themeColor="text1"/>
              </w:rPr>
            </w:pPr>
            <w:r w:rsidRPr="007110BB">
              <w:rPr>
                <w:rFonts w:ascii="Calibri" w:hAnsi="Calibri" w:cs="Times"/>
                <w:i/>
                <w:iCs/>
                <w:color w:val="000000" w:themeColor="text1"/>
              </w:rPr>
              <w:t>M.circinelloides</w:t>
            </w:r>
          </w:p>
        </w:tc>
        <w:tc>
          <w:tcPr>
            <w:tcW w:w="449" w:type="pct"/>
          </w:tcPr>
          <w:p w14:paraId="5C0C6A1B"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21</w:t>
            </w:r>
          </w:p>
        </w:tc>
        <w:tc>
          <w:tcPr>
            <w:tcW w:w="2012" w:type="pct"/>
          </w:tcPr>
          <w:p w14:paraId="634F6C5E"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i/>
                <w:iCs/>
                <w:color w:val="000000" w:themeColor="text1"/>
              </w:rPr>
              <w:t>C.reinharditii</w:t>
            </w:r>
          </w:p>
        </w:tc>
      </w:tr>
      <w:tr w:rsidR="00727721" w:rsidRPr="007110BB" w14:paraId="4E245130" w14:textId="77777777" w:rsidTr="00900C79">
        <w:tc>
          <w:tcPr>
            <w:tcW w:w="468" w:type="pct"/>
          </w:tcPr>
          <w:p w14:paraId="24E08B53"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9</w:t>
            </w:r>
          </w:p>
        </w:tc>
        <w:tc>
          <w:tcPr>
            <w:tcW w:w="2071" w:type="pct"/>
          </w:tcPr>
          <w:p w14:paraId="554DAE9E" w14:textId="77777777" w:rsidR="00727721" w:rsidRPr="007110BB" w:rsidRDefault="00727721">
            <w:pPr>
              <w:widowControl w:val="0"/>
              <w:autoSpaceDE w:val="0"/>
              <w:autoSpaceDN w:val="0"/>
              <w:adjustRightInd w:val="0"/>
              <w:spacing w:line="280" w:lineRule="atLeast"/>
              <w:rPr>
                <w:rFonts w:ascii="Calibri" w:hAnsi="Calibri" w:cs="Times"/>
                <w:color w:val="000000" w:themeColor="text1"/>
              </w:rPr>
            </w:pPr>
            <w:r w:rsidRPr="007110BB">
              <w:rPr>
                <w:rFonts w:ascii="Calibri" w:hAnsi="Calibri" w:cs="Times"/>
                <w:i/>
                <w:iCs/>
                <w:color w:val="000000" w:themeColor="text1"/>
              </w:rPr>
              <w:t>R.oryzae</w:t>
            </w:r>
          </w:p>
        </w:tc>
        <w:tc>
          <w:tcPr>
            <w:tcW w:w="449" w:type="pct"/>
          </w:tcPr>
          <w:p w14:paraId="2030B778"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22</w:t>
            </w:r>
          </w:p>
        </w:tc>
        <w:tc>
          <w:tcPr>
            <w:tcW w:w="2012" w:type="pct"/>
          </w:tcPr>
          <w:p w14:paraId="07FB48CB"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i/>
                <w:iCs/>
                <w:color w:val="000000" w:themeColor="text1"/>
              </w:rPr>
              <w:t>P.sojae</w:t>
            </w:r>
          </w:p>
        </w:tc>
      </w:tr>
      <w:tr w:rsidR="00727721" w:rsidRPr="007110BB" w14:paraId="581E8354" w14:textId="77777777" w:rsidTr="00900C79">
        <w:tc>
          <w:tcPr>
            <w:tcW w:w="468" w:type="pct"/>
          </w:tcPr>
          <w:p w14:paraId="624B762D"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10</w:t>
            </w:r>
          </w:p>
        </w:tc>
        <w:tc>
          <w:tcPr>
            <w:tcW w:w="2071" w:type="pct"/>
          </w:tcPr>
          <w:p w14:paraId="04019117" w14:textId="77777777" w:rsidR="00727721" w:rsidRPr="007110BB" w:rsidRDefault="00727721">
            <w:pPr>
              <w:widowControl w:val="0"/>
              <w:autoSpaceDE w:val="0"/>
              <w:autoSpaceDN w:val="0"/>
              <w:adjustRightInd w:val="0"/>
              <w:spacing w:line="280" w:lineRule="atLeast"/>
              <w:rPr>
                <w:rFonts w:ascii="Calibri" w:hAnsi="Calibri" w:cs="Times"/>
                <w:color w:val="000000" w:themeColor="text1"/>
              </w:rPr>
            </w:pPr>
            <w:r w:rsidRPr="007110BB">
              <w:rPr>
                <w:rFonts w:ascii="Calibri" w:hAnsi="Calibri" w:cs="Times"/>
                <w:i/>
                <w:iCs/>
                <w:color w:val="000000" w:themeColor="text1"/>
              </w:rPr>
              <w:t>P.blakesleeanus</w:t>
            </w:r>
          </w:p>
        </w:tc>
        <w:tc>
          <w:tcPr>
            <w:tcW w:w="449" w:type="pct"/>
          </w:tcPr>
          <w:p w14:paraId="4B27D2AE"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23</w:t>
            </w:r>
          </w:p>
        </w:tc>
        <w:tc>
          <w:tcPr>
            <w:tcW w:w="2012" w:type="pct"/>
          </w:tcPr>
          <w:p w14:paraId="51CA474F"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i/>
                <w:iCs/>
                <w:color w:val="000000" w:themeColor="text1"/>
              </w:rPr>
              <w:t>C.hominis</w:t>
            </w:r>
          </w:p>
        </w:tc>
      </w:tr>
      <w:tr w:rsidR="00727721" w:rsidRPr="007110BB" w14:paraId="3FA4DA09" w14:textId="77777777" w:rsidTr="00900C79">
        <w:tc>
          <w:tcPr>
            <w:tcW w:w="468" w:type="pct"/>
          </w:tcPr>
          <w:p w14:paraId="25A1215B"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11</w:t>
            </w:r>
          </w:p>
        </w:tc>
        <w:tc>
          <w:tcPr>
            <w:tcW w:w="2071" w:type="pct"/>
          </w:tcPr>
          <w:p w14:paraId="318972DB" w14:textId="77777777" w:rsidR="00727721" w:rsidRPr="007110BB" w:rsidRDefault="00727721">
            <w:pPr>
              <w:widowControl w:val="0"/>
              <w:autoSpaceDE w:val="0"/>
              <w:autoSpaceDN w:val="0"/>
              <w:adjustRightInd w:val="0"/>
              <w:spacing w:line="280" w:lineRule="atLeast"/>
              <w:rPr>
                <w:rFonts w:ascii="Calibri" w:hAnsi="Calibri" w:cs="Times"/>
                <w:color w:val="000000" w:themeColor="text1"/>
              </w:rPr>
            </w:pPr>
            <w:r w:rsidRPr="007110BB">
              <w:rPr>
                <w:rFonts w:ascii="Calibri" w:hAnsi="Calibri" w:cs="Times"/>
                <w:i/>
                <w:iCs/>
                <w:color w:val="000000" w:themeColor="text1"/>
              </w:rPr>
              <w:t>B.dendrobatidis</w:t>
            </w:r>
          </w:p>
        </w:tc>
        <w:tc>
          <w:tcPr>
            <w:tcW w:w="449" w:type="pct"/>
          </w:tcPr>
          <w:p w14:paraId="01080A63"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24</w:t>
            </w:r>
          </w:p>
        </w:tc>
        <w:tc>
          <w:tcPr>
            <w:tcW w:w="2012" w:type="pct"/>
          </w:tcPr>
          <w:p w14:paraId="2C832EBD"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i/>
                <w:iCs/>
                <w:color w:val="000000" w:themeColor="text1"/>
              </w:rPr>
              <w:t>P.falciparum</w:t>
            </w:r>
          </w:p>
        </w:tc>
      </w:tr>
      <w:tr w:rsidR="00727721" w:rsidRPr="007110BB" w14:paraId="184B6852" w14:textId="77777777" w:rsidTr="00900C79">
        <w:tc>
          <w:tcPr>
            <w:tcW w:w="468" w:type="pct"/>
          </w:tcPr>
          <w:p w14:paraId="324D544A"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12</w:t>
            </w:r>
          </w:p>
        </w:tc>
        <w:tc>
          <w:tcPr>
            <w:tcW w:w="2071" w:type="pct"/>
          </w:tcPr>
          <w:p w14:paraId="5BA761EA" w14:textId="77777777" w:rsidR="00727721" w:rsidRPr="007110BB" w:rsidRDefault="00727721">
            <w:pPr>
              <w:widowControl w:val="0"/>
              <w:autoSpaceDE w:val="0"/>
              <w:autoSpaceDN w:val="0"/>
              <w:adjustRightInd w:val="0"/>
              <w:spacing w:line="280" w:lineRule="atLeast"/>
              <w:rPr>
                <w:rFonts w:ascii="Calibri" w:hAnsi="Calibri" w:cs="Times"/>
                <w:color w:val="000000" w:themeColor="text1"/>
              </w:rPr>
            </w:pPr>
            <w:r w:rsidRPr="007110BB">
              <w:rPr>
                <w:rFonts w:ascii="Calibri" w:hAnsi="Calibri" w:cs="Times"/>
                <w:i/>
                <w:iCs/>
                <w:color w:val="000000" w:themeColor="text1"/>
              </w:rPr>
              <w:t>S.punctatus</w:t>
            </w:r>
          </w:p>
        </w:tc>
        <w:tc>
          <w:tcPr>
            <w:tcW w:w="449" w:type="pct"/>
          </w:tcPr>
          <w:p w14:paraId="3F642F57"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 </w:t>
            </w:r>
          </w:p>
        </w:tc>
        <w:tc>
          <w:tcPr>
            <w:tcW w:w="2012" w:type="pct"/>
          </w:tcPr>
          <w:p w14:paraId="0178F493"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 </w:t>
            </w:r>
          </w:p>
        </w:tc>
      </w:tr>
      <w:tr w:rsidR="00727721" w:rsidRPr="007110BB" w14:paraId="2F550CA5" w14:textId="77777777" w:rsidTr="00900C79">
        <w:tc>
          <w:tcPr>
            <w:tcW w:w="468" w:type="pct"/>
          </w:tcPr>
          <w:p w14:paraId="1FEDDF1E"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13</w:t>
            </w:r>
          </w:p>
        </w:tc>
        <w:tc>
          <w:tcPr>
            <w:tcW w:w="2071" w:type="pct"/>
          </w:tcPr>
          <w:p w14:paraId="03955243" w14:textId="77777777" w:rsidR="00727721" w:rsidRPr="007110BB" w:rsidRDefault="00727721">
            <w:pPr>
              <w:widowControl w:val="0"/>
              <w:autoSpaceDE w:val="0"/>
              <w:autoSpaceDN w:val="0"/>
              <w:adjustRightInd w:val="0"/>
              <w:spacing w:line="280" w:lineRule="atLeast"/>
              <w:rPr>
                <w:rFonts w:ascii="Calibri" w:hAnsi="Calibri" w:cs="Times"/>
                <w:color w:val="000000" w:themeColor="text1"/>
              </w:rPr>
            </w:pPr>
            <w:r w:rsidRPr="007110BB">
              <w:rPr>
                <w:rFonts w:ascii="Calibri" w:hAnsi="Calibri" w:cs="Times"/>
                <w:i/>
                <w:iCs/>
                <w:color w:val="000000" w:themeColor="text1"/>
              </w:rPr>
              <w:t>R.allomyces               </w:t>
            </w:r>
          </w:p>
        </w:tc>
        <w:tc>
          <w:tcPr>
            <w:tcW w:w="449" w:type="pct"/>
          </w:tcPr>
          <w:p w14:paraId="128193B2"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 </w:t>
            </w:r>
          </w:p>
        </w:tc>
        <w:tc>
          <w:tcPr>
            <w:tcW w:w="2012" w:type="pct"/>
          </w:tcPr>
          <w:p w14:paraId="100BCA1A" w14:textId="77777777" w:rsidR="00727721" w:rsidRPr="007110BB" w:rsidRDefault="00727721">
            <w:pPr>
              <w:widowControl w:val="0"/>
              <w:autoSpaceDE w:val="0"/>
              <w:autoSpaceDN w:val="0"/>
              <w:adjustRightInd w:val="0"/>
              <w:spacing w:line="280" w:lineRule="atLeast"/>
              <w:rPr>
                <w:rFonts w:ascii="Calibri" w:hAnsi="Calibri" w:cs="Times"/>
                <w:color w:val="000000" w:themeColor="text1"/>
              </w:rPr>
            </w:pPr>
          </w:p>
        </w:tc>
      </w:tr>
    </w:tbl>
    <w:p w14:paraId="7FD3AD74" w14:textId="77777777" w:rsidR="00727721" w:rsidRPr="007110BB" w:rsidRDefault="00727721" w:rsidP="00DB5D05"/>
    <w:p w14:paraId="5A8B783F" w14:textId="05EFA001" w:rsidR="00900C79" w:rsidRPr="007110BB" w:rsidRDefault="00900C79" w:rsidP="00900C79">
      <w:pPr>
        <w:pStyle w:val="Caption"/>
        <w:keepNext/>
      </w:pPr>
      <w:r w:rsidRPr="007110BB">
        <w:t xml:space="preserve">Table </w:t>
      </w:r>
      <w:r w:rsidR="005E611E">
        <w:fldChar w:fldCharType="begin"/>
      </w:r>
      <w:r w:rsidR="005E611E">
        <w:instrText xml:space="preserve"> STYLEREF 1 \s </w:instrText>
      </w:r>
      <w:r w:rsidR="005E611E">
        <w:fldChar w:fldCharType="separate"/>
      </w:r>
      <w:r w:rsidR="005E611E">
        <w:rPr>
          <w:noProof/>
        </w:rPr>
        <w:t>A</w:t>
      </w:r>
      <w:r w:rsidR="005E611E">
        <w:fldChar w:fldCharType="end"/>
      </w:r>
      <w:r w:rsidR="005E611E">
        <w:noBreakHyphen/>
      </w:r>
      <w:r w:rsidR="005E611E">
        <w:fldChar w:fldCharType="begin"/>
      </w:r>
      <w:r w:rsidR="005E611E">
        <w:instrText xml:space="preserve"> SEQ Table \* ARABIC \s 1 </w:instrText>
      </w:r>
      <w:r w:rsidR="005E611E">
        <w:fldChar w:fldCharType="separate"/>
      </w:r>
      <w:r w:rsidR="005E611E">
        <w:rPr>
          <w:noProof/>
        </w:rPr>
        <w:t>3</w:t>
      </w:r>
      <w:r w:rsidR="005E611E">
        <w:fldChar w:fldCharType="end"/>
      </w:r>
      <w:r w:rsidR="008B7F04">
        <w:t>:</w:t>
      </w:r>
      <w:r w:rsidRPr="007110BB">
        <w:t xml:space="preserve"> Mean length of orthologous and orphan proteins in 11 Microsporidia.</w:t>
      </w:r>
      <w:r w:rsidR="00A12A23" w:rsidRPr="007110BB">
        <w:t xml:space="preserve"> We used Wilcoxon-Mann-Whitney U-Test to compare the length of those two protein groups.</w:t>
      </w:r>
      <w:r w:rsidRPr="007110BB">
        <w:t xml:space="preserve"> </w:t>
      </w:r>
      <w:r w:rsidR="00D04173" w:rsidRPr="007110BB">
        <w:t>P-value is less then 0.05 meaning that the length of orthologous proteins are significant different to the one of orphan proteins.</w:t>
      </w:r>
      <w:r w:rsidR="00A12A23" w:rsidRPr="007110BB">
        <w:t xml:space="preserve"> </w:t>
      </w:r>
    </w:p>
    <w:tbl>
      <w:tblPr>
        <w:tblStyle w:val="TableGrid"/>
        <w:tblW w:w="5000" w:type="pct"/>
        <w:tblLook w:val="04A0" w:firstRow="1" w:lastRow="0" w:firstColumn="1" w:lastColumn="0" w:noHBand="0" w:noVBand="1"/>
      </w:tblPr>
      <w:tblGrid>
        <w:gridCol w:w="1668"/>
        <w:gridCol w:w="2409"/>
        <w:gridCol w:w="2266"/>
        <w:gridCol w:w="2377"/>
      </w:tblGrid>
      <w:tr w:rsidR="00900C79" w:rsidRPr="007110BB" w14:paraId="538A4B33" w14:textId="77777777" w:rsidTr="00900C79">
        <w:trPr>
          <w:trHeight w:val="420"/>
        </w:trPr>
        <w:tc>
          <w:tcPr>
            <w:tcW w:w="956" w:type="pct"/>
            <w:hideMark/>
          </w:tcPr>
          <w:p w14:paraId="2BBE24C8" w14:textId="77777777" w:rsidR="00900C79" w:rsidRPr="007110BB" w:rsidRDefault="00900C79" w:rsidP="00900C79">
            <w:pPr>
              <w:jc w:val="center"/>
              <w:rPr>
                <w:rFonts w:ascii="Times" w:hAnsi="Times" w:cs="Times New Roman"/>
              </w:rPr>
            </w:pPr>
            <w:r w:rsidRPr="007110BB">
              <w:rPr>
                <w:rFonts w:ascii="Calibri" w:hAnsi="Calibri" w:cs="Times New Roman"/>
                <w:color w:val="000000"/>
              </w:rPr>
              <w:t>Taxon</w:t>
            </w:r>
          </w:p>
        </w:tc>
        <w:tc>
          <w:tcPr>
            <w:tcW w:w="1381" w:type="pct"/>
            <w:hideMark/>
          </w:tcPr>
          <w:p w14:paraId="6967EB6D" w14:textId="135BF084" w:rsidR="00900C79" w:rsidRPr="007110BB" w:rsidRDefault="00900C79" w:rsidP="00900C79">
            <w:pPr>
              <w:jc w:val="center"/>
              <w:rPr>
                <w:rFonts w:ascii="Times" w:hAnsi="Times" w:cs="Times New Roman"/>
              </w:rPr>
            </w:pPr>
            <w:r w:rsidRPr="007110BB">
              <w:rPr>
                <w:rFonts w:ascii="Calibri" w:hAnsi="Calibri" w:cs="Times New Roman"/>
                <w:color w:val="000000"/>
              </w:rPr>
              <w:t>Mean length of orthologous proteins</w:t>
            </w:r>
          </w:p>
        </w:tc>
        <w:tc>
          <w:tcPr>
            <w:tcW w:w="1299" w:type="pct"/>
            <w:hideMark/>
          </w:tcPr>
          <w:p w14:paraId="1F822E68" w14:textId="6630B248" w:rsidR="00900C79" w:rsidRPr="007110BB" w:rsidRDefault="00900C79" w:rsidP="00900C79">
            <w:pPr>
              <w:jc w:val="center"/>
              <w:rPr>
                <w:rFonts w:ascii="Times" w:hAnsi="Times" w:cs="Times New Roman"/>
              </w:rPr>
            </w:pPr>
            <w:r w:rsidRPr="007110BB">
              <w:rPr>
                <w:rFonts w:ascii="Calibri" w:hAnsi="Calibri" w:cs="Times New Roman"/>
                <w:color w:val="000000"/>
              </w:rPr>
              <w:t>Mean length of orphans</w:t>
            </w:r>
          </w:p>
        </w:tc>
        <w:tc>
          <w:tcPr>
            <w:tcW w:w="1363" w:type="pct"/>
            <w:hideMark/>
          </w:tcPr>
          <w:p w14:paraId="603B070C" w14:textId="77777777" w:rsidR="00900C79" w:rsidRPr="007110BB" w:rsidRDefault="00900C79" w:rsidP="00900C79">
            <w:pPr>
              <w:jc w:val="center"/>
              <w:rPr>
                <w:rFonts w:ascii="Times" w:hAnsi="Times" w:cs="Times New Roman"/>
              </w:rPr>
            </w:pPr>
            <w:r w:rsidRPr="007110BB">
              <w:rPr>
                <w:rFonts w:ascii="Calibri" w:hAnsi="Calibri" w:cs="Times New Roman"/>
                <w:color w:val="000000"/>
              </w:rPr>
              <w:t>P_value</w:t>
            </w:r>
          </w:p>
        </w:tc>
      </w:tr>
      <w:tr w:rsidR="00900C79" w:rsidRPr="007110BB" w14:paraId="36B3A5C1" w14:textId="77777777" w:rsidTr="00900C79">
        <w:trPr>
          <w:trHeight w:val="375"/>
        </w:trPr>
        <w:tc>
          <w:tcPr>
            <w:tcW w:w="956" w:type="pct"/>
            <w:hideMark/>
          </w:tcPr>
          <w:p w14:paraId="7B73B652" w14:textId="77777777" w:rsidR="00900C79" w:rsidRPr="007110BB" w:rsidRDefault="00900C79" w:rsidP="00900C79">
            <w:pPr>
              <w:rPr>
                <w:rFonts w:ascii="Times" w:hAnsi="Times" w:cs="Times New Roman"/>
              </w:rPr>
            </w:pPr>
            <w:r w:rsidRPr="007110BB">
              <w:rPr>
                <w:rFonts w:ascii="Calibri" w:hAnsi="Calibri" w:cs="Times New Roman"/>
                <w:i/>
                <w:iCs/>
                <w:color w:val="000000"/>
              </w:rPr>
              <w:t>E.hellem</w:t>
            </w:r>
          </w:p>
        </w:tc>
        <w:tc>
          <w:tcPr>
            <w:tcW w:w="1381" w:type="pct"/>
            <w:hideMark/>
          </w:tcPr>
          <w:p w14:paraId="21265CFB" w14:textId="77777777" w:rsidR="00900C79" w:rsidRPr="007110BB" w:rsidRDefault="00900C79" w:rsidP="00900C79">
            <w:pPr>
              <w:rPr>
                <w:rFonts w:ascii="Times" w:hAnsi="Times" w:cs="Times New Roman"/>
              </w:rPr>
            </w:pPr>
            <w:r w:rsidRPr="007110BB">
              <w:rPr>
                <w:rFonts w:ascii="Calibri" w:hAnsi="Calibri" w:cs="Times New Roman"/>
                <w:iCs/>
                <w:color w:val="000000"/>
              </w:rPr>
              <w:t>358,507</w:t>
            </w:r>
          </w:p>
        </w:tc>
        <w:tc>
          <w:tcPr>
            <w:tcW w:w="1299" w:type="pct"/>
            <w:hideMark/>
          </w:tcPr>
          <w:p w14:paraId="57C9BFF4" w14:textId="77777777" w:rsidR="00900C79" w:rsidRPr="007110BB" w:rsidRDefault="00900C79" w:rsidP="00900C79">
            <w:pPr>
              <w:rPr>
                <w:rFonts w:ascii="Times" w:hAnsi="Times" w:cs="Times New Roman"/>
              </w:rPr>
            </w:pPr>
            <w:r w:rsidRPr="007110BB">
              <w:rPr>
                <w:rFonts w:ascii="Calibri" w:hAnsi="Calibri" w:cs="Times New Roman"/>
                <w:iCs/>
                <w:color w:val="000000"/>
              </w:rPr>
              <w:t>305,250</w:t>
            </w:r>
          </w:p>
        </w:tc>
        <w:tc>
          <w:tcPr>
            <w:tcW w:w="1363" w:type="pct"/>
            <w:hideMark/>
          </w:tcPr>
          <w:p w14:paraId="71D5EB60" w14:textId="77777777" w:rsidR="00900C79" w:rsidRPr="007110BB" w:rsidRDefault="00900C79" w:rsidP="00900C79">
            <w:pPr>
              <w:jc w:val="right"/>
              <w:rPr>
                <w:rFonts w:ascii="Times" w:hAnsi="Times" w:cs="Times New Roman"/>
              </w:rPr>
            </w:pPr>
            <w:r w:rsidRPr="007110BB">
              <w:rPr>
                <w:rFonts w:ascii="Calibri" w:hAnsi="Calibri" w:cs="Times New Roman"/>
                <w:iCs/>
                <w:color w:val="000000"/>
              </w:rPr>
              <w:t>0,1966</w:t>
            </w:r>
          </w:p>
        </w:tc>
      </w:tr>
      <w:tr w:rsidR="00900C79" w:rsidRPr="007110BB" w14:paraId="21875E42" w14:textId="77777777" w:rsidTr="00900C79">
        <w:trPr>
          <w:trHeight w:val="375"/>
        </w:trPr>
        <w:tc>
          <w:tcPr>
            <w:tcW w:w="956" w:type="pct"/>
            <w:hideMark/>
          </w:tcPr>
          <w:p w14:paraId="24EABBE6" w14:textId="77777777" w:rsidR="00900C79" w:rsidRPr="007110BB" w:rsidRDefault="00900C79" w:rsidP="00900C79">
            <w:pPr>
              <w:rPr>
                <w:rFonts w:ascii="Times" w:hAnsi="Times" w:cs="Times New Roman"/>
              </w:rPr>
            </w:pPr>
            <w:r w:rsidRPr="007110BB">
              <w:rPr>
                <w:rFonts w:ascii="Calibri" w:hAnsi="Calibri" w:cs="Times New Roman"/>
                <w:color w:val="000000"/>
              </w:rPr>
              <w:t>E.intestinallis</w:t>
            </w:r>
          </w:p>
        </w:tc>
        <w:tc>
          <w:tcPr>
            <w:tcW w:w="1381" w:type="pct"/>
            <w:hideMark/>
          </w:tcPr>
          <w:p w14:paraId="5C3737C7" w14:textId="77777777" w:rsidR="00900C79" w:rsidRPr="007110BB" w:rsidRDefault="00900C79" w:rsidP="00900C79">
            <w:pPr>
              <w:rPr>
                <w:rFonts w:ascii="Times" w:hAnsi="Times" w:cs="Times New Roman"/>
              </w:rPr>
            </w:pPr>
            <w:r w:rsidRPr="007110BB">
              <w:rPr>
                <w:rFonts w:ascii="Calibri" w:hAnsi="Calibri" w:cs="Times New Roman"/>
                <w:color w:val="000000"/>
              </w:rPr>
              <w:t>358,931</w:t>
            </w:r>
          </w:p>
        </w:tc>
        <w:tc>
          <w:tcPr>
            <w:tcW w:w="1299" w:type="pct"/>
            <w:hideMark/>
          </w:tcPr>
          <w:p w14:paraId="4D63A33C" w14:textId="77777777" w:rsidR="00900C79" w:rsidRPr="007110BB" w:rsidRDefault="00900C79" w:rsidP="00900C79">
            <w:pPr>
              <w:rPr>
                <w:rFonts w:ascii="Times" w:hAnsi="Times" w:cs="Times New Roman"/>
              </w:rPr>
            </w:pPr>
            <w:r w:rsidRPr="007110BB">
              <w:rPr>
                <w:rFonts w:ascii="Calibri" w:hAnsi="Calibri" w:cs="Times New Roman"/>
                <w:color w:val="000000"/>
              </w:rPr>
              <w:t>174,630</w:t>
            </w:r>
          </w:p>
        </w:tc>
        <w:tc>
          <w:tcPr>
            <w:tcW w:w="1363" w:type="pct"/>
            <w:hideMark/>
          </w:tcPr>
          <w:p w14:paraId="027A1BC1" w14:textId="77777777" w:rsidR="00900C79" w:rsidRPr="007110BB" w:rsidRDefault="00900C79" w:rsidP="00900C79">
            <w:pPr>
              <w:jc w:val="right"/>
              <w:rPr>
                <w:rFonts w:ascii="Times" w:hAnsi="Times" w:cs="Times New Roman"/>
              </w:rPr>
            </w:pPr>
            <w:r w:rsidRPr="007110BB">
              <w:rPr>
                <w:rFonts w:ascii="Calibri" w:hAnsi="Calibri" w:cs="Times New Roman"/>
                <w:color w:val="000000"/>
              </w:rPr>
              <w:t>9,11E-07</w:t>
            </w:r>
          </w:p>
        </w:tc>
      </w:tr>
      <w:tr w:rsidR="00900C79" w:rsidRPr="007110BB" w14:paraId="2C056F72" w14:textId="77777777" w:rsidTr="00900C79">
        <w:trPr>
          <w:trHeight w:val="375"/>
        </w:trPr>
        <w:tc>
          <w:tcPr>
            <w:tcW w:w="956" w:type="pct"/>
            <w:hideMark/>
          </w:tcPr>
          <w:p w14:paraId="6137C4B9" w14:textId="77777777" w:rsidR="00900C79" w:rsidRPr="007110BB" w:rsidRDefault="00900C79" w:rsidP="00900C79">
            <w:pPr>
              <w:rPr>
                <w:rFonts w:ascii="Times" w:hAnsi="Times" w:cs="Times New Roman"/>
              </w:rPr>
            </w:pPr>
            <w:r w:rsidRPr="007110BB">
              <w:rPr>
                <w:rFonts w:ascii="Calibri" w:hAnsi="Calibri" w:cs="Times New Roman"/>
                <w:color w:val="000000"/>
              </w:rPr>
              <w:t>E.cuniculi</w:t>
            </w:r>
          </w:p>
        </w:tc>
        <w:tc>
          <w:tcPr>
            <w:tcW w:w="1381" w:type="pct"/>
            <w:hideMark/>
          </w:tcPr>
          <w:p w14:paraId="3382C746" w14:textId="77777777" w:rsidR="00900C79" w:rsidRPr="007110BB" w:rsidRDefault="00900C79" w:rsidP="00900C79">
            <w:pPr>
              <w:rPr>
                <w:rFonts w:ascii="Times" w:hAnsi="Times" w:cs="Times New Roman"/>
              </w:rPr>
            </w:pPr>
            <w:r w:rsidRPr="007110BB">
              <w:rPr>
                <w:rFonts w:ascii="Calibri" w:hAnsi="Calibri" w:cs="Times New Roman"/>
                <w:color w:val="000000"/>
              </w:rPr>
              <w:t>368,688</w:t>
            </w:r>
          </w:p>
        </w:tc>
        <w:tc>
          <w:tcPr>
            <w:tcW w:w="1299" w:type="pct"/>
            <w:hideMark/>
          </w:tcPr>
          <w:p w14:paraId="3B2388A5" w14:textId="77777777" w:rsidR="00900C79" w:rsidRPr="007110BB" w:rsidRDefault="00900C79" w:rsidP="00900C79">
            <w:pPr>
              <w:rPr>
                <w:rFonts w:ascii="Times" w:hAnsi="Times" w:cs="Times New Roman"/>
              </w:rPr>
            </w:pPr>
            <w:r w:rsidRPr="007110BB">
              <w:rPr>
                <w:rFonts w:ascii="Calibri" w:hAnsi="Calibri" w:cs="Times New Roman"/>
                <w:color w:val="000000"/>
              </w:rPr>
              <w:t>187,100</w:t>
            </w:r>
          </w:p>
        </w:tc>
        <w:tc>
          <w:tcPr>
            <w:tcW w:w="1363" w:type="pct"/>
            <w:hideMark/>
          </w:tcPr>
          <w:p w14:paraId="5D3DEEF7" w14:textId="77777777" w:rsidR="00900C79" w:rsidRPr="007110BB" w:rsidRDefault="00900C79" w:rsidP="00900C79">
            <w:pPr>
              <w:jc w:val="right"/>
              <w:rPr>
                <w:rFonts w:ascii="Times" w:hAnsi="Times" w:cs="Times New Roman"/>
              </w:rPr>
            </w:pPr>
            <w:r w:rsidRPr="007110BB">
              <w:rPr>
                <w:rFonts w:ascii="Calibri" w:hAnsi="Calibri" w:cs="Times New Roman"/>
                <w:color w:val="000000"/>
              </w:rPr>
              <w:t>1,14E-10</w:t>
            </w:r>
          </w:p>
        </w:tc>
      </w:tr>
      <w:tr w:rsidR="00900C79" w:rsidRPr="007110BB" w14:paraId="1B7EC45E" w14:textId="77777777" w:rsidTr="00900C79">
        <w:trPr>
          <w:trHeight w:val="360"/>
        </w:trPr>
        <w:tc>
          <w:tcPr>
            <w:tcW w:w="956" w:type="pct"/>
            <w:hideMark/>
          </w:tcPr>
          <w:p w14:paraId="67912999" w14:textId="77777777" w:rsidR="00900C79" w:rsidRPr="007110BB" w:rsidRDefault="00900C79" w:rsidP="00900C79">
            <w:pPr>
              <w:rPr>
                <w:rFonts w:ascii="Times" w:hAnsi="Times" w:cs="Times New Roman"/>
              </w:rPr>
            </w:pPr>
            <w:r w:rsidRPr="007110BB">
              <w:rPr>
                <w:rFonts w:ascii="Calibri" w:hAnsi="Calibri" w:cs="Times New Roman"/>
                <w:color w:val="000000"/>
              </w:rPr>
              <w:t>N.ceranae</w:t>
            </w:r>
          </w:p>
        </w:tc>
        <w:tc>
          <w:tcPr>
            <w:tcW w:w="1381" w:type="pct"/>
            <w:hideMark/>
          </w:tcPr>
          <w:p w14:paraId="46F5D3D5" w14:textId="77777777" w:rsidR="00900C79" w:rsidRPr="007110BB" w:rsidRDefault="00900C79" w:rsidP="00900C79">
            <w:pPr>
              <w:rPr>
                <w:rFonts w:ascii="Times" w:hAnsi="Times" w:cs="Times New Roman"/>
              </w:rPr>
            </w:pPr>
            <w:r w:rsidRPr="007110BB">
              <w:rPr>
                <w:rFonts w:ascii="Calibri" w:hAnsi="Calibri" w:cs="Times New Roman"/>
                <w:color w:val="000000"/>
              </w:rPr>
              <w:t>339,184</w:t>
            </w:r>
          </w:p>
        </w:tc>
        <w:tc>
          <w:tcPr>
            <w:tcW w:w="1299" w:type="pct"/>
            <w:hideMark/>
          </w:tcPr>
          <w:p w14:paraId="5FCC78E1" w14:textId="77777777" w:rsidR="00900C79" w:rsidRPr="007110BB" w:rsidRDefault="00900C79" w:rsidP="00900C79">
            <w:pPr>
              <w:rPr>
                <w:rFonts w:ascii="Times" w:hAnsi="Times" w:cs="Times New Roman"/>
              </w:rPr>
            </w:pPr>
            <w:r w:rsidRPr="007110BB">
              <w:rPr>
                <w:rFonts w:ascii="Calibri" w:hAnsi="Calibri" w:cs="Times New Roman"/>
                <w:color w:val="000000"/>
              </w:rPr>
              <w:t>279,514</w:t>
            </w:r>
          </w:p>
        </w:tc>
        <w:tc>
          <w:tcPr>
            <w:tcW w:w="1363" w:type="pct"/>
            <w:hideMark/>
          </w:tcPr>
          <w:p w14:paraId="42463C29" w14:textId="77777777" w:rsidR="00900C79" w:rsidRPr="007110BB" w:rsidRDefault="00900C79" w:rsidP="00900C79">
            <w:pPr>
              <w:jc w:val="right"/>
              <w:rPr>
                <w:rFonts w:ascii="Times" w:hAnsi="Times" w:cs="Times New Roman"/>
              </w:rPr>
            </w:pPr>
            <w:r w:rsidRPr="007110BB">
              <w:rPr>
                <w:rFonts w:ascii="Calibri" w:hAnsi="Calibri" w:cs="Times New Roman"/>
                <w:color w:val="000000"/>
              </w:rPr>
              <w:t>2,32E-09</w:t>
            </w:r>
          </w:p>
        </w:tc>
      </w:tr>
      <w:tr w:rsidR="00900C79" w:rsidRPr="007110BB" w14:paraId="6C737E00" w14:textId="77777777" w:rsidTr="00900C79">
        <w:trPr>
          <w:trHeight w:val="375"/>
        </w:trPr>
        <w:tc>
          <w:tcPr>
            <w:tcW w:w="956" w:type="pct"/>
            <w:hideMark/>
          </w:tcPr>
          <w:p w14:paraId="69400AF6" w14:textId="77777777" w:rsidR="00900C79" w:rsidRPr="007110BB" w:rsidRDefault="00900C79" w:rsidP="00900C79">
            <w:pPr>
              <w:rPr>
                <w:rFonts w:ascii="Times" w:hAnsi="Times" w:cs="Times New Roman"/>
              </w:rPr>
            </w:pPr>
            <w:r w:rsidRPr="007110BB">
              <w:rPr>
                <w:rFonts w:ascii="Calibri" w:hAnsi="Calibri" w:cs="Times New Roman"/>
                <w:color w:val="000000"/>
              </w:rPr>
              <w:t>E.bieneusi</w:t>
            </w:r>
          </w:p>
        </w:tc>
        <w:tc>
          <w:tcPr>
            <w:tcW w:w="1381" w:type="pct"/>
            <w:hideMark/>
          </w:tcPr>
          <w:p w14:paraId="58F15DC7" w14:textId="77777777" w:rsidR="00900C79" w:rsidRPr="007110BB" w:rsidRDefault="00900C79" w:rsidP="00900C79">
            <w:pPr>
              <w:rPr>
                <w:rFonts w:ascii="Times" w:hAnsi="Times" w:cs="Times New Roman"/>
              </w:rPr>
            </w:pPr>
            <w:r w:rsidRPr="007110BB">
              <w:rPr>
                <w:rFonts w:ascii="Calibri" w:hAnsi="Calibri" w:cs="Times New Roman"/>
                <w:color w:val="000000"/>
              </w:rPr>
              <w:t>274,151</w:t>
            </w:r>
          </w:p>
        </w:tc>
        <w:tc>
          <w:tcPr>
            <w:tcW w:w="1299" w:type="pct"/>
            <w:hideMark/>
          </w:tcPr>
          <w:p w14:paraId="3EA7700A" w14:textId="77777777" w:rsidR="00900C79" w:rsidRPr="007110BB" w:rsidRDefault="00900C79" w:rsidP="00900C79">
            <w:pPr>
              <w:rPr>
                <w:rFonts w:ascii="Times" w:hAnsi="Times" w:cs="Times New Roman"/>
              </w:rPr>
            </w:pPr>
            <w:r w:rsidRPr="007110BB">
              <w:rPr>
                <w:rFonts w:ascii="Calibri" w:hAnsi="Calibri" w:cs="Times New Roman"/>
                <w:color w:val="000000"/>
              </w:rPr>
              <w:t>182,634</w:t>
            </w:r>
          </w:p>
        </w:tc>
        <w:tc>
          <w:tcPr>
            <w:tcW w:w="1363" w:type="pct"/>
            <w:hideMark/>
          </w:tcPr>
          <w:p w14:paraId="3881F3D1" w14:textId="77777777" w:rsidR="00900C79" w:rsidRPr="007110BB" w:rsidRDefault="00900C79" w:rsidP="00900C79">
            <w:pPr>
              <w:jc w:val="right"/>
              <w:rPr>
                <w:rFonts w:ascii="Times" w:hAnsi="Times" w:cs="Times New Roman"/>
              </w:rPr>
            </w:pPr>
            <w:r w:rsidRPr="007110BB">
              <w:rPr>
                <w:rFonts w:ascii="Calibri" w:hAnsi="Calibri" w:cs="Times New Roman"/>
                <w:color w:val="000000"/>
              </w:rPr>
              <w:t>p &lt; 2,2E-16</w:t>
            </w:r>
          </w:p>
        </w:tc>
      </w:tr>
      <w:tr w:rsidR="00900C79" w:rsidRPr="007110BB" w14:paraId="3DA8586D" w14:textId="77777777" w:rsidTr="00900C79">
        <w:trPr>
          <w:trHeight w:val="375"/>
        </w:trPr>
        <w:tc>
          <w:tcPr>
            <w:tcW w:w="956" w:type="pct"/>
            <w:hideMark/>
          </w:tcPr>
          <w:p w14:paraId="25B5C77A" w14:textId="77777777" w:rsidR="00900C79" w:rsidRPr="007110BB" w:rsidRDefault="00900C79" w:rsidP="00900C79">
            <w:pPr>
              <w:rPr>
                <w:rFonts w:ascii="Times" w:hAnsi="Times" w:cs="Times New Roman"/>
              </w:rPr>
            </w:pPr>
            <w:r w:rsidRPr="007110BB">
              <w:rPr>
                <w:rFonts w:ascii="Calibri" w:hAnsi="Calibri" w:cs="Times New Roman"/>
                <w:color w:val="000000"/>
              </w:rPr>
              <w:t>V.corneae</w:t>
            </w:r>
          </w:p>
        </w:tc>
        <w:tc>
          <w:tcPr>
            <w:tcW w:w="1381" w:type="pct"/>
            <w:hideMark/>
          </w:tcPr>
          <w:p w14:paraId="49B2685D" w14:textId="77777777" w:rsidR="00900C79" w:rsidRPr="007110BB" w:rsidRDefault="00900C79" w:rsidP="00900C79">
            <w:pPr>
              <w:rPr>
                <w:rFonts w:ascii="Times" w:hAnsi="Times" w:cs="Times New Roman"/>
              </w:rPr>
            </w:pPr>
            <w:r w:rsidRPr="007110BB">
              <w:rPr>
                <w:rFonts w:ascii="Calibri" w:hAnsi="Calibri" w:cs="Times New Roman"/>
                <w:color w:val="000000"/>
              </w:rPr>
              <w:t>330,872</w:t>
            </w:r>
          </w:p>
        </w:tc>
        <w:tc>
          <w:tcPr>
            <w:tcW w:w="1299" w:type="pct"/>
            <w:hideMark/>
          </w:tcPr>
          <w:p w14:paraId="5C5A97D8" w14:textId="77777777" w:rsidR="00900C79" w:rsidRPr="007110BB" w:rsidRDefault="00900C79" w:rsidP="00900C79">
            <w:pPr>
              <w:rPr>
                <w:rFonts w:ascii="Times" w:hAnsi="Times" w:cs="Times New Roman"/>
              </w:rPr>
            </w:pPr>
            <w:r w:rsidRPr="007110BB">
              <w:rPr>
                <w:rFonts w:ascii="Calibri" w:hAnsi="Calibri" w:cs="Times New Roman"/>
                <w:color w:val="000000"/>
              </w:rPr>
              <w:t>283,743</w:t>
            </w:r>
          </w:p>
        </w:tc>
        <w:tc>
          <w:tcPr>
            <w:tcW w:w="1363" w:type="pct"/>
            <w:hideMark/>
          </w:tcPr>
          <w:p w14:paraId="1A800E11" w14:textId="77777777" w:rsidR="00900C79" w:rsidRPr="007110BB" w:rsidRDefault="00900C79" w:rsidP="00900C79">
            <w:pPr>
              <w:jc w:val="right"/>
              <w:rPr>
                <w:rFonts w:ascii="Times" w:hAnsi="Times" w:cs="Times New Roman"/>
              </w:rPr>
            </w:pPr>
            <w:r w:rsidRPr="007110BB">
              <w:rPr>
                <w:rFonts w:ascii="Calibri" w:hAnsi="Calibri" w:cs="Times New Roman"/>
                <w:color w:val="000000"/>
              </w:rPr>
              <w:t>5,05E-08</w:t>
            </w:r>
          </w:p>
        </w:tc>
      </w:tr>
      <w:tr w:rsidR="00900C79" w:rsidRPr="007110BB" w14:paraId="02F06415" w14:textId="77777777" w:rsidTr="00900C79">
        <w:trPr>
          <w:trHeight w:val="375"/>
        </w:trPr>
        <w:tc>
          <w:tcPr>
            <w:tcW w:w="956" w:type="pct"/>
            <w:hideMark/>
          </w:tcPr>
          <w:p w14:paraId="7E55148D" w14:textId="77777777" w:rsidR="00900C79" w:rsidRPr="007110BB" w:rsidRDefault="00900C79" w:rsidP="00900C79">
            <w:pPr>
              <w:rPr>
                <w:rFonts w:ascii="Times" w:hAnsi="Times" w:cs="Times New Roman"/>
              </w:rPr>
            </w:pPr>
            <w:r w:rsidRPr="007110BB">
              <w:rPr>
                <w:rFonts w:ascii="Calibri" w:hAnsi="Calibri" w:cs="Times New Roman"/>
                <w:color w:val="000000"/>
              </w:rPr>
              <w:t>A.algerae</w:t>
            </w:r>
          </w:p>
        </w:tc>
        <w:tc>
          <w:tcPr>
            <w:tcW w:w="1381" w:type="pct"/>
            <w:hideMark/>
          </w:tcPr>
          <w:p w14:paraId="210265F4" w14:textId="77777777" w:rsidR="00900C79" w:rsidRPr="007110BB" w:rsidRDefault="00900C79" w:rsidP="00900C79">
            <w:pPr>
              <w:rPr>
                <w:rFonts w:ascii="Times" w:hAnsi="Times" w:cs="Times New Roman"/>
              </w:rPr>
            </w:pPr>
            <w:r w:rsidRPr="007110BB">
              <w:rPr>
                <w:rFonts w:ascii="Calibri" w:hAnsi="Calibri" w:cs="Times New Roman"/>
                <w:color w:val="000000"/>
              </w:rPr>
              <w:t>284,651</w:t>
            </w:r>
          </w:p>
        </w:tc>
        <w:tc>
          <w:tcPr>
            <w:tcW w:w="1299" w:type="pct"/>
            <w:hideMark/>
          </w:tcPr>
          <w:p w14:paraId="740DF783" w14:textId="77777777" w:rsidR="00900C79" w:rsidRPr="007110BB" w:rsidRDefault="00900C79" w:rsidP="00900C79">
            <w:pPr>
              <w:rPr>
                <w:rFonts w:ascii="Times" w:hAnsi="Times" w:cs="Times New Roman"/>
              </w:rPr>
            </w:pPr>
            <w:r w:rsidRPr="007110BB">
              <w:rPr>
                <w:rFonts w:ascii="Calibri" w:hAnsi="Calibri" w:cs="Times New Roman"/>
                <w:color w:val="000000"/>
              </w:rPr>
              <w:t>223,355</w:t>
            </w:r>
          </w:p>
        </w:tc>
        <w:tc>
          <w:tcPr>
            <w:tcW w:w="1363" w:type="pct"/>
            <w:hideMark/>
          </w:tcPr>
          <w:p w14:paraId="56DD4D6E" w14:textId="77777777" w:rsidR="00900C79" w:rsidRPr="007110BB" w:rsidRDefault="00900C79" w:rsidP="00900C79">
            <w:pPr>
              <w:jc w:val="right"/>
              <w:rPr>
                <w:rFonts w:ascii="Times" w:hAnsi="Times" w:cs="Times New Roman"/>
              </w:rPr>
            </w:pPr>
            <w:r w:rsidRPr="007110BB">
              <w:rPr>
                <w:rFonts w:ascii="Calibri" w:hAnsi="Calibri" w:cs="Times New Roman"/>
                <w:color w:val="000000"/>
              </w:rPr>
              <w:t>p &lt; 2,2E-16</w:t>
            </w:r>
          </w:p>
        </w:tc>
      </w:tr>
      <w:tr w:rsidR="00900C79" w:rsidRPr="007110BB" w14:paraId="3BECAAA7" w14:textId="77777777" w:rsidTr="00900C79">
        <w:trPr>
          <w:trHeight w:val="375"/>
        </w:trPr>
        <w:tc>
          <w:tcPr>
            <w:tcW w:w="956" w:type="pct"/>
            <w:hideMark/>
          </w:tcPr>
          <w:p w14:paraId="5B3C3B6A" w14:textId="77777777" w:rsidR="00900C79" w:rsidRPr="007110BB" w:rsidRDefault="00900C79" w:rsidP="00900C79">
            <w:pPr>
              <w:rPr>
                <w:rFonts w:ascii="Times" w:hAnsi="Times" w:cs="Times New Roman"/>
              </w:rPr>
            </w:pPr>
            <w:r w:rsidRPr="007110BB">
              <w:rPr>
                <w:rFonts w:ascii="Calibri" w:hAnsi="Calibri" w:cs="Times New Roman"/>
                <w:color w:val="000000"/>
              </w:rPr>
              <w:t>A.locustae</w:t>
            </w:r>
          </w:p>
        </w:tc>
        <w:tc>
          <w:tcPr>
            <w:tcW w:w="1381" w:type="pct"/>
            <w:hideMark/>
          </w:tcPr>
          <w:p w14:paraId="30C03DC8" w14:textId="77777777" w:rsidR="00900C79" w:rsidRPr="007110BB" w:rsidRDefault="00900C79" w:rsidP="00900C79">
            <w:pPr>
              <w:rPr>
                <w:rFonts w:ascii="Times" w:hAnsi="Times" w:cs="Times New Roman"/>
              </w:rPr>
            </w:pPr>
            <w:r w:rsidRPr="007110BB">
              <w:rPr>
                <w:rFonts w:ascii="Calibri" w:hAnsi="Calibri" w:cs="Times New Roman"/>
                <w:color w:val="000000"/>
              </w:rPr>
              <w:t>295,033</w:t>
            </w:r>
          </w:p>
        </w:tc>
        <w:tc>
          <w:tcPr>
            <w:tcW w:w="1299" w:type="pct"/>
            <w:hideMark/>
          </w:tcPr>
          <w:p w14:paraId="5A0EFE31" w14:textId="77777777" w:rsidR="00900C79" w:rsidRPr="007110BB" w:rsidRDefault="00900C79" w:rsidP="00900C79">
            <w:pPr>
              <w:rPr>
                <w:rFonts w:ascii="Times" w:hAnsi="Times" w:cs="Times New Roman"/>
              </w:rPr>
            </w:pPr>
            <w:r w:rsidRPr="007110BB">
              <w:rPr>
                <w:rFonts w:ascii="Calibri" w:hAnsi="Calibri" w:cs="Times New Roman"/>
                <w:color w:val="000000"/>
              </w:rPr>
              <w:t>157,594</w:t>
            </w:r>
          </w:p>
        </w:tc>
        <w:tc>
          <w:tcPr>
            <w:tcW w:w="1363" w:type="pct"/>
            <w:hideMark/>
          </w:tcPr>
          <w:p w14:paraId="0C3A8428" w14:textId="77777777" w:rsidR="00900C79" w:rsidRPr="007110BB" w:rsidRDefault="00900C79" w:rsidP="00900C79">
            <w:pPr>
              <w:jc w:val="right"/>
              <w:rPr>
                <w:rFonts w:ascii="Times" w:hAnsi="Times" w:cs="Times New Roman"/>
              </w:rPr>
            </w:pPr>
            <w:r w:rsidRPr="007110BB">
              <w:rPr>
                <w:rFonts w:ascii="Calibri" w:hAnsi="Calibri" w:cs="Times New Roman"/>
                <w:color w:val="000000"/>
              </w:rPr>
              <w:t>p &lt; 2,2E-16</w:t>
            </w:r>
          </w:p>
        </w:tc>
      </w:tr>
      <w:tr w:rsidR="00900C79" w:rsidRPr="007110BB" w14:paraId="03348D35" w14:textId="77777777" w:rsidTr="00900C79">
        <w:trPr>
          <w:trHeight w:val="375"/>
        </w:trPr>
        <w:tc>
          <w:tcPr>
            <w:tcW w:w="956" w:type="pct"/>
            <w:hideMark/>
          </w:tcPr>
          <w:p w14:paraId="015BA462" w14:textId="77777777" w:rsidR="00900C79" w:rsidRPr="007110BB" w:rsidRDefault="00900C79" w:rsidP="00900C79">
            <w:pPr>
              <w:rPr>
                <w:rFonts w:ascii="Times" w:hAnsi="Times" w:cs="Times New Roman"/>
              </w:rPr>
            </w:pPr>
            <w:r w:rsidRPr="007110BB">
              <w:rPr>
                <w:rFonts w:ascii="Calibri" w:hAnsi="Calibri" w:cs="Times New Roman"/>
                <w:color w:val="000000"/>
              </w:rPr>
              <w:t>E.aedis</w:t>
            </w:r>
          </w:p>
        </w:tc>
        <w:tc>
          <w:tcPr>
            <w:tcW w:w="1381" w:type="pct"/>
            <w:hideMark/>
          </w:tcPr>
          <w:p w14:paraId="33BE03AB" w14:textId="77777777" w:rsidR="00900C79" w:rsidRPr="007110BB" w:rsidRDefault="00900C79" w:rsidP="00900C79">
            <w:pPr>
              <w:rPr>
                <w:rFonts w:ascii="Times" w:hAnsi="Times" w:cs="Times New Roman"/>
              </w:rPr>
            </w:pPr>
            <w:r w:rsidRPr="007110BB">
              <w:rPr>
                <w:rFonts w:ascii="Calibri" w:hAnsi="Calibri" w:cs="Times New Roman"/>
                <w:color w:val="000000"/>
              </w:rPr>
              <w:t>380,879</w:t>
            </w:r>
          </w:p>
        </w:tc>
        <w:tc>
          <w:tcPr>
            <w:tcW w:w="1299" w:type="pct"/>
            <w:hideMark/>
          </w:tcPr>
          <w:p w14:paraId="1B9F7637" w14:textId="77777777" w:rsidR="00900C79" w:rsidRPr="007110BB" w:rsidRDefault="00900C79" w:rsidP="00900C79">
            <w:pPr>
              <w:rPr>
                <w:rFonts w:ascii="Times" w:hAnsi="Times" w:cs="Times New Roman"/>
              </w:rPr>
            </w:pPr>
            <w:r w:rsidRPr="007110BB">
              <w:rPr>
                <w:rFonts w:ascii="Calibri" w:hAnsi="Calibri" w:cs="Times New Roman"/>
                <w:color w:val="000000"/>
              </w:rPr>
              <w:t>319,525</w:t>
            </w:r>
          </w:p>
        </w:tc>
        <w:tc>
          <w:tcPr>
            <w:tcW w:w="1363" w:type="pct"/>
            <w:hideMark/>
          </w:tcPr>
          <w:p w14:paraId="4F86D8B6" w14:textId="77777777" w:rsidR="00900C79" w:rsidRPr="007110BB" w:rsidRDefault="00900C79" w:rsidP="00900C79">
            <w:pPr>
              <w:jc w:val="right"/>
              <w:rPr>
                <w:rFonts w:ascii="Times" w:hAnsi="Times" w:cs="Times New Roman"/>
              </w:rPr>
            </w:pPr>
            <w:r w:rsidRPr="007110BB">
              <w:rPr>
                <w:rFonts w:ascii="Calibri" w:hAnsi="Calibri" w:cs="Times New Roman"/>
                <w:color w:val="000000"/>
              </w:rPr>
              <w:t>p &lt; 2,2E-16</w:t>
            </w:r>
          </w:p>
        </w:tc>
      </w:tr>
      <w:tr w:rsidR="00900C79" w:rsidRPr="007110BB" w14:paraId="17F89E80" w14:textId="77777777" w:rsidTr="00900C79">
        <w:trPr>
          <w:trHeight w:val="375"/>
        </w:trPr>
        <w:tc>
          <w:tcPr>
            <w:tcW w:w="956" w:type="pct"/>
            <w:hideMark/>
          </w:tcPr>
          <w:p w14:paraId="1219E633" w14:textId="77777777" w:rsidR="00900C79" w:rsidRPr="007110BB" w:rsidRDefault="00900C79" w:rsidP="00900C79">
            <w:pPr>
              <w:rPr>
                <w:rFonts w:ascii="Times" w:hAnsi="Times" w:cs="Times New Roman"/>
              </w:rPr>
            </w:pPr>
            <w:r w:rsidRPr="007110BB">
              <w:rPr>
                <w:rFonts w:ascii="Calibri" w:hAnsi="Calibri" w:cs="Times New Roman"/>
                <w:color w:val="000000"/>
              </w:rPr>
              <w:t>V.culicis</w:t>
            </w:r>
          </w:p>
        </w:tc>
        <w:tc>
          <w:tcPr>
            <w:tcW w:w="1381" w:type="pct"/>
            <w:hideMark/>
          </w:tcPr>
          <w:p w14:paraId="06A0F1FF" w14:textId="77777777" w:rsidR="00900C79" w:rsidRPr="007110BB" w:rsidRDefault="00900C79" w:rsidP="00900C79">
            <w:pPr>
              <w:rPr>
                <w:rFonts w:ascii="Times" w:hAnsi="Times" w:cs="Times New Roman"/>
              </w:rPr>
            </w:pPr>
            <w:r w:rsidRPr="007110BB">
              <w:rPr>
                <w:rFonts w:ascii="Calibri" w:hAnsi="Calibri" w:cs="Times New Roman"/>
                <w:color w:val="000000"/>
              </w:rPr>
              <w:t>370,504</w:t>
            </w:r>
          </w:p>
        </w:tc>
        <w:tc>
          <w:tcPr>
            <w:tcW w:w="1299" w:type="pct"/>
            <w:hideMark/>
          </w:tcPr>
          <w:p w14:paraId="67708858" w14:textId="77777777" w:rsidR="00900C79" w:rsidRPr="007110BB" w:rsidRDefault="00900C79" w:rsidP="00900C79">
            <w:pPr>
              <w:rPr>
                <w:rFonts w:ascii="Times" w:hAnsi="Times" w:cs="Times New Roman"/>
              </w:rPr>
            </w:pPr>
            <w:r w:rsidRPr="007110BB">
              <w:rPr>
                <w:rFonts w:ascii="Calibri" w:hAnsi="Calibri" w:cs="Times New Roman"/>
                <w:color w:val="000000"/>
              </w:rPr>
              <w:t>294,433</w:t>
            </w:r>
          </w:p>
        </w:tc>
        <w:tc>
          <w:tcPr>
            <w:tcW w:w="1363" w:type="pct"/>
            <w:hideMark/>
          </w:tcPr>
          <w:p w14:paraId="632B8776" w14:textId="77777777" w:rsidR="00900C79" w:rsidRPr="007110BB" w:rsidRDefault="00900C79" w:rsidP="00900C79">
            <w:pPr>
              <w:jc w:val="right"/>
              <w:rPr>
                <w:rFonts w:ascii="Times" w:hAnsi="Times" w:cs="Times New Roman"/>
              </w:rPr>
            </w:pPr>
            <w:r w:rsidRPr="007110BB">
              <w:rPr>
                <w:rFonts w:ascii="Calibri" w:hAnsi="Calibri" w:cs="Times New Roman"/>
                <w:color w:val="000000"/>
              </w:rPr>
              <w:t>p &lt; 2,2E-16</w:t>
            </w:r>
          </w:p>
        </w:tc>
      </w:tr>
      <w:tr w:rsidR="00900C79" w:rsidRPr="007110BB" w14:paraId="2E81421A" w14:textId="77777777" w:rsidTr="00900C79">
        <w:trPr>
          <w:trHeight w:val="375"/>
        </w:trPr>
        <w:tc>
          <w:tcPr>
            <w:tcW w:w="956" w:type="pct"/>
            <w:hideMark/>
          </w:tcPr>
          <w:p w14:paraId="37E545CE" w14:textId="77777777" w:rsidR="00900C79" w:rsidRPr="007110BB" w:rsidRDefault="00900C79" w:rsidP="00900C79">
            <w:pPr>
              <w:rPr>
                <w:rFonts w:ascii="Times" w:hAnsi="Times" w:cs="Times New Roman"/>
              </w:rPr>
            </w:pPr>
            <w:r w:rsidRPr="007110BB">
              <w:rPr>
                <w:rFonts w:ascii="Calibri" w:hAnsi="Calibri" w:cs="Times New Roman"/>
                <w:color w:val="000000"/>
              </w:rPr>
              <w:t>N.parisii</w:t>
            </w:r>
          </w:p>
        </w:tc>
        <w:tc>
          <w:tcPr>
            <w:tcW w:w="1381" w:type="pct"/>
            <w:hideMark/>
          </w:tcPr>
          <w:p w14:paraId="71B3B73D" w14:textId="77777777" w:rsidR="00900C79" w:rsidRPr="007110BB" w:rsidRDefault="00900C79" w:rsidP="00900C79">
            <w:pPr>
              <w:rPr>
                <w:rFonts w:ascii="Times" w:hAnsi="Times" w:cs="Times New Roman"/>
              </w:rPr>
            </w:pPr>
            <w:r w:rsidRPr="007110BB">
              <w:rPr>
                <w:rFonts w:ascii="Calibri" w:hAnsi="Calibri" w:cs="Times New Roman"/>
                <w:color w:val="000000"/>
              </w:rPr>
              <w:t>421,400</w:t>
            </w:r>
          </w:p>
        </w:tc>
        <w:tc>
          <w:tcPr>
            <w:tcW w:w="1299" w:type="pct"/>
            <w:hideMark/>
          </w:tcPr>
          <w:p w14:paraId="1689A356" w14:textId="77777777" w:rsidR="00900C79" w:rsidRPr="007110BB" w:rsidRDefault="00900C79" w:rsidP="00900C79">
            <w:pPr>
              <w:rPr>
                <w:rFonts w:ascii="Times" w:hAnsi="Times" w:cs="Times New Roman"/>
              </w:rPr>
            </w:pPr>
            <w:r w:rsidRPr="007110BB">
              <w:rPr>
                <w:rFonts w:ascii="Calibri" w:hAnsi="Calibri" w:cs="Times New Roman"/>
                <w:color w:val="000000"/>
              </w:rPr>
              <w:t>302,794</w:t>
            </w:r>
          </w:p>
        </w:tc>
        <w:tc>
          <w:tcPr>
            <w:tcW w:w="1363" w:type="pct"/>
            <w:hideMark/>
          </w:tcPr>
          <w:p w14:paraId="394BDD9A" w14:textId="77777777" w:rsidR="00900C79" w:rsidRPr="007110BB" w:rsidRDefault="00900C79" w:rsidP="00900C79">
            <w:pPr>
              <w:jc w:val="right"/>
              <w:rPr>
                <w:rFonts w:ascii="Times" w:hAnsi="Times" w:cs="Times New Roman"/>
              </w:rPr>
            </w:pPr>
            <w:r w:rsidRPr="007110BB">
              <w:rPr>
                <w:rFonts w:ascii="Calibri" w:hAnsi="Calibri" w:cs="Times New Roman"/>
                <w:color w:val="000000"/>
              </w:rPr>
              <w:t>p &lt; 2,2E-16</w:t>
            </w:r>
          </w:p>
        </w:tc>
      </w:tr>
    </w:tbl>
    <w:p w14:paraId="2A0AC6B7" w14:textId="77777777" w:rsidR="00900C79" w:rsidRDefault="00900C79" w:rsidP="00DB5D05"/>
    <w:p w14:paraId="5A6ABEB2" w14:textId="2B5A34B4" w:rsidR="007C0D28" w:rsidRDefault="007C0D28" w:rsidP="007C0D28">
      <w:pPr>
        <w:pStyle w:val="Caption"/>
        <w:keepNext/>
      </w:pPr>
      <w:bookmarkStart w:id="14" w:name="_Ref381452965"/>
      <w:r>
        <w:t xml:space="preserve">Table </w:t>
      </w:r>
      <w:r w:rsidR="005E611E">
        <w:fldChar w:fldCharType="begin"/>
      </w:r>
      <w:r w:rsidR="005E611E">
        <w:instrText xml:space="preserve"> STYLEREF 1 \s </w:instrText>
      </w:r>
      <w:r w:rsidR="005E611E">
        <w:fldChar w:fldCharType="separate"/>
      </w:r>
      <w:r w:rsidR="005E611E">
        <w:rPr>
          <w:noProof/>
        </w:rPr>
        <w:t>A</w:t>
      </w:r>
      <w:r w:rsidR="005E611E">
        <w:fldChar w:fldCharType="end"/>
      </w:r>
      <w:r w:rsidR="005E611E">
        <w:noBreakHyphen/>
      </w:r>
      <w:r w:rsidR="005E611E">
        <w:fldChar w:fldCharType="begin"/>
      </w:r>
      <w:r w:rsidR="005E611E">
        <w:instrText xml:space="preserve"> SEQ Table \* ARABIC \s 1 </w:instrText>
      </w:r>
      <w:r w:rsidR="005E611E">
        <w:fldChar w:fldCharType="separate"/>
      </w:r>
      <w:r w:rsidR="005E611E">
        <w:rPr>
          <w:noProof/>
        </w:rPr>
        <w:t>4</w:t>
      </w:r>
      <w:r w:rsidR="005E611E">
        <w:fldChar w:fldCharType="end"/>
      </w:r>
      <w:bookmarkEnd w:id="14"/>
      <w:r w:rsidR="008B7F04">
        <w:t>:</w:t>
      </w:r>
      <w:r>
        <w:t xml:space="preserve"> List of species we used for the distribution analysis of Microsporidia last common ancestor proteins.</w:t>
      </w:r>
    </w:p>
    <w:tbl>
      <w:tblPr>
        <w:tblStyle w:val="TableGrid"/>
        <w:tblW w:w="5000" w:type="pct"/>
        <w:tblLook w:val="0000" w:firstRow="0" w:lastRow="0" w:firstColumn="0" w:lastColumn="0" w:noHBand="0" w:noVBand="0"/>
      </w:tblPr>
      <w:tblGrid>
        <w:gridCol w:w="683"/>
        <w:gridCol w:w="3347"/>
        <w:gridCol w:w="2897"/>
        <w:gridCol w:w="1793"/>
      </w:tblGrid>
      <w:tr w:rsidR="007C0D28" w:rsidRPr="00F80F54" w14:paraId="1B49C64E" w14:textId="77777777" w:rsidTr="007C0D28">
        <w:tc>
          <w:tcPr>
            <w:tcW w:w="392" w:type="pct"/>
          </w:tcPr>
          <w:p w14:paraId="4072007A" w14:textId="77777777" w:rsidR="007C0D28" w:rsidRPr="007C0D28" w:rsidRDefault="007C0D28" w:rsidP="00F80F54">
            <w:r w:rsidRPr="007C0D28">
              <w:t>No.</w:t>
            </w:r>
          </w:p>
        </w:tc>
        <w:tc>
          <w:tcPr>
            <w:tcW w:w="1919" w:type="pct"/>
          </w:tcPr>
          <w:p w14:paraId="5996DD8E" w14:textId="6FC77127" w:rsidR="007C0D28" w:rsidRPr="00F80F54" w:rsidRDefault="007C0D28" w:rsidP="00F80F54">
            <w:r>
              <w:t>F</w:t>
            </w:r>
            <w:r w:rsidRPr="00F80F54">
              <w:t>ull name</w:t>
            </w:r>
          </w:p>
        </w:tc>
        <w:tc>
          <w:tcPr>
            <w:tcW w:w="1661" w:type="pct"/>
          </w:tcPr>
          <w:p w14:paraId="0BBE7212" w14:textId="77777777" w:rsidR="007C0D28" w:rsidRPr="00F80F54" w:rsidRDefault="007C0D28" w:rsidP="00F80F54">
            <w:r w:rsidRPr="00F80F54">
              <w:t>supertaxa</w:t>
            </w:r>
          </w:p>
        </w:tc>
        <w:tc>
          <w:tcPr>
            <w:tcW w:w="1028" w:type="pct"/>
          </w:tcPr>
          <w:p w14:paraId="242ADC15" w14:textId="77777777" w:rsidR="007C0D28" w:rsidRPr="00F80F54" w:rsidRDefault="007C0D28" w:rsidP="00F80F54">
            <w:r w:rsidRPr="00F80F54">
              <w:t>group</w:t>
            </w:r>
          </w:p>
        </w:tc>
      </w:tr>
      <w:tr w:rsidR="007C0D28" w:rsidRPr="00F80F54" w14:paraId="65CC8A8E" w14:textId="77777777" w:rsidTr="007C0D28">
        <w:tc>
          <w:tcPr>
            <w:tcW w:w="392" w:type="pct"/>
          </w:tcPr>
          <w:p w14:paraId="78496C68" w14:textId="77777777" w:rsidR="007C0D28" w:rsidRPr="007C0D28" w:rsidRDefault="007C0D28" w:rsidP="00F80F54">
            <w:r w:rsidRPr="007C0D28">
              <w:rPr>
                <w:bCs/>
              </w:rPr>
              <w:t>1</w:t>
            </w:r>
          </w:p>
        </w:tc>
        <w:tc>
          <w:tcPr>
            <w:tcW w:w="1919" w:type="pct"/>
          </w:tcPr>
          <w:p w14:paraId="6EA13072" w14:textId="77777777" w:rsidR="007C0D28" w:rsidRPr="00F80F54" w:rsidRDefault="007C0D28" w:rsidP="00F80F54">
            <w:r w:rsidRPr="00F80F54">
              <w:t>Ashbya gossypii</w:t>
            </w:r>
          </w:p>
        </w:tc>
        <w:tc>
          <w:tcPr>
            <w:tcW w:w="1661" w:type="pct"/>
          </w:tcPr>
          <w:p w14:paraId="38CC6C84" w14:textId="77777777" w:rsidR="007C0D28" w:rsidRPr="00F80F54" w:rsidRDefault="007C0D28" w:rsidP="00F80F54">
            <w:r w:rsidRPr="00F80F54">
              <w:t>Saccharomycotina</w:t>
            </w:r>
          </w:p>
        </w:tc>
        <w:tc>
          <w:tcPr>
            <w:tcW w:w="1028" w:type="pct"/>
          </w:tcPr>
          <w:p w14:paraId="156BDB66" w14:textId="77777777" w:rsidR="007C0D28" w:rsidRPr="00F80F54" w:rsidRDefault="007C0D28" w:rsidP="00F80F54">
            <w:r w:rsidRPr="00F80F54">
              <w:t>fungi</w:t>
            </w:r>
          </w:p>
        </w:tc>
      </w:tr>
      <w:tr w:rsidR="007C0D28" w:rsidRPr="00F80F54" w14:paraId="5A0BD069" w14:textId="77777777" w:rsidTr="007C0D28">
        <w:tc>
          <w:tcPr>
            <w:tcW w:w="392" w:type="pct"/>
          </w:tcPr>
          <w:p w14:paraId="72EC53C2" w14:textId="77777777" w:rsidR="007C0D28" w:rsidRPr="007C0D28" w:rsidRDefault="007C0D28" w:rsidP="00F80F54">
            <w:r w:rsidRPr="007C0D28">
              <w:rPr>
                <w:bCs/>
              </w:rPr>
              <w:t>2</w:t>
            </w:r>
          </w:p>
        </w:tc>
        <w:tc>
          <w:tcPr>
            <w:tcW w:w="1919" w:type="pct"/>
          </w:tcPr>
          <w:p w14:paraId="5666229F" w14:textId="77777777" w:rsidR="007C0D28" w:rsidRPr="00F80F54" w:rsidRDefault="007C0D28" w:rsidP="00F80F54">
            <w:r w:rsidRPr="00F80F54">
              <w:t>Candida albicans</w:t>
            </w:r>
          </w:p>
        </w:tc>
        <w:tc>
          <w:tcPr>
            <w:tcW w:w="1661" w:type="pct"/>
          </w:tcPr>
          <w:p w14:paraId="274B0102" w14:textId="77777777" w:rsidR="007C0D28" w:rsidRPr="00F80F54" w:rsidRDefault="007C0D28" w:rsidP="00F80F54">
            <w:r w:rsidRPr="00F80F54">
              <w:t>Saccharomycotina</w:t>
            </w:r>
          </w:p>
        </w:tc>
        <w:tc>
          <w:tcPr>
            <w:tcW w:w="1028" w:type="pct"/>
          </w:tcPr>
          <w:p w14:paraId="03727C00" w14:textId="77777777" w:rsidR="007C0D28" w:rsidRPr="00F80F54" w:rsidRDefault="007C0D28" w:rsidP="00F80F54">
            <w:r w:rsidRPr="00F80F54">
              <w:t>fungi</w:t>
            </w:r>
          </w:p>
        </w:tc>
      </w:tr>
      <w:tr w:rsidR="007C0D28" w:rsidRPr="00F80F54" w14:paraId="5D3F7E11" w14:textId="77777777" w:rsidTr="007C0D28">
        <w:tc>
          <w:tcPr>
            <w:tcW w:w="392" w:type="pct"/>
          </w:tcPr>
          <w:p w14:paraId="12471FC5" w14:textId="77777777" w:rsidR="007C0D28" w:rsidRPr="007C0D28" w:rsidRDefault="007C0D28" w:rsidP="00F80F54">
            <w:r w:rsidRPr="007C0D28">
              <w:rPr>
                <w:bCs/>
              </w:rPr>
              <w:t>3</w:t>
            </w:r>
          </w:p>
        </w:tc>
        <w:tc>
          <w:tcPr>
            <w:tcW w:w="1919" w:type="pct"/>
          </w:tcPr>
          <w:p w14:paraId="38EC16CF" w14:textId="77777777" w:rsidR="007C0D28" w:rsidRPr="00F80F54" w:rsidRDefault="007C0D28" w:rsidP="00F80F54">
            <w:r w:rsidRPr="00F80F54">
              <w:t>Candida dubliniensis CD36</w:t>
            </w:r>
          </w:p>
        </w:tc>
        <w:tc>
          <w:tcPr>
            <w:tcW w:w="1661" w:type="pct"/>
          </w:tcPr>
          <w:p w14:paraId="5433D8B1" w14:textId="77777777" w:rsidR="007C0D28" w:rsidRPr="00F80F54" w:rsidRDefault="007C0D28" w:rsidP="00F80F54">
            <w:r w:rsidRPr="00F80F54">
              <w:t>Saccharomycotina</w:t>
            </w:r>
          </w:p>
        </w:tc>
        <w:tc>
          <w:tcPr>
            <w:tcW w:w="1028" w:type="pct"/>
          </w:tcPr>
          <w:p w14:paraId="640CE1CE" w14:textId="77777777" w:rsidR="007C0D28" w:rsidRPr="00F80F54" w:rsidRDefault="007C0D28" w:rsidP="00F80F54">
            <w:r w:rsidRPr="00F80F54">
              <w:t>fungi</w:t>
            </w:r>
          </w:p>
        </w:tc>
      </w:tr>
      <w:tr w:rsidR="007C0D28" w:rsidRPr="00F80F54" w14:paraId="2E972797" w14:textId="77777777" w:rsidTr="007C0D28">
        <w:tc>
          <w:tcPr>
            <w:tcW w:w="392" w:type="pct"/>
          </w:tcPr>
          <w:p w14:paraId="67D43108" w14:textId="77777777" w:rsidR="007C0D28" w:rsidRPr="007C0D28" w:rsidRDefault="007C0D28" w:rsidP="00F80F54">
            <w:r w:rsidRPr="007C0D28">
              <w:rPr>
                <w:bCs/>
              </w:rPr>
              <w:t>4</w:t>
            </w:r>
          </w:p>
        </w:tc>
        <w:tc>
          <w:tcPr>
            <w:tcW w:w="1919" w:type="pct"/>
          </w:tcPr>
          <w:p w14:paraId="4753C6B0" w14:textId="77777777" w:rsidR="007C0D28" w:rsidRPr="00F80F54" w:rsidRDefault="007C0D28" w:rsidP="00F80F54">
            <w:r w:rsidRPr="00F80F54">
              <w:t>Candida glabrata</w:t>
            </w:r>
          </w:p>
        </w:tc>
        <w:tc>
          <w:tcPr>
            <w:tcW w:w="1661" w:type="pct"/>
          </w:tcPr>
          <w:p w14:paraId="73FA3543" w14:textId="77777777" w:rsidR="007C0D28" w:rsidRPr="00F80F54" w:rsidRDefault="007C0D28" w:rsidP="00F80F54">
            <w:r w:rsidRPr="00F80F54">
              <w:t>Saccharomycotina</w:t>
            </w:r>
          </w:p>
        </w:tc>
        <w:tc>
          <w:tcPr>
            <w:tcW w:w="1028" w:type="pct"/>
          </w:tcPr>
          <w:p w14:paraId="60DA37AF" w14:textId="77777777" w:rsidR="007C0D28" w:rsidRPr="00F80F54" w:rsidRDefault="007C0D28" w:rsidP="00F80F54">
            <w:r w:rsidRPr="00F80F54">
              <w:t>fungi</w:t>
            </w:r>
          </w:p>
        </w:tc>
      </w:tr>
      <w:tr w:rsidR="007C0D28" w:rsidRPr="00F80F54" w14:paraId="662D5E75" w14:textId="77777777" w:rsidTr="007C0D28">
        <w:tc>
          <w:tcPr>
            <w:tcW w:w="392" w:type="pct"/>
          </w:tcPr>
          <w:p w14:paraId="77D69EB9" w14:textId="77777777" w:rsidR="007C0D28" w:rsidRPr="007C0D28" w:rsidRDefault="007C0D28" w:rsidP="00F80F54">
            <w:r w:rsidRPr="007C0D28">
              <w:rPr>
                <w:bCs/>
              </w:rPr>
              <w:t>5</w:t>
            </w:r>
          </w:p>
        </w:tc>
        <w:tc>
          <w:tcPr>
            <w:tcW w:w="1919" w:type="pct"/>
          </w:tcPr>
          <w:p w14:paraId="6FEA97DF" w14:textId="77777777" w:rsidR="007C0D28" w:rsidRPr="00F80F54" w:rsidRDefault="007C0D28" w:rsidP="00F80F54">
            <w:r w:rsidRPr="00F80F54">
              <w:t>Candida parapsilosis</w:t>
            </w:r>
          </w:p>
        </w:tc>
        <w:tc>
          <w:tcPr>
            <w:tcW w:w="1661" w:type="pct"/>
          </w:tcPr>
          <w:p w14:paraId="15D1452B" w14:textId="77777777" w:rsidR="007C0D28" w:rsidRPr="00F80F54" w:rsidRDefault="007C0D28" w:rsidP="00F80F54">
            <w:r w:rsidRPr="00F80F54">
              <w:t>Saccharomycotina</w:t>
            </w:r>
          </w:p>
        </w:tc>
        <w:tc>
          <w:tcPr>
            <w:tcW w:w="1028" w:type="pct"/>
          </w:tcPr>
          <w:p w14:paraId="18573F8A" w14:textId="77777777" w:rsidR="007C0D28" w:rsidRPr="00F80F54" w:rsidRDefault="007C0D28" w:rsidP="00F80F54">
            <w:r w:rsidRPr="00F80F54">
              <w:t>fungi</w:t>
            </w:r>
          </w:p>
        </w:tc>
      </w:tr>
      <w:tr w:rsidR="007C0D28" w:rsidRPr="00F80F54" w14:paraId="48991CAD" w14:textId="77777777" w:rsidTr="007C0D28">
        <w:tc>
          <w:tcPr>
            <w:tcW w:w="392" w:type="pct"/>
          </w:tcPr>
          <w:p w14:paraId="758D99B9" w14:textId="77777777" w:rsidR="007C0D28" w:rsidRPr="007C0D28" w:rsidRDefault="007C0D28" w:rsidP="00F80F54">
            <w:r w:rsidRPr="007C0D28">
              <w:rPr>
                <w:bCs/>
              </w:rPr>
              <w:t>6</w:t>
            </w:r>
          </w:p>
        </w:tc>
        <w:tc>
          <w:tcPr>
            <w:tcW w:w="1919" w:type="pct"/>
          </w:tcPr>
          <w:p w14:paraId="011588C1" w14:textId="77777777" w:rsidR="007C0D28" w:rsidRPr="00F80F54" w:rsidRDefault="007C0D28" w:rsidP="00F80F54">
            <w:r w:rsidRPr="00F80F54">
              <w:t>Candida tropicalis</w:t>
            </w:r>
          </w:p>
        </w:tc>
        <w:tc>
          <w:tcPr>
            <w:tcW w:w="1661" w:type="pct"/>
          </w:tcPr>
          <w:p w14:paraId="322C141A" w14:textId="77777777" w:rsidR="007C0D28" w:rsidRPr="00F80F54" w:rsidRDefault="007C0D28" w:rsidP="00F80F54">
            <w:r w:rsidRPr="00F80F54">
              <w:t>Saccharomycotina</w:t>
            </w:r>
          </w:p>
        </w:tc>
        <w:tc>
          <w:tcPr>
            <w:tcW w:w="1028" w:type="pct"/>
          </w:tcPr>
          <w:p w14:paraId="600C07EE" w14:textId="77777777" w:rsidR="007C0D28" w:rsidRPr="00F80F54" w:rsidRDefault="007C0D28" w:rsidP="00F80F54">
            <w:r w:rsidRPr="00F80F54">
              <w:t>fungi</w:t>
            </w:r>
          </w:p>
        </w:tc>
      </w:tr>
      <w:tr w:rsidR="007C0D28" w:rsidRPr="00F80F54" w14:paraId="1BF9F0E3" w14:textId="77777777" w:rsidTr="007C0D28">
        <w:tc>
          <w:tcPr>
            <w:tcW w:w="392" w:type="pct"/>
          </w:tcPr>
          <w:p w14:paraId="34EDE786" w14:textId="77777777" w:rsidR="007C0D28" w:rsidRPr="007C0D28" w:rsidRDefault="007C0D28" w:rsidP="00F80F54">
            <w:r w:rsidRPr="007C0D28">
              <w:rPr>
                <w:bCs/>
              </w:rPr>
              <w:t>7</w:t>
            </w:r>
          </w:p>
        </w:tc>
        <w:tc>
          <w:tcPr>
            <w:tcW w:w="1919" w:type="pct"/>
          </w:tcPr>
          <w:p w14:paraId="6328675A" w14:textId="77777777" w:rsidR="007C0D28" w:rsidRPr="00F80F54" w:rsidRDefault="007C0D28" w:rsidP="00F80F54">
            <w:r w:rsidRPr="00F80F54">
              <w:t>Clavispora lusitaniae</w:t>
            </w:r>
          </w:p>
        </w:tc>
        <w:tc>
          <w:tcPr>
            <w:tcW w:w="1661" w:type="pct"/>
          </w:tcPr>
          <w:p w14:paraId="2011CAD4" w14:textId="77777777" w:rsidR="007C0D28" w:rsidRPr="00F80F54" w:rsidRDefault="007C0D28" w:rsidP="00F80F54">
            <w:r w:rsidRPr="00F80F54">
              <w:t>Saccharomycotina</w:t>
            </w:r>
          </w:p>
        </w:tc>
        <w:tc>
          <w:tcPr>
            <w:tcW w:w="1028" w:type="pct"/>
          </w:tcPr>
          <w:p w14:paraId="659EE667" w14:textId="77777777" w:rsidR="007C0D28" w:rsidRPr="00F80F54" w:rsidRDefault="007C0D28" w:rsidP="00F80F54">
            <w:r w:rsidRPr="00F80F54">
              <w:t>fungi</w:t>
            </w:r>
          </w:p>
        </w:tc>
      </w:tr>
      <w:tr w:rsidR="007C0D28" w:rsidRPr="00F80F54" w14:paraId="1DB1162B" w14:textId="77777777" w:rsidTr="007C0D28">
        <w:tc>
          <w:tcPr>
            <w:tcW w:w="392" w:type="pct"/>
          </w:tcPr>
          <w:p w14:paraId="5E9AE46B" w14:textId="77777777" w:rsidR="007C0D28" w:rsidRPr="007C0D28" w:rsidRDefault="007C0D28" w:rsidP="00F80F54">
            <w:r w:rsidRPr="007C0D28">
              <w:rPr>
                <w:bCs/>
              </w:rPr>
              <w:t>8</w:t>
            </w:r>
          </w:p>
        </w:tc>
        <w:tc>
          <w:tcPr>
            <w:tcW w:w="1919" w:type="pct"/>
          </w:tcPr>
          <w:p w14:paraId="7D93253B" w14:textId="77777777" w:rsidR="007C0D28" w:rsidRPr="00F80F54" w:rsidRDefault="007C0D28" w:rsidP="00F80F54">
            <w:r w:rsidRPr="00F80F54">
              <w:t>Debaryomyces hansenii CBS767</w:t>
            </w:r>
          </w:p>
        </w:tc>
        <w:tc>
          <w:tcPr>
            <w:tcW w:w="1661" w:type="pct"/>
          </w:tcPr>
          <w:p w14:paraId="110851EE" w14:textId="77777777" w:rsidR="007C0D28" w:rsidRPr="00F80F54" w:rsidRDefault="007C0D28" w:rsidP="00F80F54">
            <w:r w:rsidRPr="00F80F54">
              <w:t>Saccharomycotina</w:t>
            </w:r>
          </w:p>
        </w:tc>
        <w:tc>
          <w:tcPr>
            <w:tcW w:w="1028" w:type="pct"/>
          </w:tcPr>
          <w:p w14:paraId="073BD6EE" w14:textId="77777777" w:rsidR="007C0D28" w:rsidRPr="00F80F54" w:rsidRDefault="007C0D28" w:rsidP="00F80F54">
            <w:r w:rsidRPr="00F80F54">
              <w:t>fungi</w:t>
            </w:r>
          </w:p>
        </w:tc>
      </w:tr>
      <w:tr w:rsidR="007C0D28" w:rsidRPr="00F80F54" w14:paraId="3743F6CA" w14:textId="77777777" w:rsidTr="007C0D28">
        <w:tc>
          <w:tcPr>
            <w:tcW w:w="392" w:type="pct"/>
          </w:tcPr>
          <w:p w14:paraId="2DAC41D2" w14:textId="77777777" w:rsidR="007C0D28" w:rsidRPr="007C0D28" w:rsidRDefault="007C0D28" w:rsidP="00F80F54">
            <w:r w:rsidRPr="007C0D28">
              <w:rPr>
                <w:bCs/>
              </w:rPr>
              <w:t>9</w:t>
            </w:r>
          </w:p>
        </w:tc>
        <w:tc>
          <w:tcPr>
            <w:tcW w:w="1919" w:type="pct"/>
          </w:tcPr>
          <w:p w14:paraId="115227AE" w14:textId="77777777" w:rsidR="007C0D28" w:rsidRPr="00F80F54" w:rsidRDefault="007C0D28" w:rsidP="00F80F54">
            <w:r w:rsidRPr="00F80F54">
              <w:t>Kluyveromyces lactis</w:t>
            </w:r>
          </w:p>
        </w:tc>
        <w:tc>
          <w:tcPr>
            <w:tcW w:w="1661" w:type="pct"/>
          </w:tcPr>
          <w:p w14:paraId="17C8E63A" w14:textId="77777777" w:rsidR="007C0D28" w:rsidRPr="00F80F54" w:rsidRDefault="007C0D28" w:rsidP="00F80F54">
            <w:r w:rsidRPr="00F80F54">
              <w:t>Saccharomycotina</w:t>
            </w:r>
          </w:p>
        </w:tc>
        <w:tc>
          <w:tcPr>
            <w:tcW w:w="1028" w:type="pct"/>
          </w:tcPr>
          <w:p w14:paraId="1134F266" w14:textId="77777777" w:rsidR="007C0D28" w:rsidRPr="00F80F54" w:rsidRDefault="007C0D28" w:rsidP="00F80F54">
            <w:r w:rsidRPr="00F80F54">
              <w:t>fungi</w:t>
            </w:r>
          </w:p>
        </w:tc>
      </w:tr>
      <w:tr w:rsidR="007C0D28" w:rsidRPr="00F80F54" w14:paraId="244856F0" w14:textId="77777777" w:rsidTr="007C0D28">
        <w:tc>
          <w:tcPr>
            <w:tcW w:w="392" w:type="pct"/>
          </w:tcPr>
          <w:p w14:paraId="455F8504" w14:textId="77777777" w:rsidR="007C0D28" w:rsidRPr="007C0D28" w:rsidRDefault="007C0D28" w:rsidP="00F80F54">
            <w:r w:rsidRPr="007C0D28">
              <w:rPr>
                <w:bCs/>
              </w:rPr>
              <w:t>10</w:t>
            </w:r>
          </w:p>
        </w:tc>
        <w:tc>
          <w:tcPr>
            <w:tcW w:w="1919" w:type="pct"/>
          </w:tcPr>
          <w:p w14:paraId="2462F842" w14:textId="77777777" w:rsidR="007C0D28" w:rsidRPr="00F80F54" w:rsidRDefault="007C0D28" w:rsidP="00F80F54">
            <w:r w:rsidRPr="00F80F54">
              <w:t>Kluyveromyces thermotolerans</w:t>
            </w:r>
          </w:p>
        </w:tc>
        <w:tc>
          <w:tcPr>
            <w:tcW w:w="1661" w:type="pct"/>
          </w:tcPr>
          <w:p w14:paraId="03DACAE1" w14:textId="77777777" w:rsidR="007C0D28" w:rsidRPr="00F80F54" w:rsidRDefault="007C0D28" w:rsidP="00F80F54">
            <w:r w:rsidRPr="00F80F54">
              <w:t>Saccharomycotina</w:t>
            </w:r>
          </w:p>
        </w:tc>
        <w:tc>
          <w:tcPr>
            <w:tcW w:w="1028" w:type="pct"/>
          </w:tcPr>
          <w:p w14:paraId="7BA5D77A" w14:textId="77777777" w:rsidR="007C0D28" w:rsidRPr="00F80F54" w:rsidRDefault="007C0D28" w:rsidP="00F80F54">
            <w:r w:rsidRPr="00F80F54">
              <w:t>fungi</w:t>
            </w:r>
          </w:p>
        </w:tc>
      </w:tr>
      <w:tr w:rsidR="007C0D28" w:rsidRPr="00F80F54" w14:paraId="0727C94B" w14:textId="77777777" w:rsidTr="007C0D28">
        <w:tc>
          <w:tcPr>
            <w:tcW w:w="392" w:type="pct"/>
          </w:tcPr>
          <w:p w14:paraId="063BF328" w14:textId="77777777" w:rsidR="007C0D28" w:rsidRPr="007C0D28" w:rsidRDefault="007C0D28" w:rsidP="00F80F54">
            <w:r w:rsidRPr="007C0D28">
              <w:rPr>
                <w:bCs/>
              </w:rPr>
              <w:t>11</w:t>
            </w:r>
          </w:p>
        </w:tc>
        <w:tc>
          <w:tcPr>
            <w:tcW w:w="1919" w:type="pct"/>
          </w:tcPr>
          <w:p w14:paraId="2CFBA50B" w14:textId="77777777" w:rsidR="007C0D28" w:rsidRPr="00F80F54" w:rsidRDefault="007C0D28" w:rsidP="00F80F54">
            <w:r w:rsidRPr="00F80F54">
              <w:t>Kluyveromyces waltii</w:t>
            </w:r>
          </w:p>
        </w:tc>
        <w:tc>
          <w:tcPr>
            <w:tcW w:w="1661" w:type="pct"/>
          </w:tcPr>
          <w:p w14:paraId="4CF7734F" w14:textId="77777777" w:rsidR="007C0D28" w:rsidRPr="00F80F54" w:rsidRDefault="007C0D28" w:rsidP="00F80F54">
            <w:r w:rsidRPr="00F80F54">
              <w:t>Saccharomycotina</w:t>
            </w:r>
          </w:p>
        </w:tc>
        <w:tc>
          <w:tcPr>
            <w:tcW w:w="1028" w:type="pct"/>
          </w:tcPr>
          <w:p w14:paraId="4C0F6F25" w14:textId="77777777" w:rsidR="007C0D28" w:rsidRPr="00F80F54" w:rsidRDefault="007C0D28" w:rsidP="00F80F54">
            <w:r w:rsidRPr="00F80F54">
              <w:t>fungi</w:t>
            </w:r>
          </w:p>
        </w:tc>
      </w:tr>
      <w:tr w:rsidR="007C0D28" w:rsidRPr="00F80F54" w14:paraId="5383543A" w14:textId="77777777" w:rsidTr="007C0D28">
        <w:tc>
          <w:tcPr>
            <w:tcW w:w="392" w:type="pct"/>
          </w:tcPr>
          <w:p w14:paraId="1C61F679" w14:textId="77777777" w:rsidR="007C0D28" w:rsidRPr="007C0D28" w:rsidRDefault="007C0D28" w:rsidP="00F80F54">
            <w:r w:rsidRPr="007C0D28">
              <w:rPr>
                <w:bCs/>
              </w:rPr>
              <w:t>12</w:t>
            </w:r>
          </w:p>
        </w:tc>
        <w:tc>
          <w:tcPr>
            <w:tcW w:w="1919" w:type="pct"/>
          </w:tcPr>
          <w:p w14:paraId="31EF3309" w14:textId="77777777" w:rsidR="007C0D28" w:rsidRPr="00F80F54" w:rsidRDefault="007C0D28" w:rsidP="00F80F54">
            <w:r w:rsidRPr="00F80F54">
              <w:t>Lodderomyces elongisporus NRRL YB-4239</w:t>
            </w:r>
          </w:p>
        </w:tc>
        <w:tc>
          <w:tcPr>
            <w:tcW w:w="1661" w:type="pct"/>
          </w:tcPr>
          <w:p w14:paraId="4085B251" w14:textId="77777777" w:rsidR="007C0D28" w:rsidRPr="00F80F54" w:rsidRDefault="007C0D28" w:rsidP="00F80F54">
            <w:r w:rsidRPr="00F80F54">
              <w:t>Saccharomycotina</w:t>
            </w:r>
          </w:p>
        </w:tc>
        <w:tc>
          <w:tcPr>
            <w:tcW w:w="1028" w:type="pct"/>
          </w:tcPr>
          <w:p w14:paraId="6416A34B" w14:textId="77777777" w:rsidR="007C0D28" w:rsidRPr="00F80F54" w:rsidRDefault="007C0D28" w:rsidP="00F80F54">
            <w:r w:rsidRPr="00F80F54">
              <w:t>fungi</w:t>
            </w:r>
          </w:p>
        </w:tc>
      </w:tr>
      <w:tr w:rsidR="007C0D28" w:rsidRPr="00F80F54" w14:paraId="0C7D2502" w14:textId="77777777" w:rsidTr="007C0D28">
        <w:tc>
          <w:tcPr>
            <w:tcW w:w="392" w:type="pct"/>
          </w:tcPr>
          <w:p w14:paraId="7043290F" w14:textId="77777777" w:rsidR="007C0D28" w:rsidRPr="007C0D28" w:rsidRDefault="007C0D28" w:rsidP="00F80F54">
            <w:r w:rsidRPr="007C0D28">
              <w:rPr>
                <w:bCs/>
              </w:rPr>
              <w:t>13</w:t>
            </w:r>
          </w:p>
        </w:tc>
        <w:tc>
          <w:tcPr>
            <w:tcW w:w="1919" w:type="pct"/>
          </w:tcPr>
          <w:p w14:paraId="7F52A2BA" w14:textId="77777777" w:rsidR="007C0D28" w:rsidRPr="00F80F54" w:rsidRDefault="007C0D28" w:rsidP="00F80F54">
            <w:r w:rsidRPr="00F80F54">
              <w:t>Pichia guilliermondii</w:t>
            </w:r>
          </w:p>
        </w:tc>
        <w:tc>
          <w:tcPr>
            <w:tcW w:w="1661" w:type="pct"/>
          </w:tcPr>
          <w:p w14:paraId="2039C4CA" w14:textId="77777777" w:rsidR="007C0D28" w:rsidRPr="00F80F54" w:rsidRDefault="007C0D28" w:rsidP="00F80F54">
            <w:r w:rsidRPr="00F80F54">
              <w:t>Saccharomycotina</w:t>
            </w:r>
          </w:p>
        </w:tc>
        <w:tc>
          <w:tcPr>
            <w:tcW w:w="1028" w:type="pct"/>
          </w:tcPr>
          <w:p w14:paraId="633F3FBD" w14:textId="77777777" w:rsidR="007C0D28" w:rsidRPr="00F80F54" w:rsidRDefault="007C0D28" w:rsidP="00F80F54">
            <w:r w:rsidRPr="00F80F54">
              <w:t>fungi</w:t>
            </w:r>
          </w:p>
        </w:tc>
      </w:tr>
      <w:tr w:rsidR="007C0D28" w:rsidRPr="00F80F54" w14:paraId="0A64F814" w14:textId="77777777" w:rsidTr="007C0D28">
        <w:tc>
          <w:tcPr>
            <w:tcW w:w="392" w:type="pct"/>
          </w:tcPr>
          <w:p w14:paraId="38016E0E" w14:textId="77777777" w:rsidR="007C0D28" w:rsidRPr="007C0D28" w:rsidRDefault="007C0D28" w:rsidP="00F80F54">
            <w:r w:rsidRPr="007C0D28">
              <w:rPr>
                <w:bCs/>
              </w:rPr>
              <w:t>14</w:t>
            </w:r>
          </w:p>
        </w:tc>
        <w:tc>
          <w:tcPr>
            <w:tcW w:w="1919" w:type="pct"/>
          </w:tcPr>
          <w:p w14:paraId="41C8734B" w14:textId="77777777" w:rsidR="007C0D28" w:rsidRPr="00F80F54" w:rsidRDefault="007C0D28" w:rsidP="00F80F54">
            <w:r w:rsidRPr="00F80F54">
              <w:t>Pichia pastoris GS115</w:t>
            </w:r>
          </w:p>
        </w:tc>
        <w:tc>
          <w:tcPr>
            <w:tcW w:w="1661" w:type="pct"/>
          </w:tcPr>
          <w:p w14:paraId="41FBE91A" w14:textId="77777777" w:rsidR="007C0D28" w:rsidRPr="00F80F54" w:rsidRDefault="007C0D28" w:rsidP="00F80F54">
            <w:r w:rsidRPr="00F80F54">
              <w:t>Saccharomycotina</w:t>
            </w:r>
          </w:p>
        </w:tc>
        <w:tc>
          <w:tcPr>
            <w:tcW w:w="1028" w:type="pct"/>
          </w:tcPr>
          <w:p w14:paraId="782A50A6" w14:textId="77777777" w:rsidR="007C0D28" w:rsidRPr="00F80F54" w:rsidRDefault="007C0D28" w:rsidP="00F80F54">
            <w:r w:rsidRPr="00F80F54">
              <w:t>fungi</w:t>
            </w:r>
          </w:p>
        </w:tc>
      </w:tr>
      <w:tr w:rsidR="007C0D28" w:rsidRPr="00F80F54" w14:paraId="4F8B02B8" w14:textId="77777777" w:rsidTr="007C0D28">
        <w:tc>
          <w:tcPr>
            <w:tcW w:w="392" w:type="pct"/>
          </w:tcPr>
          <w:p w14:paraId="5E8DCFD6" w14:textId="77777777" w:rsidR="007C0D28" w:rsidRPr="007C0D28" w:rsidRDefault="007C0D28" w:rsidP="00F80F54">
            <w:r w:rsidRPr="007C0D28">
              <w:rPr>
                <w:bCs/>
              </w:rPr>
              <w:t>15</w:t>
            </w:r>
          </w:p>
        </w:tc>
        <w:tc>
          <w:tcPr>
            <w:tcW w:w="1919" w:type="pct"/>
          </w:tcPr>
          <w:p w14:paraId="064D229F" w14:textId="77777777" w:rsidR="007C0D28" w:rsidRPr="00F80F54" w:rsidRDefault="007C0D28" w:rsidP="00F80F54">
            <w:r w:rsidRPr="00F80F54">
              <w:t>Pichia stipitis CBS 6054</w:t>
            </w:r>
          </w:p>
        </w:tc>
        <w:tc>
          <w:tcPr>
            <w:tcW w:w="1661" w:type="pct"/>
          </w:tcPr>
          <w:p w14:paraId="5835EF19" w14:textId="77777777" w:rsidR="007C0D28" w:rsidRPr="00F80F54" w:rsidRDefault="007C0D28" w:rsidP="00F80F54">
            <w:r w:rsidRPr="00F80F54">
              <w:t>Saccharomycotina</w:t>
            </w:r>
          </w:p>
        </w:tc>
        <w:tc>
          <w:tcPr>
            <w:tcW w:w="1028" w:type="pct"/>
          </w:tcPr>
          <w:p w14:paraId="28228668" w14:textId="77777777" w:rsidR="007C0D28" w:rsidRPr="00F80F54" w:rsidRDefault="007C0D28" w:rsidP="00F80F54">
            <w:r w:rsidRPr="00F80F54">
              <w:t>fungi</w:t>
            </w:r>
          </w:p>
        </w:tc>
      </w:tr>
      <w:tr w:rsidR="007C0D28" w:rsidRPr="00F80F54" w14:paraId="75FBA552" w14:textId="77777777" w:rsidTr="007C0D28">
        <w:tc>
          <w:tcPr>
            <w:tcW w:w="392" w:type="pct"/>
          </w:tcPr>
          <w:p w14:paraId="22F43CDD" w14:textId="77777777" w:rsidR="007C0D28" w:rsidRPr="007C0D28" w:rsidRDefault="007C0D28" w:rsidP="00F80F54">
            <w:r w:rsidRPr="007C0D28">
              <w:rPr>
                <w:bCs/>
              </w:rPr>
              <w:t>16</w:t>
            </w:r>
          </w:p>
        </w:tc>
        <w:tc>
          <w:tcPr>
            <w:tcW w:w="1919" w:type="pct"/>
          </w:tcPr>
          <w:p w14:paraId="51118EE9" w14:textId="77777777" w:rsidR="007C0D28" w:rsidRPr="00F80F54" w:rsidRDefault="007C0D28" w:rsidP="00F80F54">
            <w:r w:rsidRPr="00F80F54">
              <w:t>Saccharomyces bayanus 623-6C</w:t>
            </w:r>
          </w:p>
        </w:tc>
        <w:tc>
          <w:tcPr>
            <w:tcW w:w="1661" w:type="pct"/>
          </w:tcPr>
          <w:p w14:paraId="29A4710A" w14:textId="77777777" w:rsidR="007C0D28" w:rsidRPr="00F80F54" w:rsidRDefault="007C0D28" w:rsidP="00F80F54">
            <w:r w:rsidRPr="00F80F54">
              <w:t>Saccharomycotina</w:t>
            </w:r>
          </w:p>
        </w:tc>
        <w:tc>
          <w:tcPr>
            <w:tcW w:w="1028" w:type="pct"/>
          </w:tcPr>
          <w:p w14:paraId="249151CB" w14:textId="77777777" w:rsidR="007C0D28" w:rsidRPr="00F80F54" w:rsidRDefault="007C0D28" w:rsidP="00F80F54">
            <w:r w:rsidRPr="00F80F54">
              <w:t>fungi</w:t>
            </w:r>
          </w:p>
        </w:tc>
      </w:tr>
      <w:tr w:rsidR="007C0D28" w:rsidRPr="00F80F54" w14:paraId="6FB754EC" w14:textId="77777777" w:rsidTr="007C0D28">
        <w:tc>
          <w:tcPr>
            <w:tcW w:w="392" w:type="pct"/>
          </w:tcPr>
          <w:p w14:paraId="52022D0E" w14:textId="77777777" w:rsidR="007C0D28" w:rsidRPr="007C0D28" w:rsidRDefault="007C0D28" w:rsidP="00F80F54">
            <w:r w:rsidRPr="007C0D28">
              <w:rPr>
                <w:bCs/>
              </w:rPr>
              <w:t>17</w:t>
            </w:r>
          </w:p>
        </w:tc>
        <w:tc>
          <w:tcPr>
            <w:tcW w:w="1919" w:type="pct"/>
          </w:tcPr>
          <w:p w14:paraId="397E5483" w14:textId="77777777" w:rsidR="007C0D28" w:rsidRPr="00F80F54" w:rsidRDefault="007C0D28" w:rsidP="00F80F54">
            <w:r w:rsidRPr="00F80F54">
              <w:t>Saccharomyces castelli</w:t>
            </w:r>
          </w:p>
        </w:tc>
        <w:tc>
          <w:tcPr>
            <w:tcW w:w="1661" w:type="pct"/>
          </w:tcPr>
          <w:p w14:paraId="3E7CF6BD" w14:textId="77777777" w:rsidR="007C0D28" w:rsidRPr="00F80F54" w:rsidRDefault="007C0D28" w:rsidP="00F80F54">
            <w:r w:rsidRPr="00F80F54">
              <w:t>Saccharomycotina</w:t>
            </w:r>
          </w:p>
        </w:tc>
        <w:tc>
          <w:tcPr>
            <w:tcW w:w="1028" w:type="pct"/>
          </w:tcPr>
          <w:p w14:paraId="5B127FA2" w14:textId="77777777" w:rsidR="007C0D28" w:rsidRPr="00F80F54" w:rsidRDefault="007C0D28" w:rsidP="00F80F54">
            <w:r w:rsidRPr="00F80F54">
              <w:t>fungi</w:t>
            </w:r>
          </w:p>
        </w:tc>
      </w:tr>
      <w:tr w:rsidR="007C0D28" w:rsidRPr="00F80F54" w14:paraId="4752180E" w14:textId="77777777" w:rsidTr="007C0D28">
        <w:tc>
          <w:tcPr>
            <w:tcW w:w="392" w:type="pct"/>
          </w:tcPr>
          <w:p w14:paraId="6741D13A" w14:textId="77777777" w:rsidR="007C0D28" w:rsidRPr="007C0D28" w:rsidRDefault="007C0D28" w:rsidP="00F80F54">
            <w:r w:rsidRPr="007C0D28">
              <w:rPr>
                <w:bCs/>
              </w:rPr>
              <w:t>18</w:t>
            </w:r>
          </w:p>
        </w:tc>
        <w:tc>
          <w:tcPr>
            <w:tcW w:w="1919" w:type="pct"/>
          </w:tcPr>
          <w:p w14:paraId="3F16E4B2" w14:textId="77777777" w:rsidR="007C0D28" w:rsidRPr="00F80F54" w:rsidRDefault="007C0D28" w:rsidP="00F80F54">
            <w:r w:rsidRPr="00F80F54">
              <w:t>Saccharomyces cerevisiae</w:t>
            </w:r>
          </w:p>
        </w:tc>
        <w:tc>
          <w:tcPr>
            <w:tcW w:w="1661" w:type="pct"/>
          </w:tcPr>
          <w:p w14:paraId="6C504811" w14:textId="77777777" w:rsidR="007C0D28" w:rsidRPr="00F80F54" w:rsidRDefault="007C0D28" w:rsidP="00F80F54">
            <w:r w:rsidRPr="00F80F54">
              <w:t>Saccharomycotina</w:t>
            </w:r>
          </w:p>
        </w:tc>
        <w:tc>
          <w:tcPr>
            <w:tcW w:w="1028" w:type="pct"/>
          </w:tcPr>
          <w:p w14:paraId="5EE9B859" w14:textId="77777777" w:rsidR="007C0D28" w:rsidRPr="00F80F54" w:rsidRDefault="007C0D28" w:rsidP="00F80F54">
            <w:r w:rsidRPr="00F80F54">
              <w:t>fungi</w:t>
            </w:r>
          </w:p>
        </w:tc>
      </w:tr>
      <w:tr w:rsidR="007C0D28" w:rsidRPr="00F80F54" w14:paraId="0584B54B" w14:textId="77777777" w:rsidTr="007C0D28">
        <w:tc>
          <w:tcPr>
            <w:tcW w:w="392" w:type="pct"/>
          </w:tcPr>
          <w:p w14:paraId="3371B63D" w14:textId="77777777" w:rsidR="007C0D28" w:rsidRPr="007C0D28" w:rsidRDefault="007C0D28" w:rsidP="00F80F54">
            <w:r w:rsidRPr="007C0D28">
              <w:rPr>
                <w:bCs/>
              </w:rPr>
              <w:t>19</w:t>
            </w:r>
          </w:p>
        </w:tc>
        <w:tc>
          <w:tcPr>
            <w:tcW w:w="1919" w:type="pct"/>
          </w:tcPr>
          <w:p w14:paraId="58A02F72" w14:textId="77777777" w:rsidR="007C0D28" w:rsidRPr="00F80F54" w:rsidRDefault="007C0D28" w:rsidP="00F80F54">
            <w:r w:rsidRPr="00F80F54">
              <w:t>Saccharomyces kluyveri</w:t>
            </w:r>
          </w:p>
        </w:tc>
        <w:tc>
          <w:tcPr>
            <w:tcW w:w="1661" w:type="pct"/>
          </w:tcPr>
          <w:p w14:paraId="144908DA" w14:textId="77777777" w:rsidR="007C0D28" w:rsidRPr="00F80F54" w:rsidRDefault="007C0D28" w:rsidP="00F80F54">
            <w:r w:rsidRPr="00F80F54">
              <w:t>Saccharomycotina</w:t>
            </w:r>
          </w:p>
        </w:tc>
        <w:tc>
          <w:tcPr>
            <w:tcW w:w="1028" w:type="pct"/>
          </w:tcPr>
          <w:p w14:paraId="50E53DE7" w14:textId="77777777" w:rsidR="007C0D28" w:rsidRPr="00F80F54" w:rsidRDefault="007C0D28" w:rsidP="00F80F54">
            <w:r w:rsidRPr="00F80F54">
              <w:t>fungi</w:t>
            </w:r>
          </w:p>
        </w:tc>
      </w:tr>
      <w:tr w:rsidR="007C0D28" w:rsidRPr="00F80F54" w14:paraId="51640583" w14:textId="77777777" w:rsidTr="007C0D28">
        <w:tc>
          <w:tcPr>
            <w:tcW w:w="392" w:type="pct"/>
          </w:tcPr>
          <w:p w14:paraId="4F2BA0B6" w14:textId="77777777" w:rsidR="007C0D28" w:rsidRPr="007C0D28" w:rsidRDefault="007C0D28" w:rsidP="00F80F54">
            <w:r w:rsidRPr="007C0D28">
              <w:rPr>
                <w:bCs/>
              </w:rPr>
              <w:t>20</w:t>
            </w:r>
          </w:p>
        </w:tc>
        <w:tc>
          <w:tcPr>
            <w:tcW w:w="1919" w:type="pct"/>
          </w:tcPr>
          <w:p w14:paraId="2EEFC6F3" w14:textId="77777777" w:rsidR="007C0D28" w:rsidRPr="00F80F54" w:rsidRDefault="007C0D28" w:rsidP="00F80F54">
            <w:r w:rsidRPr="00F80F54">
              <w:t>Saccharomyces kudriavzevii</w:t>
            </w:r>
          </w:p>
        </w:tc>
        <w:tc>
          <w:tcPr>
            <w:tcW w:w="1661" w:type="pct"/>
          </w:tcPr>
          <w:p w14:paraId="3FB01E30" w14:textId="77777777" w:rsidR="007C0D28" w:rsidRPr="00F80F54" w:rsidRDefault="007C0D28" w:rsidP="00F80F54">
            <w:r w:rsidRPr="00F80F54">
              <w:t>Saccharomycotina</w:t>
            </w:r>
          </w:p>
        </w:tc>
        <w:tc>
          <w:tcPr>
            <w:tcW w:w="1028" w:type="pct"/>
          </w:tcPr>
          <w:p w14:paraId="6282DCF8" w14:textId="77777777" w:rsidR="007C0D28" w:rsidRPr="00F80F54" w:rsidRDefault="007C0D28" w:rsidP="00F80F54">
            <w:r w:rsidRPr="00F80F54">
              <w:t>fungi</w:t>
            </w:r>
          </w:p>
        </w:tc>
      </w:tr>
      <w:tr w:rsidR="007C0D28" w:rsidRPr="00F80F54" w14:paraId="640AD311" w14:textId="77777777" w:rsidTr="007C0D28">
        <w:tc>
          <w:tcPr>
            <w:tcW w:w="392" w:type="pct"/>
          </w:tcPr>
          <w:p w14:paraId="05345041" w14:textId="77777777" w:rsidR="007C0D28" w:rsidRPr="007C0D28" w:rsidRDefault="007C0D28" w:rsidP="00F80F54">
            <w:r w:rsidRPr="007C0D28">
              <w:rPr>
                <w:bCs/>
              </w:rPr>
              <w:t>21</w:t>
            </w:r>
          </w:p>
        </w:tc>
        <w:tc>
          <w:tcPr>
            <w:tcW w:w="1919" w:type="pct"/>
          </w:tcPr>
          <w:p w14:paraId="2C6ADDAB" w14:textId="77777777" w:rsidR="007C0D28" w:rsidRPr="00F80F54" w:rsidRDefault="007C0D28" w:rsidP="00F80F54">
            <w:r w:rsidRPr="00F80F54">
              <w:t>Saccharomyces mikatae</w:t>
            </w:r>
          </w:p>
        </w:tc>
        <w:tc>
          <w:tcPr>
            <w:tcW w:w="1661" w:type="pct"/>
          </w:tcPr>
          <w:p w14:paraId="1AC6A418" w14:textId="77777777" w:rsidR="007C0D28" w:rsidRPr="00F80F54" w:rsidRDefault="007C0D28" w:rsidP="00F80F54">
            <w:r w:rsidRPr="00F80F54">
              <w:t>Saccharomycotina</w:t>
            </w:r>
          </w:p>
        </w:tc>
        <w:tc>
          <w:tcPr>
            <w:tcW w:w="1028" w:type="pct"/>
          </w:tcPr>
          <w:p w14:paraId="5191DE52" w14:textId="77777777" w:rsidR="007C0D28" w:rsidRPr="00F80F54" w:rsidRDefault="007C0D28" w:rsidP="00F80F54">
            <w:r w:rsidRPr="00F80F54">
              <w:t>fungi</w:t>
            </w:r>
          </w:p>
        </w:tc>
      </w:tr>
      <w:tr w:rsidR="007C0D28" w:rsidRPr="00F80F54" w14:paraId="558F1C6E" w14:textId="77777777" w:rsidTr="007C0D28">
        <w:tc>
          <w:tcPr>
            <w:tcW w:w="392" w:type="pct"/>
          </w:tcPr>
          <w:p w14:paraId="0E5026DE" w14:textId="77777777" w:rsidR="007C0D28" w:rsidRPr="007C0D28" w:rsidRDefault="007C0D28" w:rsidP="00F80F54">
            <w:r w:rsidRPr="007C0D28">
              <w:rPr>
                <w:bCs/>
              </w:rPr>
              <w:t>22</w:t>
            </w:r>
          </w:p>
        </w:tc>
        <w:tc>
          <w:tcPr>
            <w:tcW w:w="1919" w:type="pct"/>
          </w:tcPr>
          <w:p w14:paraId="132B6D4C" w14:textId="77777777" w:rsidR="007C0D28" w:rsidRPr="00F80F54" w:rsidRDefault="007C0D28" w:rsidP="00F80F54">
            <w:r w:rsidRPr="00F80F54">
              <w:t>Saccharomyces paradoxus</w:t>
            </w:r>
          </w:p>
        </w:tc>
        <w:tc>
          <w:tcPr>
            <w:tcW w:w="1661" w:type="pct"/>
          </w:tcPr>
          <w:p w14:paraId="040CB2A3" w14:textId="77777777" w:rsidR="007C0D28" w:rsidRPr="00F80F54" w:rsidRDefault="007C0D28" w:rsidP="00F80F54">
            <w:r w:rsidRPr="00F80F54">
              <w:t>Saccharomycotina</w:t>
            </w:r>
          </w:p>
        </w:tc>
        <w:tc>
          <w:tcPr>
            <w:tcW w:w="1028" w:type="pct"/>
          </w:tcPr>
          <w:p w14:paraId="762DC944" w14:textId="77777777" w:rsidR="007C0D28" w:rsidRPr="00F80F54" w:rsidRDefault="007C0D28" w:rsidP="00F80F54">
            <w:r w:rsidRPr="00F80F54">
              <w:t>fungi</w:t>
            </w:r>
          </w:p>
        </w:tc>
      </w:tr>
      <w:tr w:rsidR="007C0D28" w:rsidRPr="00F80F54" w14:paraId="1B937AB3" w14:textId="77777777" w:rsidTr="007C0D28">
        <w:tc>
          <w:tcPr>
            <w:tcW w:w="392" w:type="pct"/>
          </w:tcPr>
          <w:p w14:paraId="6E4282FF" w14:textId="77777777" w:rsidR="007C0D28" w:rsidRPr="007C0D28" w:rsidRDefault="007C0D28" w:rsidP="00F80F54">
            <w:r w:rsidRPr="007C0D28">
              <w:rPr>
                <w:bCs/>
              </w:rPr>
              <w:t>23</w:t>
            </w:r>
          </w:p>
        </w:tc>
        <w:tc>
          <w:tcPr>
            <w:tcW w:w="1919" w:type="pct"/>
          </w:tcPr>
          <w:p w14:paraId="3F3A6E3B" w14:textId="77777777" w:rsidR="007C0D28" w:rsidRPr="00F80F54" w:rsidRDefault="007C0D28" w:rsidP="00F80F54">
            <w:r w:rsidRPr="00F80F54">
              <w:t>Vanderwaltozyma polyspora</w:t>
            </w:r>
          </w:p>
        </w:tc>
        <w:tc>
          <w:tcPr>
            <w:tcW w:w="1661" w:type="pct"/>
          </w:tcPr>
          <w:p w14:paraId="3FA3AF97" w14:textId="77777777" w:rsidR="007C0D28" w:rsidRPr="00F80F54" w:rsidRDefault="007C0D28" w:rsidP="00F80F54">
            <w:r w:rsidRPr="00F80F54">
              <w:t>Saccharomycotina</w:t>
            </w:r>
          </w:p>
        </w:tc>
        <w:tc>
          <w:tcPr>
            <w:tcW w:w="1028" w:type="pct"/>
          </w:tcPr>
          <w:p w14:paraId="05940BC0" w14:textId="77777777" w:rsidR="007C0D28" w:rsidRPr="00F80F54" w:rsidRDefault="007C0D28" w:rsidP="00F80F54">
            <w:r w:rsidRPr="00F80F54">
              <w:t>fungi</w:t>
            </w:r>
          </w:p>
        </w:tc>
      </w:tr>
      <w:tr w:rsidR="007C0D28" w:rsidRPr="00F80F54" w14:paraId="3AB7AB02" w14:textId="77777777" w:rsidTr="007C0D28">
        <w:tc>
          <w:tcPr>
            <w:tcW w:w="392" w:type="pct"/>
          </w:tcPr>
          <w:p w14:paraId="03D6F67A" w14:textId="77777777" w:rsidR="007C0D28" w:rsidRPr="007C0D28" w:rsidRDefault="007C0D28" w:rsidP="00F80F54">
            <w:r w:rsidRPr="007C0D28">
              <w:rPr>
                <w:bCs/>
              </w:rPr>
              <w:t>24</w:t>
            </w:r>
          </w:p>
        </w:tc>
        <w:tc>
          <w:tcPr>
            <w:tcW w:w="1919" w:type="pct"/>
          </w:tcPr>
          <w:p w14:paraId="52A03B6C" w14:textId="77777777" w:rsidR="007C0D28" w:rsidRPr="00F80F54" w:rsidRDefault="007C0D28" w:rsidP="00F80F54">
            <w:r w:rsidRPr="00F80F54">
              <w:t>Yarrowia lipolytica</w:t>
            </w:r>
          </w:p>
        </w:tc>
        <w:tc>
          <w:tcPr>
            <w:tcW w:w="1661" w:type="pct"/>
          </w:tcPr>
          <w:p w14:paraId="68148F39" w14:textId="77777777" w:rsidR="007C0D28" w:rsidRPr="00F80F54" w:rsidRDefault="007C0D28" w:rsidP="00F80F54">
            <w:r w:rsidRPr="00F80F54">
              <w:t>Saccharomycotina</w:t>
            </w:r>
          </w:p>
        </w:tc>
        <w:tc>
          <w:tcPr>
            <w:tcW w:w="1028" w:type="pct"/>
          </w:tcPr>
          <w:p w14:paraId="77C77A9C" w14:textId="77777777" w:rsidR="007C0D28" w:rsidRPr="00F80F54" w:rsidRDefault="007C0D28" w:rsidP="00F80F54">
            <w:r w:rsidRPr="00F80F54">
              <w:t>fungi</w:t>
            </w:r>
          </w:p>
        </w:tc>
      </w:tr>
      <w:tr w:rsidR="007C0D28" w:rsidRPr="00F80F54" w14:paraId="2CC335B8" w14:textId="77777777" w:rsidTr="007C0D28">
        <w:tc>
          <w:tcPr>
            <w:tcW w:w="392" w:type="pct"/>
          </w:tcPr>
          <w:p w14:paraId="33283AC7" w14:textId="77777777" w:rsidR="007C0D28" w:rsidRPr="007C0D28" w:rsidRDefault="007C0D28" w:rsidP="00F80F54">
            <w:r w:rsidRPr="007C0D28">
              <w:rPr>
                <w:bCs/>
              </w:rPr>
              <w:t>25</w:t>
            </w:r>
          </w:p>
        </w:tc>
        <w:tc>
          <w:tcPr>
            <w:tcW w:w="1919" w:type="pct"/>
          </w:tcPr>
          <w:p w14:paraId="7062A877" w14:textId="77777777" w:rsidR="007C0D28" w:rsidRPr="00F80F54" w:rsidRDefault="007C0D28" w:rsidP="00F80F54">
            <w:r w:rsidRPr="00F80F54">
              <w:t>Zygosaccharomyces rouxii</w:t>
            </w:r>
          </w:p>
        </w:tc>
        <w:tc>
          <w:tcPr>
            <w:tcW w:w="1661" w:type="pct"/>
          </w:tcPr>
          <w:p w14:paraId="13E5C23D" w14:textId="77777777" w:rsidR="007C0D28" w:rsidRPr="00F80F54" w:rsidRDefault="007C0D28" w:rsidP="00F80F54">
            <w:r w:rsidRPr="00F80F54">
              <w:t>Saccharomycotina</w:t>
            </w:r>
          </w:p>
        </w:tc>
        <w:tc>
          <w:tcPr>
            <w:tcW w:w="1028" w:type="pct"/>
          </w:tcPr>
          <w:p w14:paraId="70594BF0" w14:textId="77777777" w:rsidR="007C0D28" w:rsidRPr="00F80F54" w:rsidRDefault="007C0D28" w:rsidP="00F80F54">
            <w:r w:rsidRPr="00F80F54">
              <w:t>fungi</w:t>
            </w:r>
          </w:p>
        </w:tc>
      </w:tr>
      <w:tr w:rsidR="007C0D28" w:rsidRPr="00F80F54" w14:paraId="561A5C6F" w14:textId="77777777" w:rsidTr="007C0D28">
        <w:tc>
          <w:tcPr>
            <w:tcW w:w="392" w:type="pct"/>
          </w:tcPr>
          <w:p w14:paraId="57F08D50" w14:textId="77777777" w:rsidR="007C0D28" w:rsidRPr="007C0D28" w:rsidRDefault="007C0D28" w:rsidP="00F80F54">
            <w:r w:rsidRPr="007C0D28">
              <w:rPr>
                <w:bCs/>
              </w:rPr>
              <w:t>26</w:t>
            </w:r>
          </w:p>
        </w:tc>
        <w:tc>
          <w:tcPr>
            <w:tcW w:w="1919" w:type="pct"/>
          </w:tcPr>
          <w:p w14:paraId="7BC56D82" w14:textId="77777777" w:rsidR="007C0D28" w:rsidRPr="00F80F54" w:rsidRDefault="007C0D28" w:rsidP="00F80F54">
            <w:r w:rsidRPr="00F80F54">
              <w:t>Acidomyces richmondensis</w:t>
            </w:r>
          </w:p>
        </w:tc>
        <w:tc>
          <w:tcPr>
            <w:tcW w:w="1661" w:type="pct"/>
          </w:tcPr>
          <w:p w14:paraId="6007006C" w14:textId="77777777" w:rsidR="007C0D28" w:rsidRPr="00F80F54" w:rsidRDefault="007C0D28" w:rsidP="00F80F54">
            <w:r w:rsidRPr="00F80F54">
              <w:t>Pezizomycotina</w:t>
            </w:r>
          </w:p>
        </w:tc>
        <w:tc>
          <w:tcPr>
            <w:tcW w:w="1028" w:type="pct"/>
          </w:tcPr>
          <w:p w14:paraId="07A8142B" w14:textId="77777777" w:rsidR="007C0D28" w:rsidRPr="00F80F54" w:rsidRDefault="007C0D28" w:rsidP="00F80F54">
            <w:r w:rsidRPr="00F80F54">
              <w:t>fungi</w:t>
            </w:r>
          </w:p>
        </w:tc>
      </w:tr>
      <w:tr w:rsidR="007C0D28" w:rsidRPr="00F80F54" w14:paraId="4F15C195" w14:textId="77777777" w:rsidTr="007C0D28">
        <w:tc>
          <w:tcPr>
            <w:tcW w:w="392" w:type="pct"/>
          </w:tcPr>
          <w:p w14:paraId="4C58EB9C" w14:textId="77777777" w:rsidR="007C0D28" w:rsidRPr="007C0D28" w:rsidRDefault="007C0D28" w:rsidP="00F80F54">
            <w:r w:rsidRPr="007C0D28">
              <w:rPr>
                <w:bCs/>
              </w:rPr>
              <w:t>27</w:t>
            </w:r>
          </w:p>
        </w:tc>
        <w:tc>
          <w:tcPr>
            <w:tcW w:w="1919" w:type="pct"/>
          </w:tcPr>
          <w:p w14:paraId="4506DED2" w14:textId="77777777" w:rsidR="007C0D28" w:rsidRPr="00F80F54" w:rsidRDefault="007C0D28" w:rsidP="00F80F54">
            <w:r w:rsidRPr="00F80F54">
              <w:t>Aulographum hederae</w:t>
            </w:r>
          </w:p>
        </w:tc>
        <w:tc>
          <w:tcPr>
            <w:tcW w:w="1661" w:type="pct"/>
          </w:tcPr>
          <w:p w14:paraId="339EFDC0" w14:textId="77777777" w:rsidR="007C0D28" w:rsidRPr="00F80F54" w:rsidRDefault="007C0D28" w:rsidP="00F80F54">
            <w:r w:rsidRPr="00F80F54">
              <w:t>Pezizomycotina</w:t>
            </w:r>
          </w:p>
        </w:tc>
        <w:tc>
          <w:tcPr>
            <w:tcW w:w="1028" w:type="pct"/>
          </w:tcPr>
          <w:p w14:paraId="757971F5" w14:textId="77777777" w:rsidR="007C0D28" w:rsidRPr="00F80F54" w:rsidRDefault="007C0D28" w:rsidP="00F80F54">
            <w:r w:rsidRPr="00F80F54">
              <w:t>fungi</w:t>
            </w:r>
          </w:p>
        </w:tc>
      </w:tr>
      <w:tr w:rsidR="007C0D28" w:rsidRPr="00F80F54" w14:paraId="6C10FC03" w14:textId="77777777" w:rsidTr="007C0D28">
        <w:tc>
          <w:tcPr>
            <w:tcW w:w="392" w:type="pct"/>
          </w:tcPr>
          <w:p w14:paraId="10B05B75" w14:textId="77777777" w:rsidR="007C0D28" w:rsidRPr="007C0D28" w:rsidRDefault="007C0D28" w:rsidP="00F80F54">
            <w:r w:rsidRPr="007C0D28">
              <w:rPr>
                <w:bCs/>
              </w:rPr>
              <w:t>28</w:t>
            </w:r>
          </w:p>
        </w:tc>
        <w:tc>
          <w:tcPr>
            <w:tcW w:w="1919" w:type="pct"/>
          </w:tcPr>
          <w:p w14:paraId="2323818A" w14:textId="77777777" w:rsidR="007C0D28" w:rsidRPr="00F80F54" w:rsidRDefault="007C0D28" w:rsidP="00F80F54">
            <w:r w:rsidRPr="00F80F54">
              <w:t>Baudoinia compniacensis uamh 10762</w:t>
            </w:r>
          </w:p>
        </w:tc>
        <w:tc>
          <w:tcPr>
            <w:tcW w:w="1661" w:type="pct"/>
          </w:tcPr>
          <w:p w14:paraId="242D5F0E" w14:textId="77777777" w:rsidR="007C0D28" w:rsidRPr="00F80F54" w:rsidRDefault="007C0D28" w:rsidP="00F80F54">
            <w:r w:rsidRPr="00F80F54">
              <w:t>Pezizomycotina</w:t>
            </w:r>
          </w:p>
        </w:tc>
        <w:tc>
          <w:tcPr>
            <w:tcW w:w="1028" w:type="pct"/>
          </w:tcPr>
          <w:p w14:paraId="7BA46058" w14:textId="77777777" w:rsidR="007C0D28" w:rsidRPr="00F80F54" w:rsidRDefault="007C0D28" w:rsidP="00F80F54">
            <w:r w:rsidRPr="00F80F54">
              <w:t>fungi</w:t>
            </w:r>
          </w:p>
        </w:tc>
      </w:tr>
      <w:tr w:rsidR="007C0D28" w:rsidRPr="00F80F54" w14:paraId="501CD02D" w14:textId="77777777" w:rsidTr="007C0D28">
        <w:tc>
          <w:tcPr>
            <w:tcW w:w="392" w:type="pct"/>
          </w:tcPr>
          <w:p w14:paraId="62A0FC98" w14:textId="77777777" w:rsidR="007C0D28" w:rsidRPr="007C0D28" w:rsidRDefault="007C0D28" w:rsidP="00F80F54">
            <w:r w:rsidRPr="007C0D28">
              <w:rPr>
                <w:bCs/>
              </w:rPr>
              <w:t>29</w:t>
            </w:r>
          </w:p>
        </w:tc>
        <w:tc>
          <w:tcPr>
            <w:tcW w:w="1919" w:type="pct"/>
          </w:tcPr>
          <w:p w14:paraId="10C85992" w14:textId="77777777" w:rsidR="007C0D28" w:rsidRPr="00F80F54" w:rsidRDefault="007C0D28" w:rsidP="00F80F54">
            <w:r w:rsidRPr="00F80F54">
              <w:t>Botryosphaeria dothidea</w:t>
            </w:r>
          </w:p>
        </w:tc>
        <w:tc>
          <w:tcPr>
            <w:tcW w:w="1661" w:type="pct"/>
          </w:tcPr>
          <w:p w14:paraId="7120F2A7" w14:textId="77777777" w:rsidR="007C0D28" w:rsidRPr="00F80F54" w:rsidRDefault="007C0D28" w:rsidP="00F80F54">
            <w:r w:rsidRPr="00F80F54">
              <w:t>Pezizomycotina</w:t>
            </w:r>
          </w:p>
        </w:tc>
        <w:tc>
          <w:tcPr>
            <w:tcW w:w="1028" w:type="pct"/>
          </w:tcPr>
          <w:p w14:paraId="1809EEDA" w14:textId="77777777" w:rsidR="007C0D28" w:rsidRPr="00F80F54" w:rsidRDefault="007C0D28" w:rsidP="00F80F54">
            <w:r w:rsidRPr="00F80F54">
              <w:t>fungi</w:t>
            </w:r>
          </w:p>
        </w:tc>
      </w:tr>
      <w:tr w:rsidR="007C0D28" w:rsidRPr="00F80F54" w14:paraId="233ADF7B" w14:textId="77777777" w:rsidTr="007C0D28">
        <w:tc>
          <w:tcPr>
            <w:tcW w:w="392" w:type="pct"/>
          </w:tcPr>
          <w:p w14:paraId="7C6B23EA" w14:textId="77777777" w:rsidR="007C0D28" w:rsidRPr="007C0D28" w:rsidRDefault="007C0D28" w:rsidP="00F80F54">
            <w:r w:rsidRPr="007C0D28">
              <w:rPr>
                <w:bCs/>
              </w:rPr>
              <w:t>30</w:t>
            </w:r>
          </w:p>
        </w:tc>
        <w:tc>
          <w:tcPr>
            <w:tcW w:w="1919" w:type="pct"/>
          </w:tcPr>
          <w:p w14:paraId="00C4F6DF" w14:textId="77777777" w:rsidR="007C0D28" w:rsidRPr="00F80F54" w:rsidRDefault="007C0D28" w:rsidP="00F80F54">
            <w:r w:rsidRPr="00F80F54">
              <w:t>Cenococcum geophilum 1.58</w:t>
            </w:r>
          </w:p>
        </w:tc>
        <w:tc>
          <w:tcPr>
            <w:tcW w:w="1661" w:type="pct"/>
          </w:tcPr>
          <w:p w14:paraId="1F3F88DA" w14:textId="77777777" w:rsidR="007C0D28" w:rsidRPr="00F80F54" w:rsidRDefault="007C0D28" w:rsidP="00F80F54">
            <w:r w:rsidRPr="00F80F54">
              <w:t>Pezizomycotina</w:t>
            </w:r>
          </w:p>
        </w:tc>
        <w:tc>
          <w:tcPr>
            <w:tcW w:w="1028" w:type="pct"/>
          </w:tcPr>
          <w:p w14:paraId="6371E3BE" w14:textId="77777777" w:rsidR="007C0D28" w:rsidRPr="00F80F54" w:rsidRDefault="007C0D28" w:rsidP="00F80F54">
            <w:r w:rsidRPr="00F80F54">
              <w:t>fungi</w:t>
            </w:r>
          </w:p>
        </w:tc>
      </w:tr>
      <w:tr w:rsidR="007C0D28" w:rsidRPr="00F80F54" w14:paraId="6D1799CE" w14:textId="77777777" w:rsidTr="007C0D28">
        <w:tc>
          <w:tcPr>
            <w:tcW w:w="392" w:type="pct"/>
          </w:tcPr>
          <w:p w14:paraId="249C3F9C" w14:textId="77777777" w:rsidR="007C0D28" w:rsidRPr="007C0D28" w:rsidRDefault="007C0D28" w:rsidP="00F80F54">
            <w:r w:rsidRPr="007C0D28">
              <w:rPr>
                <w:bCs/>
              </w:rPr>
              <w:t>31</w:t>
            </w:r>
          </w:p>
        </w:tc>
        <w:tc>
          <w:tcPr>
            <w:tcW w:w="1919" w:type="pct"/>
          </w:tcPr>
          <w:p w14:paraId="718C0277" w14:textId="77777777" w:rsidR="007C0D28" w:rsidRPr="00F80F54" w:rsidRDefault="007C0D28" w:rsidP="00F80F54">
            <w:r w:rsidRPr="00F80F54">
              <w:t>Cladonia grayi</w:t>
            </w:r>
          </w:p>
        </w:tc>
        <w:tc>
          <w:tcPr>
            <w:tcW w:w="1661" w:type="pct"/>
          </w:tcPr>
          <w:p w14:paraId="234794FB" w14:textId="77777777" w:rsidR="007C0D28" w:rsidRPr="00F80F54" w:rsidRDefault="007C0D28" w:rsidP="00F80F54">
            <w:r w:rsidRPr="00F80F54">
              <w:t>Pezizomycotina</w:t>
            </w:r>
          </w:p>
        </w:tc>
        <w:tc>
          <w:tcPr>
            <w:tcW w:w="1028" w:type="pct"/>
          </w:tcPr>
          <w:p w14:paraId="0C2B1D81" w14:textId="77777777" w:rsidR="007C0D28" w:rsidRPr="00F80F54" w:rsidRDefault="007C0D28" w:rsidP="00F80F54">
            <w:r w:rsidRPr="00F80F54">
              <w:t>fungi</w:t>
            </w:r>
          </w:p>
        </w:tc>
      </w:tr>
      <w:tr w:rsidR="007C0D28" w:rsidRPr="00F80F54" w14:paraId="2A339291" w14:textId="77777777" w:rsidTr="007C0D28">
        <w:tc>
          <w:tcPr>
            <w:tcW w:w="392" w:type="pct"/>
          </w:tcPr>
          <w:p w14:paraId="3D7459AA" w14:textId="77777777" w:rsidR="007C0D28" w:rsidRPr="007C0D28" w:rsidRDefault="007C0D28" w:rsidP="00F80F54">
            <w:r w:rsidRPr="007C0D28">
              <w:rPr>
                <w:bCs/>
              </w:rPr>
              <w:t>32</w:t>
            </w:r>
          </w:p>
        </w:tc>
        <w:tc>
          <w:tcPr>
            <w:tcW w:w="1919" w:type="pct"/>
          </w:tcPr>
          <w:p w14:paraId="34965115" w14:textId="77777777" w:rsidR="007C0D28" w:rsidRPr="00F80F54" w:rsidRDefault="007C0D28" w:rsidP="00F80F54">
            <w:r w:rsidRPr="00F80F54">
              <w:t>Cochliobolus carbonum 26-r-13</w:t>
            </w:r>
          </w:p>
        </w:tc>
        <w:tc>
          <w:tcPr>
            <w:tcW w:w="1661" w:type="pct"/>
          </w:tcPr>
          <w:p w14:paraId="05B17251" w14:textId="77777777" w:rsidR="007C0D28" w:rsidRPr="00F80F54" w:rsidRDefault="007C0D28" w:rsidP="00F80F54">
            <w:r w:rsidRPr="00F80F54">
              <w:t>Pezizomycotina</w:t>
            </w:r>
          </w:p>
        </w:tc>
        <w:tc>
          <w:tcPr>
            <w:tcW w:w="1028" w:type="pct"/>
          </w:tcPr>
          <w:p w14:paraId="037B3F2F" w14:textId="77777777" w:rsidR="007C0D28" w:rsidRPr="00F80F54" w:rsidRDefault="007C0D28" w:rsidP="00F80F54">
            <w:r w:rsidRPr="00F80F54">
              <w:t>fungi</w:t>
            </w:r>
          </w:p>
        </w:tc>
      </w:tr>
      <w:tr w:rsidR="007C0D28" w:rsidRPr="00F80F54" w14:paraId="602B401F" w14:textId="77777777" w:rsidTr="007C0D28">
        <w:tc>
          <w:tcPr>
            <w:tcW w:w="392" w:type="pct"/>
          </w:tcPr>
          <w:p w14:paraId="178A89C3" w14:textId="77777777" w:rsidR="007C0D28" w:rsidRPr="007C0D28" w:rsidRDefault="007C0D28" w:rsidP="00F80F54">
            <w:r w:rsidRPr="007C0D28">
              <w:rPr>
                <w:bCs/>
              </w:rPr>
              <w:t>33</w:t>
            </w:r>
          </w:p>
        </w:tc>
        <w:tc>
          <w:tcPr>
            <w:tcW w:w="1919" w:type="pct"/>
          </w:tcPr>
          <w:p w14:paraId="2EFDE2CD" w14:textId="77777777" w:rsidR="007C0D28" w:rsidRPr="00F80F54" w:rsidRDefault="007C0D28" w:rsidP="00F80F54">
            <w:r w:rsidRPr="00F80F54">
              <w:t>Cochliobolus heterostrophus c5 3332</w:t>
            </w:r>
          </w:p>
        </w:tc>
        <w:tc>
          <w:tcPr>
            <w:tcW w:w="1661" w:type="pct"/>
          </w:tcPr>
          <w:p w14:paraId="5CF2AC03" w14:textId="77777777" w:rsidR="007C0D28" w:rsidRPr="00F80F54" w:rsidRDefault="007C0D28" w:rsidP="00F80F54">
            <w:r w:rsidRPr="00F80F54">
              <w:t>Pezizomycotina</w:t>
            </w:r>
          </w:p>
        </w:tc>
        <w:tc>
          <w:tcPr>
            <w:tcW w:w="1028" w:type="pct"/>
          </w:tcPr>
          <w:p w14:paraId="64BDCB40" w14:textId="77777777" w:rsidR="007C0D28" w:rsidRPr="00F80F54" w:rsidRDefault="007C0D28" w:rsidP="00F80F54">
            <w:r w:rsidRPr="00F80F54">
              <w:t>fungi</w:t>
            </w:r>
          </w:p>
        </w:tc>
      </w:tr>
      <w:tr w:rsidR="007C0D28" w:rsidRPr="00F80F54" w14:paraId="5DBB1B7D" w14:textId="77777777" w:rsidTr="007C0D28">
        <w:tc>
          <w:tcPr>
            <w:tcW w:w="392" w:type="pct"/>
          </w:tcPr>
          <w:p w14:paraId="7647D859" w14:textId="77777777" w:rsidR="007C0D28" w:rsidRPr="007C0D28" w:rsidRDefault="007C0D28" w:rsidP="00F80F54">
            <w:r w:rsidRPr="007C0D28">
              <w:rPr>
                <w:bCs/>
              </w:rPr>
              <w:t>34</w:t>
            </w:r>
          </w:p>
        </w:tc>
        <w:tc>
          <w:tcPr>
            <w:tcW w:w="1919" w:type="pct"/>
          </w:tcPr>
          <w:p w14:paraId="6D572F84" w14:textId="77777777" w:rsidR="007C0D28" w:rsidRPr="00F80F54" w:rsidRDefault="007C0D28" w:rsidP="00F80F54">
            <w:r w:rsidRPr="00F80F54">
              <w:t>Cochliobolus heterostrophus c5 5759</w:t>
            </w:r>
          </w:p>
        </w:tc>
        <w:tc>
          <w:tcPr>
            <w:tcW w:w="1661" w:type="pct"/>
          </w:tcPr>
          <w:p w14:paraId="44C6BB50" w14:textId="77777777" w:rsidR="007C0D28" w:rsidRPr="00F80F54" w:rsidRDefault="007C0D28" w:rsidP="00F80F54">
            <w:r w:rsidRPr="00F80F54">
              <w:t>Pezizomycotina</w:t>
            </w:r>
          </w:p>
        </w:tc>
        <w:tc>
          <w:tcPr>
            <w:tcW w:w="1028" w:type="pct"/>
          </w:tcPr>
          <w:p w14:paraId="170CB652" w14:textId="77777777" w:rsidR="007C0D28" w:rsidRPr="00F80F54" w:rsidRDefault="007C0D28" w:rsidP="00F80F54">
            <w:r w:rsidRPr="00F80F54">
              <w:t>fungi</w:t>
            </w:r>
          </w:p>
        </w:tc>
      </w:tr>
      <w:tr w:rsidR="007C0D28" w:rsidRPr="00F80F54" w14:paraId="24D2326D" w14:textId="77777777" w:rsidTr="007C0D28">
        <w:tc>
          <w:tcPr>
            <w:tcW w:w="392" w:type="pct"/>
          </w:tcPr>
          <w:p w14:paraId="6E1A70FC" w14:textId="77777777" w:rsidR="007C0D28" w:rsidRPr="007C0D28" w:rsidRDefault="007C0D28" w:rsidP="00F80F54">
            <w:r w:rsidRPr="007C0D28">
              <w:rPr>
                <w:bCs/>
              </w:rPr>
              <w:t>35</w:t>
            </w:r>
          </w:p>
        </w:tc>
        <w:tc>
          <w:tcPr>
            <w:tcW w:w="1919" w:type="pct"/>
          </w:tcPr>
          <w:p w14:paraId="0B12D48A" w14:textId="77777777" w:rsidR="007C0D28" w:rsidRPr="00F80F54" w:rsidRDefault="007C0D28" w:rsidP="00F80F54">
            <w:r w:rsidRPr="00F80F54">
              <w:t>Cochliobolus lunatus m118</w:t>
            </w:r>
          </w:p>
        </w:tc>
        <w:tc>
          <w:tcPr>
            <w:tcW w:w="1661" w:type="pct"/>
          </w:tcPr>
          <w:p w14:paraId="6C707351" w14:textId="77777777" w:rsidR="007C0D28" w:rsidRPr="00F80F54" w:rsidRDefault="007C0D28" w:rsidP="00F80F54">
            <w:r w:rsidRPr="00F80F54">
              <w:t>Pezizomycotina</w:t>
            </w:r>
          </w:p>
        </w:tc>
        <w:tc>
          <w:tcPr>
            <w:tcW w:w="1028" w:type="pct"/>
          </w:tcPr>
          <w:p w14:paraId="3104EBAE" w14:textId="77777777" w:rsidR="007C0D28" w:rsidRPr="00F80F54" w:rsidRDefault="007C0D28" w:rsidP="00F80F54">
            <w:r w:rsidRPr="00F80F54">
              <w:t>fungi</w:t>
            </w:r>
          </w:p>
        </w:tc>
      </w:tr>
      <w:tr w:rsidR="007C0D28" w:rsidRPr="00F80F54" w14:paraId="132F50B2" w14:textId="77777777" w:rsidTr="007C0D28">
        <w:tc>
          <w:tcPr>
            <w:tcW w:w="392" w:type="pct"/>
          </w:tcPr>
          <w:p w14:paraId="2EE54CA0" w14:textId="77777777" w:rsidR="007C0D28" w:rsidRPr="007C0D28" w:rsidRDefault="007C0D28" w:rsidP="00F80F54">
            <w:r w:rsidRPr="007C0D28">
              <w:rPr>
                <w:bCs/>
              </w:rPr>
              <w:t>36</w:t>
            </w:r>
          </w:p>
        </w:tc>
        <w:tc>
          <w:tcPr>
            <w:tcW w:w="1919" w:type="pct"/>
          </w:tcPr>
          <w:p w14:paraId="3C76BA82" w14:textId="77777777" w:rsidR="007C0D28" w:rsidRPr="00F80F54" w:rsidRDefault="007C0D28" w:rsidP="00F80F54">
            <w:r w:rsidRPr="00F80F54">
              <w:t>Cochliobolus miyabeanus atcc 44560</w:t>
            </w:r>
          </w:p>
        </w:tc>
        <w:tc>
          <w:tcPr>
            <w:tcW w:w="1661" w:type="pct"/>
          </w:tcPr>
          <w:p w14:paraId="31DDE81E" w14:textId="77777777" w:rsidR="007C0D28" w:rsidRPr="00F80F54" w:rsidRDefault="007C0D28" w:rsidP="00F80F54">
            <w:r w:rsidRPr="00F80F54">
              <w:t>Pezizomycotina</w:t>
            </w:r>
          </w:p>
        </w:tc>
        <w:tc>
          <w:tcPr>
            <w:tcW w:w="1028" w:type="pct"/>
          </w:tcPr>
          <w:p w14:paraId="291E870A" w14:textId="77777777" w:rsidR="007C0D28" w:rsidRPr="00F80F54" w:rsidRDefault="007C0D28" w:rsidP="00F80F54">
            <w:r w:rsidRPr="00F80F54">
              <w:t>fungi</w:t>
            </w:r>
          </w:p>
        </w:tc>
      </w:tr>
      <w:tr w:rsidR="007C0D28" w:rsidRPr="00F80F54" w14:paraId="3E8CFF49" w14:textId="77777777" w:rsidTr="007C0D28">
        <w:tc>
          <w:tcPr>
            <w:tcW w:w="392" w:type="pct"/>
          </w:tcPr>
          <w:p w14:paraId="193769C6" w14:textId="77777777" w:rsidR="007C0D28" w:rsidRPr="007C0D28" w:rsidRDefault="007C0D28" w:rsidP="00F80F54">
            <w:r w:rsidRPr="007C0D28">
              <w:rPr>
                <w:bCs/>
              </w:rPr>
              <w:t>37</w:t>
            </w:r>
          </w:p>
        </w:tc>
        <w:tc>
          <w:tcPr>
            <w:tcW w:w="1919" w:type="pct"/>
          </w:tcPr>
          <w:p w14:paraId="51A1046F" w14:textId="77777777" w:rsidR="007C0D28" w:rsidRPr="00F80F54" w:rsidRDefault="007C0D28" w:rsidP="00F80F54">
            <w:r w:rsidRPr="00F80F54">
              <w:t>Cochliobolus victoriae fi3</w:t>
            </w:r>
          </w:p>
        </w:tc>
        <w:tc>
          <w:tcPr>
            <w:tcW w:w="1661" w:type="pct"/>
          </w:tcPr>
          <w:p w14:paraId="2933EB12" w14:textId="77777777" w:rsidR="007C0D28" w:rsidRPr="00F80F54" w:rsidRDefault="007C0D28" w:rsidP="00F80F54">
            <w:r w:rsidRPr="00F80F54">
              <w:t>Pezizomycotina</w:t>
            </w:r>
          </w:p>
        </w:tc>
        <w:tc>
          <w:tcPr>
            <w:tcW w:w="1028" w:type="pct"/>
          </w:tcPr>
          <w:p w14:paraId="47CDD5B9" w14:textId="77777777" w:rsidR="007C0D28" w:rsidRPr="00F80F54" w:rsidRDefault="007C0D28" w:rsidP="00F80F54">
            <w:r w:rsidRPr="00F80F54">
              <w:t>fungi</w:t>
            </w:r>
          </w:p>
        </w:tc>
      </w:tr>
      <w:tr w:rsidR="007C0D28" w:rsidRPr="00F80F54" w14:paraId="22D20885" w14:textId="77777777" w:rsidTr="007C0D28">
        <w:tc>
          <w:tcPr>
            <w:tcW w:w="392" w:type="pct"/>
          </w:tcPr>
          <w:p w14:paraId="422A6EA2" w14:textId="77777777" w:rsidR="007C0D28" w:rsidRPr="007C0D28" w:rsidRDefault="007C0D28" w:rsidP="00F80F54">
            <w:r w:rsidRPr="007C0D28">
              <w:rPr>
                <w:bCs/>
              </w:rPr>
              <w:t>38</w:t>
            </w:r>
          </w:p>
        </w:tc>
        <w:tc>
          <w:tcPr>
            <w:tcW w:w="1919" w:type="pct"/>
          </w:tcPr>
          <w:p w14:paraId="52325E40" w14:textId="77777777" w:rsidR="007C0D28" w:rsidRPr="00F80F54" w:rsidRDefault="007C0D28" w:rsidP="00F80F54">
            <w:r w:rsidRPr="00F80F54">
              <w:t>Cucurbitaria berberidis cbs 394.84</w:t>
            </w:r>
          </w:p>
        </w:tc>
        <w:tc>
          <w:tcPr>
            <w:tcW w:w="1661" w:type="pct"/>
          </w:tcPr>
          <w:p w14:paraId="715691FE" w14:textId="77777777" w:rsidR="007C0D28" w:rsidRPr="00F80F54" w:rsidRDefault="007C0D28" w:rsidP="00F80F54">
            <w:r w:rsidRPr="00F80F54">
              <w:t>Pezizomycotina</w:t>
            </w:r>
          </w:p>
        </w:tc>
        <w:tc>
          <w:tcPr>
            <w:tcW w:w="1028" w:type="pct"/>
          </w:tcPr>
          <w:p w14:paraId="212BA7D3" w14:textId="77777777" w:rsidR="007C0D28" w:rsidRPr="00F80F54" w:rsidRDefault="007C0D28" w:rsidP="00F80F54">
            <w:r w:rsidRPr="00F80F54">
              <w:t>fungi</w:t>
            </w:r>
          </w:p>
        </w:tc>
      </w:tr>
      <w:tr w:rsidR="007C0D28" w:rsidRPr="00F80F54" w14:paraId="15C2F827" w14:textId="77777777" w:rsidTr="007C0D28">
        <w:tc>
          <w:tcPr>
            <w:tcW w:w="392" w:type="pct"/>
          </w:tcPr>
          <w:p w14:paraId="6E9D9900" w14:textId="77777777" w:rsidR="007C0D28" w:rsidRPr="007C0D28" w:rsidRDefault="007C0D28" w:rsidP="00F80F54">
            <w:r w:rsidRPr="007C0D28">
              <w:rPr>
                <w:bCs/>
              </w:rPr>
              <w:t>39</w:t>
            </w:r>
          </w:p>
        </w:tc>
        <w:tc>
          <w:tcPr>
            <w:tcW w:w="1919" w:type="pct"/>
          </w:tcPr>
          <w:p w14:paraId="358B9424" w14:textId="77777777" w:rsidR="007C0D28" w:rsidRPr="00F80F54" w:rsidRDefault="007C0D28" w:rsidP="00F80F54">
            <w:r w:rsidRPr="00F80F54">
              <w:t>Dissoconium aciculare</w:t>
            </w:r>
          </w:p>
        </w:tc>
        <w:tc>
          <w:tcPr>
            <w:tcW w:w="1661" w:type="pct"/>
          </w:tcPr>
          <w:p w14:paraId="46BEFD99" w14:textId="77777777" w:rsidR="007C0D28" w:rsidRPr="00F80F54" w:rsidRDefault="007C0D28" w:rsidP="00F80F54">
            <w:r w:rsidRPr="00F80F54">
              <w:t>Pezizomycotina</w:t>
            </w:r>
          </w:p>
        </w:tc>
        <w:tc>
          <w:tcPr>
            <w:tcW w:w="1028" w:type="pct"/>
          </w:tcPr>
          <w:p w14:paraId="2813AC3A" w14:textId="77777777" w:rsidR="007C0D28" w:rsidRPr="00F80F54" w:rsidRDefault="007C0D28" w:rsidP="00F80F54">
            <w:r w:rsidRPr="00F80F54">
              <w:t>fungi</w:t>
            </w:r>
          </w:p>
        </w:tc>
      </w:tr>
      <w:tr w:rsidR="007C0D28" w:rsidRPr="00F80F54" w14:paraId="4D9126A5" w14:textId="77777777" w:rsidTr="007C0D28">
        <w:tc>
          <w:tcPr>
            <w:tcW w:w="392" w:type="pct"/>
          </w:tcPr>
          <w:p w14:paraId="73B6A3CA" w14:textId="77777777" w:rsidR="007C0D28" w:rsidRPr="007C0D28" w:rsidRDefault="007C0D28" w:rsidP="00F80F54">
            <w:r w:rsidRPr="007C0D28">
              <w:rPr>
                <w:bCs/>
              </w:rPr>
              <w:t>40</w:t>
            </w:r>
          </w:p>
        </w:tc>
        <w:tc>
          <w:tcPr>
            <w:tcW w:w="1919" w:type="pct"/>
          </w:tcPr>
          <w:p w14:paraId="34B3AE35" w14:textId="77777777" w:rsidR="007C0D28" w:rsidRPr="00F80F54" w:rsidRDefault="007C0D28" w:rsidP="00F80F54">
            <w:r w:rsidRPr="00F80F54">
              <w:t>Dothistroma septosporum nze10</w:t>
            </w:r>
          </w:p>
        </w:tc>
        <w:tc>
          <w:tcPr>
            <w:tcW w:w="1661" w:type="pct"/>
          </w:tcPr>
          <w:p w14:paraId="6C2EF63A" w14:textId="77777777" w:rsidR="007C0D28" w:rsidRPr="00F80F54" w:rsidRDefault="007C0D28" w:rsidP="00F80F54">
            <w:r w:rsidRPr="00F80F54">
              <w:t>Pezizomycotina</w:t>
            </w:r>
          </w:p>
        </w:tc>
        <w:tc>
          <w:tcPr>
            <w:tcW w:w="1028" w:type="pct"/>
          </w:tcPr>
          <w:p w14:paraId="60A8FA24" w14:textId="77777777" w:rsidR="007C0D28" w:rsidRPr="00F80F54" w:rsidRDefault="007C0D28" w:rsidP="00F80F54">
            <w:r w:rsidRPr="00F80F54">
              <w:t>fungi</w:t>
            </w:r>
          </w:p>
        </w:tc>
      </w:tr>
      <w:tr w:rsidR="007C0D28" w:rsidRPr="00F80F54" w14:paraId="74E21FEA" w14:textId="77777777" w:rsidTr="007C0D28">
        <w:tc>
          <w:tcPr>
            <w:tcW w:w="392" w:type="pct"/>
          </w:tcPr>
          <w:p w14:paraId="5484738A" w14:textId="77777777" w:rsidR="007C0D28" w:rsidRPr="007C0D28" w:rsidRDefault="007C0D28" w:rsidP="00F80F54">
            <w:r w:rsidRPr="007C0D28">
              <w:rPr>
                <w:bCs/>
              </w:rPr>
              <w:t>41</w:t>
            </w:r>
          </w:p>
        </w:tc>
        <w:tc>
          <w:tcPr>
            <w:tcW w:w="1919" w:type="pct"/>
          </w:tcPr>
          <w:p w14:paraId="615E02FE" w14:textId="77777777" w:rsidR="007C0D28" w:rsidRPr="00F80F54" w:rsidRDefault="007C0D28" w:rsidP="00F80F54">
            <w:r w:rsidRPr="00F80F54">
              <w:t>Dothidotthia symphoricarpi</w:t>
            </w:r>
          </w:p>
        </w:tc>
        <w:tc>
          <w:tcPr>
            <w:tcW w:w="1661" w:type="pct"/>
          </w:tcPr>
          <w:p w14:paraId="6EA5A4B6" w14:textId="77777777" w:rsidR="007C0D28" w:rsidRPr="00F80F54" w:rsidRDefault="007C0D28" w:rsidP="00F80F54">
            <w:r w:rsidRPr="00F80F54">
              <w:t>Pezizomycotina</w:t>
            </w:r>
          </w:p>
        </w:tc>
        <w:tc>
          <w:tcPr>
            <w:tcW w:w="1028" w:type="pct"/>
          </w:tcPr>
          <w:p w14:paraId="63ACBD2C" w14:textId="77777777" w:rsidR="007C0D28" w:rsidRPr="00F80F54" w:rsidRDefault="007C0D28" w:rsidP="00F80F54">
            <w:r w:rsidRPr="00F80F54">
              <w:t>fungi</w:t>
            </w:r>
          </w:p>
        </w:tc>
      </w:tr>
      <w:tr w:rsidR="007C0D28" w:rsidRPr="00F80F54" w14:paraId="7AA3A3DF" w14:textId="77777777" w:rsidTr="007C0D28">
        <w:tc>
          <w:tcPr>
            <w:tcW w:w="392" w:type="pct"/>
          </w:tcPr>
          <w:p w14:paraId="21EF5988" w14:textId="77777777" w:rsidR="007C0D28" w:rsidRPr="007C0D28" w:rsidRDefault="007C0D28" w:rsidP="00F80F54">
            <w:r w:rsidRPr="007C0D28">
              <w:rPr>
                <w:bCs/>
              </w:rPr>
              <w:t>42</w:t>
            </w:r>
          </w:p>
        </w:tc>
        <w:tc>
          <w:tcPr>
            <w:tcW w:w="1919" w:type="pct"/>
          </w:tcPr>
          <w:p w14:paraId="23C0A741" w14:textId="77777777" w:rsidR="007C0D28" w:rsidRPr="00F80F54" w:rsidRDefault="007C0D28" w:rsidP="00F80F54">
            <w:r w:rsidRPr="00F80F54">
              <w:t>Hysterium pulicare</w:t>
            </w:r>
          </w:p>
        </w:tc>
        <w:tc>
          <w:tcPr>
            <w:tcW w:w="1661" w:type="pct"/>
          </w:tcPr>
          <w:p w14:paraId="30DD22FC" w14:textId="77777777" w:rsidR="007C0D28" w:rsidRPr="00F80F54" w:rsidRDefault="007C0D28" w:rsidP="00F80F54">
            <w:r w:rsidRPr="00F80F54">
              <w:t>Pezizomycotina</w:t>
            </w:r>
          </w:p>
        </w:tc>
        <w:tc>
          <w:tcPr>
            <w:tcW w:w="1028" w:type="pct"/>
          </w:tcPr>
          <w:p w14:paraId="2E93E421" w14:textId="77777777" w:rsidR="007C0D28" w:rsidRPr="00F80F54" w:rsidRDefault="007C0D28" w:rsidP="00F80F54">
            <w:r w:rsidRPr="00F80F54">
              <w:t>fungi</w:t>
            </w:r>
          </w:p>
        </w:tc>
      </w:tr>
      <w:tr w:rsidR="007C0D28" w:rsidRPr="00F80F54" w14:paraId="0A807C3D" w14:textId="77777777" w:rsidTr="007C0D28">
        <w:tc>
          <w:tcPr>
            <w:tcW w:w="392" w:type="pct"/>
          </w:tcPr>
          <w:p w14:paraId="72D292B3" w14:textId="77777777" w:rsidR="007C0D28" w:rsidRPr="007C0D28" w:rsidRDefault="007C0D28" w:rsidP="00F80F54">
            <w:r w:rsidRPr="007C0D28">
              <w:rPr>
                <w:bCs/>
              </w:rPr>
              <w:t>43</w:t>
            </w:r>
          </w:p>
        </w:tc>
        <w:tc>
          <w:tcPr>
            <w:tcW w:w="1919" w:type="pct"/>
          </w:tcPr>
          <w:p w14:paraId="6E11E5C3" w14:textId="77777777" w:rsidR="007C0D28" w:rsidRPr="00F80F54" w:rsidRDefault="007C0D28" w:rsidP="00F80F54">
            <w:r w:rsidRPr="00F80F54">
              <w:t>Leptosphaeria maculans</w:t>
            </w:r>
          </w:p>
        </w:tc>
        <w:tc>
          <w:tcPr>
            <w:tcW w:w="1661" w:type="pct"/>
          </w:tcPr>
          <w:p w14:paraId="3FA86493" w14:textId="77777777" w:rsidR="007C0D28" w:rsidRPr="00F80F54" w:rsidRDefault="007C0D28" w:rsidP="00F80F54">
            <w:r w:rsidRPr="00F80F54">
              <w:t>Pezizomycotina</w:t>
            </w:r>
          </w:p>
        </w:tc>
        <w:tc>
          <w:tcPr>
            <w:tcW w:w="1028" w:type="pct"/>
          </w:tcPr>
          <w:p w14:paraId="3A272342" w14:textId="77777777" w:rsidR="007C0D28" w:rsidRPr="00F80F54" w:rsidRDefault="007C0D28" w:rsidP="00F80F54">
            <w:r w:rsidRPr="00F80F54">
              <w:t>fungi</w:t>
            </w:r>
          </w:p>
        </w:tc>
      </w:tr>
      <w:tr w:rsidR="007C0D28" w:rsidRPr="00F80F54" w14:paraId="66E38FF2" w14:textId="77777777" w:rsidTr="007C0D28">
        <w:tc>
          <w:tcPr>
            <w:tcW w:w="392" w:type="pct"/>
          </w:tcPr>
          <w:p w14:paraId="7E2ADACA" w14:textId="77777777" w:rsidR="007C0D28" w:rsidRPr="007C0D28" w:rsidRDefault="007C0D28" w:rsidP="00F80F54">
            <w:r w:rsidRPr="007C0D28">
              <w:rPr>
                <w:bCs/>
              </w:rPr>
              <w:t>44</w:t>
            </w:r>
          </w:p>
        </w:tc>
        <w:tc>
          <w:tcPr>
            <w:tcW w:w="1919" w:type="pct"/>
          </w:tcPr>
          <w:p w14:paraId="40B8CFC2" w14:textId="77777777" w:rsidR="007C0D28" w:rsidRPr="00F80F54" w:rsidRDefault="007C0D28" w:rsidP="00F80F54">
            <w:r w:rsidRPr="00F80F54">
              <w:t>Lepidopterella palustris</w:t>
            </w:r>
          </w:p>
        </w:tc>
        <w:tc>
          <w:tcPr>
            <w:tcW w:w="1661" w:type="pct"/>
          </w:tcPr>
          <w:p w14:paraId="0D070DDC" w14:textId="77777777" w:rsidR="007C0D28" w:rsidRPr="00F80F54" w:rsidRDefault="007C0D28" w:rsidP="00F80F54">
            <w:r w:rsidRPr="00F80F54">
              <w:t>Pezizomycotina</w:t>
            </w:r>
          </w:p>
        </w:tc>
        <w:tc>
          <w:tcPr>
            <w:tcW w:w="1028" w:type="pct"/>
          </w:tcPr>
          <w:p w14:paraId="62AB763B" w14:textId="77777777" w:rsidR="007C0D28" w:rsidRPr="00F80F54" w:rsidRDefault="007C0D28" w:rsidP="00F80F54">
            <w:r w:rsidRPr="00F80F54">
              <w:t>fungi</w:t>
            </w:r>
          </w:p>
        </w:tc>
      </w:tr>
      <w:tr w:rsidR="007C0D28" w:rsidRPr="00F80F54" w14:paraId="278DA779" w14:textId="77777777" w:rsidTr="007C0D28">
        <w:tc>
          <w:tcPr>
            <w:tcW w:w="392" w:type="pct"/>
          </w:tcPr>
          <w:p w14:paraId="431620F0" w14:textId="77777777" w:rsidR="007C0D28" w:rsidRPr="007C0D28" w:rsidRDefault="007C0D28" w:rsidP="00F80F54">
            <w:r w:rsidRPr="007C0D28">
              <w:rPr>
                <w:bCs/>
              </w:rPr>
              <w:t>45</w:t>
            </w:r>
          </w:p>
        </w:tc>
        <w:tc>
          <w:tcPr>
            <w:tcW w:w="1919" w:type="pct"/>
          </w:tcPr>
          <w:p w14:paraId="1CEE89CB" w14:textId="77777777" w:rsidR="007C0D28" w:rsidRPr="00F80F54" w:rsidRDefault="007C0D28" w:rsidP="00F80F54">
            <w:r w:rsidRPr="00F80F54">
              <w:t>Lophiostoma macrostomum</w:t>
            </w:r>
          </w:p>
        </w:tc>
        <w:tc>
          <w:tcPr>
            <w:tcW w:w="1661" w:type="pct"/>
          </w:tcPr>
          <w:p w14:paraId="0629032C" w14:textId="77777777" w:rsidR="007C0D28" w:rsidRPr="00F80F54" w:rsidRDefault="007C0D28" w:rsidP="00F80F54">
            <w:r w:rsidRPr="00F80F54">
              <w:t>Pezizomycotina</w:t>
            </w:r>
          </w:p>
        </w:tc>
        <w:tc>
          <w:tcPr>
            <w:tcW w:w="1028" w:type="pct"/>
          </w:tcPr>
          <w:p w14:paraId="6E6B5AF7" w14:textId="77777777" w:rsidR="007C0D28" w:rsidRPr="00F80F54" w:rsidRDefault="007C0D28" w:rsidP="00F80F54">
            <w:r w:rsidRPr="00F80F54">
              <w:t>fungi</w:t>
            </w:r>
          </w:p>
        </w:tc>
      </w:tr>
      <w:tr w:rsidR="007C0D28" w:rsidRPr="00F80F54" w14:paraId="209E0F99" w14:textId="77777777" w:rsidTr="007C0D28">
        <w:tc>
          <w:tcPr>
            <w:tcW w:w="392" w:type="pct"/>
          </w:tcPr>
          <w:p w14:paraId="005E9C9C" w14:textId="77777777" w:rsidR="007C0D28" w:rsidRPr="007C0D28" w:rsidRDefault="007C0D28" w:rsidP="00F80F54">
            <w:r w:rsidRPr="007C0D28">
              <w:rPr>
                <w:bCs/>
              </w:rPr>
              <w:t>46</w:t>
            </w:r>
          </w:p>
        </w:tc>
        <w:tc>
          <w:tcPr>
            <w:tcW w:w="1919" w:type="pct"/>
          </w:tcPr>
          <w:p w14:paraId="5A15DDEA" w14:textId="77777777" w:rsidR="007C0D28" w:rsidRPr="00F80F54" w:rsidRDefault="007C0D28" w:rsidP="00F80F54">
            <w:r w:rsidRPr="00F80F54">
              <w:t>Macrophomina phaseolina ms6</w:t>
            </w:r>
          </w:p>
        </w:tc>
        <w:tc>
          <w:tcPr>
            <w:tcW w:w="1661" w:type="pct"/>
          </w:tcPr>
          <w:p w14:paraId="13EF5066" w14:textId="77777777" w:rsidR="007C0D28" w:rsidRPr="00F80F54" w:rsidRDefault="007C0D28" w:rsidP="00F80F54">
            <w:r w:rsidRPr="00F80F54">
              <w:t>Pezizomycotina</w:t>
            </w:r>
          </w:p>
        </w:tc>
        <w:tc>
          <w:tcPr>
            <w:tcW w:w="1028" w:type="pct"/>
          </w:tcPr>
          <w:p w14:paraId="5EEC0C3B" w14:textId="77777777" w:rsidR="007C0D28" w:rsidRPr="00F80F54" w:rsidRDefault="007C0D28" w:rsidP="00F80F54">
            <w:r w:rsidRPr="00F80F54">
              <w:t>fungi</w:t>
            </w:r>
          </w:p>
        </w:tc>
      </w:tr>
      <w:tr w:rsidR="007C0D28" w:rsidRPr="00F80F54" w14:paraId="5AEC78DF" w14:textId="77777777" w:rsidTr="007C0D28">
        <w:tc>
          <w:tcPr>
            <w:tcW w:w="392" w:type="pct"/>
          </w:tcPr>
          <w:p w14:paraId="6AC92417" w14:textId="77777777" w:rsidR="007C0D28" w:rsidRPr="007C0D28" w:rsidRDefault="007C0D28" w:rsidP="00F80F54">
            <w:r w:rsidRPr="007C0D28">
              <w:rPr>
                <w:bCs/>
              </w:rPr>
              <w:t>47</w:t>
            </w:r>
          </w:p>
        </w:tc>
        <w:tc>
          <w:tcPr>
            <w:tcW w:w="1919" w:type="pct"/>
          </w:tcPr>
          <w:p w14:paraId="1291E442" w14:textId="77777777" w:rsidR="007C0D28" w:rsidRPr="00F80F54" w:rsidRDefault="007C0D28" w:rsidP="00F80F54">
            <w:r w:rsidRPr="00F80F54">
              <w:t>Melanomma pulvis-pyrius</w:t>
            </w:r>
          </w:p>
        </w:tc>
        <w:tc>
          <w:tcPr>
            <w:tcW w:w="1661" w:type="pct"/>
          </w:tcPr>
          <w:p w14:paraId="01EE634A" w14:textId="77777777" w:rsidR="007C0D28" w:rsidRPr="00F80F54" w:rsidRDefault="007C0D28" w:rsidP="00F80F54">
            <w:r w:rsidRPr="00F80F54">
              <w:t>Pezizomycotina</w:t>
            </w:r>
          </w:p>
        </w:tc>
        <w:tc>
          <w:tcPr>
            <w:tcW w:w="1028" w:type="pct"/>
          </w:tcPr>
          <w:p w14:paraId="3163C0E9" w14:textId="77777777" w:rsidR="007C0D28" w:rsidRPr="00F80F54" w:rsidRDefault="007C0D28" w:rsidP="00F80F54">
            <w:r w:rsidRPr="00F80F54">
              <w:t>fungi</w:t>
            </w:r>
          </w:p>
        </w:tc>
      </w:tr>
      <w:tr w:rsidR="007C0D28" w:rsidRPr="00F80F54" w14:paraId="2A0E9CB1" w14:textId="77777777" w:rsidTr="007C0D28">
        <w:tc>
          <w:tcPr>
            <w:tcW w:w="392" w:type="pct"/>
          </w:tcPr>
          <w:p w14:paraId="3CE5E5C5" w14:textId="77777777" w:rsidR="007C0D28" w:rsidRPr="007C0D28" w:rsidRDefault="007C0D28" w:rsidP="00F80F54">
            <w:r w:rsidRPr="007C0D28">
              <w:rPr>
                <w:bCs/>
              </w:rPr>
              <w:t>48</w:t>
            </w:r>
          </w:p>
        </w:tc>
        <w:tc>
          <w:tcPr>
            <w:tcW w:w="1919" w:type="pct"/>
          </w:tcPr>
          <w:p w14:paraId="25BD1F07" w14:textId="77777777" w:rsidR="007C0D28" w:rsidRPr="00F80F54" w:rsidRDefault="007C0D28" w:rsidP="00F80F54">
            <w:r w:rsidRPr="00F80F54">
              <w:t>Myriangium duriaei cbs 260.36</w:t>
            </w:r>
          </w:p>
        </w:tc>
        <w:tc>
          <w:tcPr>
            <w:tcW w:w="1661" w:type="pct"/>
          </w:tcPr>
          <w:p w14:paraId="635C23FC" w14:textId="77777777" w:rsidR="007C0D28" w:rsidRPr="00F80F54" w:rsidRDefault="007C0D28" w:rsidP="00F80F54">
            <w:r w:rsidRPr="00F80F54">
              <w:t>Pezizomycotina</w:t>
            </w:r>
          </w:p>
        </w:tc>
        <w:tc>
          <w:tcPr>
            <w:tcW w:w="1028" w:type="pct"/>
          </w:tcPr>
          <w:p w14:paraId="60DD6F95" w14:textId="77777777" w:rsidR="007C0D28" w:rsidRPr="00F80F54" w:rsidRDefault="007C0D28" w:rsidP="00F80F54">
            <w:r w:rsidRPr="00F80F54">
              <w:t>fungi</w:t>
            </w:r>
          </w:p>
        </w:tc>
      </w:tr>
      <w:tr w:rsidR="007C0D28" w:rsidRPr="00F80F54" w14:paraId="184F51EA" w14:textId="77777777" w:rsidTr="007C0D28">
        <w:tc>
          <w:tcPr>
            <w:tcW w:w="392" w:type="pct"/>
          </w:tcPr>
          <w:p w14:paraId="0D9E0BEB" w14:textId="77777777" w:rsidR="007C0D28" w:rsidRPr="007C0D28" w:rsidRDefault="007C0D28" w:rsidP="00F80F54">
            <w:r w:rsidRPr="007C0D28">
              <w:rPr>
                <w:bCs/>
              </w:rPr>
              <w:t>49</w:t>
            </w:r>
          </w:p>
        </w:tc>
        <w:tc>
          <w:tcPr>
            <w:tcW w:w="1919" w:type="pct"/>
          </w:tcPr>
          <w:p w14:paraId="2DEB6B78" w14:textId="77777777" w:rsidR="007C0D28" w:rsidRPr="00F80F54" w:rsidRDefault="007C0D28" w:rsidP="00F80F54">
            <w:r w:rsidRPr="00F80F54">
              <w:t>Neofusicoccum parvum ucrnp2</w:t>
            </w:r>
          </w:p>
        </w:tc>
        <w:tc>
          <w:tcPr>
            <w:tcW w:w="1661" w:type="pct"/>
          </w:tcPr>
          <w:p w14:paraId="3B86A7B3" w14:textId="77777777" w:rsidR="007C0D28" w:rsidRPr="00F80F54" w:rsidRDefault="007C0D28" w:rsidP="00F80F54">
            <w:r w:rsidRPr="00F80F54">
              <w:t>Pezizomycotina</w:t>
            </w:r>
          </w:p>
        </w:tc>
        <w:tc>
          <w:tcPr>
            <w:tcW w:w="1028" w:type="pct"/>
          </w:tcPr>
          <w:p w14:paraId="37DC44FC" w14:textId="77777777" w:rsidR="007C0D28" w:rsidRPr="00F80F54" w:rsidRDefault="007C0D28" w:rsidP="00F80F54">
            <w:r w:rsidRPr="00F80F54">
              <w:t>fungi</w:t>
            </w:r>
          </w:p>
        </w:tc>
      </w:tr>
      <w:tr w:rsidR="007C0D28" w:rsidRPr="00F80F54" w14:paraId="07B2AC00" w14:textId="77777777" w:rsidTr="007C0D28">
        <w:tc>
          <w:tcPr>
            <w:tcW w:w="392" w:type="pct"/>
          </w:tcPr>
          <w:p w14:paraId="360633BB" w14:textId="77777777" w:rsidR="007C0D28" w:rsidRPr="007C0D28" w:rsidRDefault="007C0D28" w:rsidP="00F80F54">
            <w:r w:rsidRPr="007C0D28">
              <w:rPr>
                <w:bCs/>
              </w:rPr>
              <w:t>50</w:t>
            </w:r>
          </w:p>
        </w:tc>
        <w:tc>
          <w:tcPr>
            <w:tcW w:w="1919" w:type="pct"/>
          </w:tcPr>
          <w:p w14:paraId="16FE5BF5" w14:textId="77777777" w:rsidR="007C0D28" w:rsidRPr="00F80F54" w:rsidRDefault="007C0D28" w:rsidP="00F80F54">
            <w:r w:rsidRPr="00F80F54">
              <w:t>Piedraia hortae</w:t>
            </w:r>
          </w:p>
        </w:tc>
        <w:tc>
          <w:tcPr>
            <w:tcW w:w="1661" w:type="pct"/>
          </w:tcPr>
          <w:p w14:paraId="371A791B" w14:textId="77777777" w:rsidR="007C0D28" w:rsidRPr="00F80F54" w:rsidRDefault="007C0D28" w:rsidP="00F80F54">
            <w:r w:rsidRPr="00F80F54">
              <w:t>Pezizomycotina</w:t>
            </w:r>
          </w:p>
        </w:tc>
        <w:tc>
          <w:tcPr>
            <w:tcW w:w="1028" w:type="pct"/>
          </w:tcPr>
          <w:p w14:paraId="0DA4D601" w14:textId="77777777" w:rsidR="007C0D28" w:rsidRPr="00F80F54" w:rsidRDefault="007C0D28" w:rsidP="00F80F54">
            <w:r w:rsidRPr="00F80F54">
              <w:t>fungi</w:t>
            </w:r>
          </w:p>
        </w:tc>
      </w:tr>
      <w:tr w:rsidR="007C0D28" w:rsidRPr="00F80F54" w14:paraId="19BC1633" w14:textId="77777777" w:rsidTr="007C0D28">
        <w:tc>
          <w:tcPr>
            <w:tcW w:w="392" w:type="pct"/>
          </w:tcPr>
          <w:p w14:paraId="6C7D21FC" w14:textId="77777777" w:rsidR="007C0D28" w:rsidRPr="007C0D28" w:rsidRDefault="007C0D28" w:rsidP="00F80F54">
            <w:r w:rsidRPr="007C0D28">
              <w:rPr>
                <w:bCs/>
              </w:rPr>
              <w:t>51</w:t>
            </w:r>
          </w:p>
        </w:tc>
        <w:tc>
          <w:tcPr>
            <w:tcW w:w="1919" w:type="pct"/>
          </w:tcPr>
          <w:p w14:paraId="34AF717F" w14:textId="77777777" w:rsidR="007C0D28" w:rsidRPr="00F80F54" w:rsidRDefault="007C0D28" w:rsidP="00F80F54">
            <w:r w:rsidRPr="00F80F54">
              <w:t>Pleomassaria siparia</w:t>
            </w:r>
          </w:p>
        </w:tc>
        <w:tc>
          <w:tcPr>
            <w:tcW w:w="1661" w:type="pct"/>
          </w:tcPr>
          <w:p w14:paraId="49A1D43A" w14:textId="77777777" w:rsidR="007C0D28" w:rsidRPr="00F80F54" w:rsidRDefault="007C0D28" w:rsidP="00F80F54">
            <w:r w:rsidRPr="00F80F54">
              <w:t>Pezizomycotina</w:t>
            </w:r>
          </w:p>
        </w:tc>
        <w:tc>
          <w:tcPr>
            <w:tcW w:w="1028" w:type="pct"/>
          </w:tcPr>
          <w:p w14:paraId="60578CA9" w14:textId="77777777" w:rsidR="007C0D28" w:rsidRPr="00F80F54" w:rsidRDefault="007C0D28" w:rsidP="00F80F54">
            <w:r w:rsidRPr="00F80F54">
              <w:t>fungi</w:t>
            </w:r>
          </w:p>
        </w:tc>
      </w:tr>
      <w:tr w:rsidR="007C0D28" w:rsidRPr="00F80F54" w14:paraId="2E28F3B8" w14:textId="77777777" w:rsidTr="007C0D28">
        <w:tc>
          <w:tcPr>
            <w:tcW w:w="392" w:type="pct"/>
          </w:tcPr>
          <w:p w14:paraId="5FAC5E18" w14:textId="77777777" w:rsidR="007C0D28" w:rsidRPr="007C0D28" w:rsidRDefault="007C0D28" w:rsidP="00F80F54">
            <w:r w:rsidRPr="007C0D28">
              <w:rPr>
                <w:bCs/>
              </w:rPr>
              <w:t>52</w:t>
            </w:r>
          </w:p>
        </w:tc>
        <w:tc>
          <w:tcPr>
            <w:tcW w:w="1919" w:type="pct"/>
          </w:tcPr>
          <w:p w14:paraId="65167CD9" w14:textId="77777777" w:rsidR="007C0D28" w:rsidRPr="00F80F54" w:rsidRDefault="007C0D28" w:rsidP="00F80F54">
            <w:r w:rsidRPr="00F80F54">
              <w:t>Pyrenophora teres f. teres</w:t>
            </w:r>
          </w:p>
        </w:tc>
        <w:tc>
          <w:tcPr>
            <w:tcW w:w="1661" w:type="pct"/>
          </w:tcPr>
          <w:p w14:paraId="2AC08798" w14:textId="77777777" w:rsidR="007C0D28" w:rsidRPr="00F80F54" w:rsidRDefault="007C0D28" w:rsidP="00F80F54">
            <w:r w:rsidRPr="00F80F54">
              <w:t>Pezizomycotina</w:t>
            </w:r>
          </w:p>
        </w:tc>
        <w:tc>
          <w:tcPr>
            <w:tcW w:w="1028" w:type="pct"/>
          </w:tcPr>
          <w:p w14:paraId="371EA83D" w14:textId="77777777" w:rsidR="007C0D28" w:rsidRPr="00F80F54" w:rsidRDefault="007C0D28" w:rsidP="00F80F54">
            <w:r w:rsidRPr="00F80F54">
              <w:t>fungi</w:t>
            </w:r>
          </w:p>
        </w:tc>
      </w:tr>
      <w:tr w:rsidR="007C0D28" w:rsidRPr="00F80F54" w14:paraId="5439C8C3" w14:textId="77777777" w:rsidTr="007C0D28">
        <w:tc>
          <w:tcPr>
            <w:tcW w:w="392" w:type="pct"/>
          </w:tcPr>
          <w:p w14:paraId="741A9F39" w14:textId="77777777" w:rsidR="007C0D28" w:rsidRPr="007C0D28" w:rsidRDefault="007C0D28" w:rsidP="00F80F54">
            <w:r w:rsidRPr="007C0D28">
              <w:rPr>
                <w:bCs/>
              </w:rPr>
              <w:t>53</w:t>
            </w:r>
          </w:p>
        </w:tc>
        <w:tc>
          <w:tcPr>
            <w:tcW w:w="1919" w:type="pct"/>
          </w:tcPr>
          <w:p w14:paraId="16EDE834" w14:textId="77777777" w:rsidR="007C0D28" w:rsidRPr="00F80F54" w:rsidRDefault="007C0D28" w:rsidP="00F80F54">
            <w:r w:rsidRPr="00F80F54">
              <w:t>Pyrenophora tritici-repentis pt-1c-bfp 3136</w:t>
            </w:r>
          </w:p>
        </w:tc>
        <w:tc>
          <w:tcPr>
            <w:tcW w:w="1661" w:type="pct"/>
          </w:tcPr>
          <w:p w14:paraId="3FF1CE89" w14:textId="77777777" w:rsidR="007C0D28" w:rsidRPr="00F80F54" w:rsidRDefault="007C0D28" w:rsidP="00F80F54">
            <w:r w:rsidRPr="00F80F54">
              <w:t>Pezizomycotina</w:t>
            </w:r>
          </w:p>
        </w:tc>
        <w:tc>
          <w:tcPr>
            <w:tcW w:w="1028" w:type="pct"/>
          </w:tcPr>
          <w:p w14:paraId="3A8D27B9" w14:textId="77777777" w:rsidR="007C0D28" w:rsidRPr="00F80F54" w:rsidRDefault="007C0D28" w:rsidP="00F80F54">
            <w:r w:rsidRPr="00F80F54">
              <w:t>fungi</w:t>
            </w:r>
          </w:p>
        </w:tc>
      </w:tr>
      <w:tr w:rsidR="007C0D28" w:rsidRPr="00F80F54" w14:paraId="5CB3AD81" w14:textId="77777777" w:rsidTr="007C0D28">
        <w:tc>
          <w:tcPr>
            <w:tcW w:w="392" w:type="pct"/>
          </w:tcPr>
          <w:p w14:paraId="47D7B18A" w14:textId="77777777" w:rsidR="007C0D28" w:rsidRPr="007C0D28" w:rsidRDefault="007C0D28" w:rsidP="00F80F54">
            <w:r w:rsidRPr="007C0D28">
              <w:rPr>
                <w:bCs/>
              </w:rPr>
              <w:t>54</w:t>
            </w:r>
          </w:p>
        </w:tc>
        <w:tc>
          <w:tcPr>
            <w:tcW w:w="1919" w:type="pct"/>
          </w:tcPr>
          <w:p w14:paraId="234C1ED5" w14:textId="77777777" w:rsidR="007C0D28" w:rsidRPr="00F80F54" w:rsidRDefault="007C0D28" w:rsidP="00F80F54">
            <w:r w:rsidRPr="00F80F54">
              <w:t>Pyrenophora tritici-repentis pt-1c-bfp 5809</w:t>
            </w:r>
          </w:p>
        </w:tc>
        <w:tc>
          <w:tcPr>
            <w:tcW w:w="1661" w:type="pct"/>
          </w:tcPr>
          <w:p w14:paraId="3A479843" w14:textId="77777777" w:rsidR="007C0D28" w:rsidRPr="00F80F54" w:rsidRDefault="007C0D28" w:rsidP="00F80F54">
            <w:r w:rsidRPr="00F80F54">
              <w:t>Pezizomycotina</w:t>
            </w:r>
          </w:p>
        </w:tc>
        <w:tc>
          <w:tcPr>
            <w:tcW w:w="1028" w:type="pct"/>
          </w:tcPr>
          <w:p w14:paraId="67A915BC" w14:textId="77777777" w:rsidR="007C0D28" w:rsidRPr="00F80F54" w:rsidRDefault="007C0D28" w:rsidP="00F80F54">
            <w:r w:rsidRPr="00F80F54">
              <w:t>fungi</w:t>
            </w:r>
          </w:p>
        </w:tc>
      </w:tr>
      <w:tr w:rsidR="007C0D28" w:rsidRPr="00F80F54" w14:paraId="4EDBF7F0" w14:textId="77777777" w:rsidTr="007C0D28">
        <w:tc>
          <w:tcPr>
            <w:tcW w:w="392" w:type="pct"/>
          </w:tcPr>
          <w:p w14:paraId="74141064" w14:textId="77777777" w:rsidR="007C0D28" w:rsidRPr="007C0D28" w:rsidRDefault="007C0D28" w:rsidP="00F80F54">
            <w:r w:rsidRPr="007C0D28">
              <w:rPr>
                <w:bCs/>
              </w:rPr>
              <w:t>55</w:t>
            </w:r>
          </w:p>
        </w:tc>
        <w:tc>
          <w:tcPr>
            <w:tcW w:w="1919" w:type="pct"/>
          </w:tcPr>
          <w:p w14:paraId="7E7278AA" w14:textId="77777777" w:rsidR="007C0D28" w:rsidRPr="00F80F54" w:rsidRDefault="007C0D28" w:rsidP="00F80F54">
            <w:r w:rsidRPr="00F80F54">
              <w:t>Rhytidhysteron rufulum</w:t>
            </w:r>
          </w:p>
        </w:tc>
        <w:tc>
          <w:tcPr>
            <w:tcW w:w="1661" w:type="pct"/>
          </w:tcPr>
          <w:p w14:paraId="088C1962" w14:textId="77777777" w:rsidR="007C0D28" w:rsidRPr="00F80F54" w:rsidRDefault="007C0D28" w:rsidP="00F80F54">
            <w:r w:rsidRPr="00F80F54">
              <w:t>Pezizomycotina</w:t>
            </w:r>
          </w:p>
        </w:tc>
        <w:tc>
          <w:tcPr>
            <w:tcW w:w="1028" w:type="pct"/>
          </w:tcPr>
          <w:p w14:paraId="01B66F64" w14:textId="77777777" w:rsidR="007C0D28" w:rsidRPr="00F80F54" w:rsidRDefault="007C0D28" w:rsidP="00F80F54">
            <w:r w:rsidRPr="00F80F54">
              <w:t>fungi</w:t>
            </w:r>
          </w:p>
        </w:tc>
      </w:tr>
      <w:tr w:rsidR="007C0D28" w:rsidRPr="00F80F54" w14:paraId="7ABE1E3F" w14:textId="77777777" w:rsidTr="007C0D28">
        <w:tc>
          <w:tcPr>
            <w:tcW w:w="392" w:type="pct"/>
          </w:tcPr>
          <w:p w14:paraId="67C39D43" w14:textId="77777777" w:rsidR="007C0D28" w:rsidRPr="007C0D28" w:rsidRDefault="007C0D28" w:rsidP="00F80F54">
            <w:r w:rsidRPr="007C0D28">
              <w:rPr>
                <w:bCs/>
              </w:rPr>
              <w:t>56</w:t>
            </w:r>
          </w:p>
        </w:tc>
        <w:tc>
          <w:tcPr>
            <w:tcW w:w="1919" w:type="pct"/>
          </w:tcPr>
          <w:p w14:paraId="5FAD4485" w14:textId="77777777" w:rsidR="007C0D28" w:rsidRPr="00F80F54" w:rsidRDefault="007C0D28" w:rsidP="00F80F54">
            <w:r w:rsidRPr="00F80F54">
              <w:t>Septoria musiva so2202</w:t>
            </w:r>
          </w:p>
        </w:tc>
        <w:tc>
          <w:tcPr>
            <w:tcW w:w="1661" w:type="pct"/>
          </w:tcPr>
          <w:p w14:paraId="152A7ACF" w14:textId="77777777" w:rsidR="007C0D28" w:rsidRPr="00F80F54" w:rsidRDefault="007C0D28" w:rsidP="00F80F54">
            <w:r w:rsidRPr="00F80F54">
              <w:t>Pezizomycotina</w:t>
            </w:r>
          </w:p>
        </w:tc>
        <w:tc>
          <w:tcPr>
            <w:tcW w:w="1028" w:type="pct"/>
          </w:tcPr>
          <w:p w14:paraId="19B61E89" w14:textId="77777777" w:rsidR="007C0D28" w:rsidRPr="00F80F54" w:rsidRDefault="007C0D28" w:rsidP="00F80F54">
            <w:r w:rsidRPr="00F80F54">
              <w:t>fungi</w:t>
            </w:r>
          </w:p>
        </w:tc>
      </w:tr>
      <w:tr w:rsidR="007C0D28" w:rsidRPr="00F80F54" w14:paraId="6F261FF4" w14:textId="77777777" w:rsidTr="007C0D28">
        <w:tc>
          <w:tcPr>
            <w:tcW w:w="392" w:type="pct"/>
          </w:tcPr>
          <w:p w14:paraId="6A9B44BB" w14:textId="77777777" w:rsidR="007C0D28" w:rsidRPr="007C0D28" w:rsidRDefault="007C0D28" w:rsidP="00F80F54">
            <w:r w:rsidRPr="007C0D28">
              <w:rPr>
                <w:bCs/>
              </w:rPr>
              <w:t>57</w:t>
            </w:r>
          </w:p>
        </w:tc>
        <w:tc>
          <w:tcPr>
            <w:tcW w:w="1919" w:type="pct"/>
          </w:tcPr>
          <w:p w14:paraId="1CE35177" w14:textId="77777777" w:rsidR="007C0D28" w:rsidRPr="00F80F54" w:rsidRDefault="007C0D28" w:rsidP="00F80F54">
            <w:r w:rsidRPr="00F80F54">
              <w:t>Septoria populicola</w:t>
            </w:r>
          </w:p>
        </w:tc>
        <w:tc>
          <w:tcPr>
            <w:tcW w:w="1661" w:type="pct"/>
          </w:tcPr>
          <w:p w14:paraId="57B8F927" w14:textId="77777777" w:rsidR="007C0D28" w:rsidRPr="00F80F54" w:rsidRDefault="007C0D28" w:rsidP="00F80F54">
            <w:r w:rsidRPr="00F80F54">
              <w:t>Pezizomycotina</w:t>
            </w:r>
          </w:p>
        </w:tc>
        <w:tc>
          <w:tcPr>
            <w:tcW w:w="1028" w:type="pct"/>
          </w:tcPr>
          <w:p w14:paraId="6E3B2C79" w14:textId="77777777" w:rsidR="007C0D28" w:rsidRPr="00F80F54" w:rsidRDefault="007C0D28" w:rsidP="00F80F54">
            <w:r w:rsidRPr="00F80F54">
              <w:t>fungi</w:t>
            </w:r>
          </w:p>
        </w:tc>
      </w:tr>
      <w:tr w:rsidR="007C0D28" w:rsidRPr="00F80F54" w14:paraId="2F53683C" w14:textId="77777777" w:rsidTr="007C0D28">
        <w:tc>
          <w:tcPr>
            <w:tcW w:w="392" w:type="pct"/>
          </w:tcPr>
          <w:p w14:paraId="24A4D98A" w14:textId="77777777" w:rsidR="007C0D28" w:rsidRPr="007C0D28" w:rsidRDefault="007C0D28" w:rsidP="00F80F54">
            <w:r w:rsidRPr="007C0D28">
              <w:rPr>
                <w:bCs/>
              </w:rPr>
              <w:t>58</w:t>
            </w:r>
          </w:p>
        </w:tc>
        <w:tc>
          <w:tcPr>
            <w:tcW w:w="1919" w:type="pct"/>
          </w:tcPr>
          <w:p w14:paraId="4EB7A907" w14:textId="77777777" w:rsidR="007C0D28" w:rsidRPr="00F80F54" w:rsidRDefault="007C0D28" w:rsidP="00F80F54">
            <w:r w:rsidRPr="00F80F54">
              <w:t>Thermomyces stellatus cbs 241.64</w:t>
            </w:r>
          </w:p>
        </w:tc>
        <w:tc>
          <w:tcPr>
            <w:tcW w:w="1661" w:type="pct"/>
          </w:tcPr>
          <w:p w14:paraId="76DC581E" w14:textId="77777777" w:rsidR="007C0D28" w:rsidRPr="00F80F54" w:rsidRDefault="007C0D28" w:rsidP="00F80F54">
            <w:r w:rsidRPr="00F80F54">
              <w:t>Pezizomycotina</w:t>
            </w:r>
          </w:p>
        </w:tc>
        <w:tc>
          <w:tcPr>
            <w:tcW w:w="1028" w:type="pct"/>
          </w:tcPr>
          <w:p w14:paraId="7E2D6A49" w14:textId="77777777" w:rsidR="007C0D28" w:rsidRPr="00F80F54" w:rsidRDefault="007C0D28" w:rsidP="00F80F54">
            <w:r w:rsidRPr="00F80F54">
              <w:t>fungi</w:t>
            </w:r>
          </w:p>
        </w:tc>
      </w:tr>
      <w:tr w:rsidR="007C0D28" w:rsidRPr="00F80F54" w14:paraId="191185CF" w14:textId="77777777" w:rsidTr="007C0D28">
        <w:tc>
          <w:tcPr>
            <w:tcW w:w="392" w:type="pct"/>
          </w:tcPr>
          <w:p w14:paraId="2DD28710" w14:textId="77777777" w:rsidR="007C0D28" w:rsidRPr="007C0D28" w:rsidRDefault="007C0D28" w:rsidP="00F80F54">
            <w:r w:rsidRPr="007C0D28">
              <w:rPr>
                <w:bCs/>
              </w:rPr>
              <w:t>59</w:t>
            </w:r>
          </w:p>
        </w:tc>
        <w:tc>
          <w:tcPr>
            <w:tcW w:w="1919" w:type="pct"/>
          </w:tcPr>
          <w:p w14:paraId="4F748EB7" w14:textId="77777777" w:rsidR="007C0D28" w:rsidRPr="00F80F54" w:rsidRDefault="007C0D28" w:rsidP="00F80F54">
            <w:r w:rsidRPr="00F80F54">
              <w:t>Trypethelium eluteriae</w:t>
            </w:r>
          </w:p>
        </w:tc>
        <w:tc>
          <w:tcPr>
            <w:tcW w:w="1661" w:type="pct"/>
          </w:tcPr>
          <w:p w14:paraId="4593EF47" w14:textId="77777777" w:rsidR="007C0D28" w:rsidRPr="00F80F54" w:rsidRDefault="007C0D28" w:rsidP="00F80F54">
            <w:r w:rsidRPr="00F80F54">
              <w:t>Pezizomycotina</w:t>
            </w:r>
          </w:p>
        </w:tc>
        <w:tc>
          <w:tcPr>
            <w:tcW w:w="1028" w:type="pct"/>
          </w:tcPr>
          <w:p w14:paraId="574F5234" w14:textId="77777777" w:rsidR="007C0D28" w:rsidRPr="00F80F54" w:rsidRDefault="007C0D28" w:rsidP="00F80F54">
            <w:r w:rsidRPr="00F80F54">
              <w:t>fungi</w:t>
            </w:r>
          </w:p>
        </w:tc>
      </w:tr>
      <w:tr w:rsidR="007C0D28" w:rsidRPr="00F80F54" w14:paraId="689FD7F3" w14:textId="77777777" w:rsidTr="007C0D28">
        <w:tc>
          <w:tcPr>
            <w:tcW w:w="392" w:type="pct"/>
          </w:tcPr>
          <w:p w14:paraId="504725C6" w14:textId="77777777" w:rsidR="007C0D28" w:rsidRPr="007C0D28" w:rsidRDefault="007C0D28" w:rsidP="00F80F54">
            <w:r w:rsidRPr="007C0D28">
              <w:rPr>
                <w:bCs/>
              </w:rPr>
              <w:t>60</w:t>
            </w:r>
          </w:p>
        </w:tc>
        <w:tc>
          <w:tcPr>
            <w:tcW w:w="1919" w:type="pct"/>
          </w:tcPr>
          <w:p w14:paraId="71F7FBB4" w14:textId="77777777" w:rsidR="007C0D28" w:rsidRPr="00F80F54" w:rsidRDefault="007C0D28" w:rsidP="00F80F54">
            <w:r w:rsidRPr="00F80F54">
              <w:t>Zasmidium cellare atcc 36951</w:t>
            </w:r>
          </w:p>
        </w:tc>
        <w:tc>
          <w:tcPr>
            <w:tcW w:w="1661" w:type="pct"/>
          </w:tcPr>
          <w:p w14:paraId="51801004" w14:textId="77777777" w:rsidR="007C0D28" w:rsidRPr="00F80F54" w:rsidRDefault="007C0D28" w:rsidP="00F80F54">
            <w:r w:rsidRPr="00F80F54">
              <w:t>Pezizomycotina</w:t>
            </w:r>
          </w:p>
        </w:tc>
        <w:tc>
          <w:tcPr>
            <w:tcW w:w="1028" w:type="pct"/>
          </w:tcPr>
          <w:p w14:paraId="38F34B63" w14:textId="77777777" w:rsidR="007C0D28" w:rsidRPr="00F80F54" w:rsidRDefault="007C0D28" w:rsidP="00F80F54">
            <w:r w:rsidRPr="00F80F54">
              <w:t>fungi</w:t>
            </w:r>
          </w:p>
        </w:tc>
      </w:tr>
      <w:tr w:rsidR="007C0D28" w:rsidRPr="00F80F54" w14:paraId="6AC5CB40" w14:textId="77777777" w:rsidTr="007C0D28">
        <w:tc>
          <w:tcPr>
            <w:tcW w:w="392" w:type="pct"/>
          </w:tcPr>
          <w:p w14:paraId="572C6DF3" w14:textId="77777777" w:rsidR="007C0D28" w:rsidRPr="007C0D28" w:rsidRDefault="007C0D28" w:rsidP="00F80F54">
            <w:r w:rsidRPr="007C0D28">
              <w:rPr>
                <w:bCs/>
              </w:rPr>
              <w:t>61</w:t>
            </w:r>
          </w:p>
        </w:tc>
        <w:tc>
          <w:tcPr>
            <w:tcW w:w="1919" w:type="pct"/>
          </w:tcPr>
          <w:p w14:paraId="61BC47C7" w14:textId="77777777" w:rsidR="007C0D28" w:rsidRPr="00F80F54" w:rsidRDefault="007C0D28" w:rsidP="00F80F54">
            <w:r w:rsidRPr="00F80F54">
              <w:t>Zopfia rhizophila</w:t>
            </w:r>
          </w:p>
        </w:tc>
        <w:tc>
          <w:tcPr>
            <w:tcW w:w="1661" w:type="pct"/>
          </w:tcPr>
          <w:p w14:paraId="0F1A8F56" w14:textId="77777777" w:rsidR="007C0D28" w:rsidRPr="00F80F54" w:rsidRDefault="007C0D28" w:rsidP="00F80F54">
            <w:r w:rsidRPr="00F80F54">
              <w:t>Pezizomycotina</w:t>
            </w:r>
          </w:p>
        </w:tc>
        <w:tc>
          <w:tcPr>
            <w:tcW w:w="1028" w:type="pct"/>
          </w:tcPr>
          <w:p w14:paraId="08F99B41" w14:textId="77777777" w:rsidR="007C0D28" w:rsidRPr="00F80F54" w:rsidRDefault="007C0D28" w:rsidP="00F80F54">
            <w:r w:rsidRPr="00F80F54">
              <w:t>fungi</w:t>
            </w:r>
          </w:p>
        </w:tc>
      </w:tr>
      <w:tr w:rsidR="007C0D28" w:rsidRPr="00F80F54" w14:paraId="0EDD28E1" w14:textId="77777777" w:rsidTr="007C0D28">
        <w:tc>
          <w:tcPr>
            <w:tcW w:w="392" w:type="pct"/>
          </w:tcPr>
          <w:p w14:paraId="411350C2" w14:textId="77777777" w:rsidR="007C0D28" w:rsidRPr="007C0D28" w:rsidRDefault="007C0D28" w:rsidP="00F80F54">
            <w:r w:rsidRPr="007C0D28">
              <w:rPr>
                <w:bCs/>
              </w:rPr>
              <w:t>62</w:t>
            </w:r>
          </w:p>
        </w:tc>
        <w:tc>
          <w:tcPr>
            <w:tcW w:w="1919" w:type="pct"/>
          </w:tcPr>
          <w:p w14:paraId="3C7E8222" w14:textId="77777777" w:rsidR="007C0D28" w:rsidRPr="00F80F54" w:rsidRDefault="007C0D28" w:rsidP="00F80F54">
            <w:r w:rsidRPr="00F80F54">
              <w:t>Cladosporium fulvum</w:t>
            </w:r>
          </w:p>
        </w:tc>
        <w:tc>
          <w:tcPr>
            <w:tcW w:w="1661" w:type="pct"/>
          </w:tcPr>
          <w:p w14:paraId="5C532658" w14:textId="77777777" w:rsidR="007C0D28" w:rsidRPr="00F80F54" w:rsidRDefault="007C0D28" w:rsidP="00F80F54">
            <w:r w:rsidRPr="00F80F54">
              <w:t>Pezizomycotina</w:t>
            </w:r>
          </w:p>
        </w:tc>
        <w:tc>
          <w:tcPr>
            <w:tcW w:w="1028" w:type="pct"/>
          </w:tcPr>
          <w:p w14:paraId="7CF2EF8F" w14:textId="77777777" w:rsidR="007C0D28" w:rsidRPr="00F80F54" w:rsidRDefault="007C0D28" w:rsidP="00F80F54">
            <w:r w:rsidRPr="00F80F54">
              <w:t>fungi</w:t>
            </w:r>
          </w:p>
        </w:tc>
      </w:tr>
      <w:tr w:rsidR="007C0D28" w:rsidRPr="00F80F54" w14:paraId="53C425EA" w14:textId="77777777" w:rsidTr="007C0D28">
        <w:tc>
          <w:tcPr>
            <w:tcW w:w="392" w:type="pct"/>
          </w:tcPr>
          <w:p w14:paraId="5575F0D1" w14:textId="77777777" w:rsidR="007C0D28" w:rsidRPr="007C0D28" w:rsidRDefault="007C0D28" w:rsidP="00F80F54">
            <w:r w:rsidRPr="007C0D28">
              <w:rPr>
                <w:bCs/>
              </w:rPr>
              <w:t>63</w:t>
            </w:r>
          </w:p>
        </w:tc>
        <w:tc>
          <w:tcPr>
            <w:tcW w:w="1919" w:type="pct"/>
          </w:tcPr>
          <w:p w14:paraId="443BE18E" w14:textId="77777777" w:rsidR="007C0D28" w:rsidRPr="00F80F54" w:rsidRDefault="007C0D28" w:rsidP="00F80F54">
            <w:r w:rsidRPr="00F80F54">
              <w:t>Cochliobolus sativus nd90pr</w:t>
            </w:r>
          </w:p>
        </w:tc>
        <w:tc>
          <w:tcPr>
            <w:tcW w:w="1661" w:type="pct"/>
          </w:tcPr>
          <w:p w14:paraId="4848ED30" w14:textId="77777777" w:rsidR="007C0D28" w:rsidRPr="00F80F54" w:rsidRDefault="007C0D28" w:rsidP="00F80F54">
            <w:r w:rsidRPr="00F80F54">
              <w:t>Pezizomycotina</w:t>
            </w:r>
          </w:p>
        </w:tc>
        <w:tc>
          <w:tcPr>
            <w:tcW w:w="1028" w:type="pct"/>
          </w:tcPr>
          <w:p w14:paraId="30C013CB" w14:textId="77777777" w:rsidR="007C0D28" w:rsidRPr="00F80F54" w:rsidRDefault="007C0D28" w:rsidP="00F80F54">
            <w:r w:rsidRPr="00F80F54">
              <w:t>fungi</w:t>
            </w:r>
          </w:p>
        </w:tc>
      </w:tr>
      <w:tr w:rsidR="007C0D28" w:rsidRPr="00F80F54" w14:paraId="25EC7526" w14:textId="77777777" w:rsidTr="007C0D28">
        <w:tc>
          <w:tcPr>
            <w:tcW w:w="392" w:type="pct"/>
          </w:tcPr>
          <w:p w14:paraId="26EF73AD" w14:textId="77777777" w:rsidR="007C0D28" w:rsidRPr="007C0D28" w:rsidRDefault="007C0D28" w:rsidP="00F80F54">
            <w:r w:rsidRPr="007C0D28">
              <w:rPr>
                <w:bCs/>
              </w:rPr>
              <w:t>64</w:t>
            </w:r>
          </w:p>
        </w:tc>
        <w:tc>
          <w:tcPr>
            <w:tcW w:w="1919" w:type="pct"/>
          </w:tcPr>
          <w:p w14:paraId="5DF1687B" w14:textId="77777777" w:rsidR="007C0D28" w:rsidRPr="00F80F54" w:rsidRDefault="007C0D28" w:rsidP="00F80F54">
            <w:r w:rsidRPr="00F80F54">
              <w:t>Didymella exigua cbs 183.55</w:t>
            </w:r>
          </w:p>
        </w:tc>
        <w:tc>
          <w:tcPr>
            <w:tcW w:w="1661" w:type="pct"/>
          </w:tcPr>
          <w:p w14:paraId="11422F52" w14:textId="77777777" w:rsidR="007C0D28" w:rsidRPr="00F80F54" w:rsidRDefault="007C0D28" w:rsidP="00F80F54">
            <w:r w:rsidRPr="00F80F54">
              <w:t>Pezizomycotina</w:t>
            </w:r>
          </w:p>
        </w:tc>
        <w:tc>
          <w:tcPr>
            <w:tcW w:w="1028" w:type="pct"/>
          </w:tcPr>
          <w:p w14:paraId="331E2133" w14:textId="77777777" w:rsidR="007C0D28" w:rsidRPr="00F80F54" w:rsidRDefault="007C0D28" w:rsidP="00F80F54">
            <w:r w:rsidRPr="00F80F54">
              <w:t>fungi</w:t>
            </w:r>
          </w:p>
        </w:tc>
      </w:tr>
      <w:tr w:rsidR="007C0D28" w:rsidRPr="00F80F54" w14:paraId="22DBC804" w14:textId="77777777" w:rsidTr="007C0D28">
        <w:tc>
          <w:tcPr>
            <w:tcW w:w="392" w:type="pct"/>
          </w:tcPr>
          <w:p w14:paraId="7B57018D" w14:textId="77777777" w:rsidR="007C0D28" w:rsidRPr="007C0D28" w:rsidRDefault="007C0D28" w:rsidP="00F80F54">
            <w:r w:rsidRPr="007C0D28">
              <w:rPr>
                <w:bCs/>
              </w:rPr>
              <w:t>65</w:t>
            </w:r>
          </w:p>
        </w:tc>
        <w:tc>
          <w:tcPr>
            <w:tcW w:w="1919" w:type="pct"/>
          </w:tcPr>
          <w:p w14:paraId="58E913C1" w14:textId="77777777" w:rsidR="007C0D28" w:rsidRPr="00F80F54" w:rsidRDefault="007C0D28" w:rsidP="00F80F54">
            <w:r w:rsidRPr="00F80F54">
              <w:t>Lentithecium fluviatile</w:t>
            </w:r>
          </w:p>
        </w:tc>
        <w:tc>
          <w:tcPr>
            <w:tcW w:w="1661" w:type="pct"/>
          </w:tcPr>
          <w:p w14:paraId="00A7C48F" w14:textId="77777777" w:rsidR="007C0D28" w:rsidRPr="00F80F54" w:rsidRDefault="007C0D28" w:rsidP="00F80F54">
            <w:r w:rsidRPr="00F80F54">
              <w:t>Pezizomycotina</w:t>
            </w:r>
          </w:p>
        </w:tc>
        <w:tc>
          <w:tcPr>
            <w:tcW w:w="1028" w:type="pct"/>
          </w:tcPr>
          <w:p w14:paraId="3F2C5593" w14:textId="77777777" w:rsidR="007C0D28" w:rsidRPr="00F80F54" w:rsidRDefault="007C0D28" w:rsidP="00F80F54">
            <w:r w:rsidRPr="00F80F54">
              <w:t>fungi</w:t>
            </w:r>
          </w:p>
        </w:tc>
      </w:tr>
      <w:tr w:rsidR="007C0D28" w:rsidRPr="00F80F54" w14:paraId="3DAD28E1" w14:textId="77777777" w:rsidTr="007C0D28">
        <w:tc>
          <w:tcPr>
            <w:tcW w:w="392" w:type="pct"/>
          </w:tcPr>
          <w:p w14:paraId="6494F7B3" w14:textId="77777777" w:rsidR="007C0D28" w:rsidRPr="007C0D28" w:rsidRDefault="007C0D28" w:rsidP="00F80F54">
            <w:r w:rsidRPr="007C0D28">
              <w:rPr>
                <w:bCs/>
              </w:rPr>
              <w:t>66</w:t>
            </w:r>
          </w:p>
        </w:tc>
        <w:tc>
          <w:tcPr>
            <w:tcW w:w="1919" w:type="pct"/>
          </w:tcPr>
          <w:p w14:paraId="1B5BDFB3" w14:textId="77777777" w:rsidR="007C0D28" w:rsidRPr="00F80F54" w:rsidRDefault="007C0D28" w:rsidP="00F80F54">
            <w:r w:rsidRPr="00F80F54">
              <w:t>Patellaria atrata</w:t>
            </w:r>
          </w:p>
        </w:tc>
        <w:tc>
          <w:tcPr>
            <w:tcW w:w="1661" w:type="pct"/>
          </w:tcPr>
          <w:p w14:paraId="2EA18BC1" w14:textId="77777777" w:rsidR="007C0D28" w:rsidRPr="00F80F54" w:rsidRDefault="007C0D28" w:rsidP="00F80F54">
            <w:r w:rsidRPr="00F80F54">
              <w:t>Pezizomycotina</w:t>
            </w:r>
          </w:p>
        </w:tc>
        <w:tc>
          <w:tcPr>
            <w:tcW w:w="1028" w:type="pct"/>
          </w:tcPr>
          <w:p w14:paraId="067B27A9" w14:textId="77777777" w:rsidR="007C0D28" w:rsidRPr="00F80F54" w:rsidRDefault="007C0D28" w:rsidP="00F80F54">
            <w:r w:rsidRPr="00F80F54">
              <w:t>fungi</w:t>
            </w:r>
          </w:p>
        </w:tc>
      </w:tr>
      <w:tr w:rsidR="007C0D28" w:rsidRPr="00F80F54" w14:paraId="5776CC90" w14:textId="77777777" w:rsidTr="007C0D28">
        <w:tc>
          <w:tcPr>
            <w:tcW w:w="392" w:type="pct"/>
          </w:tcPr>
          <w:p w14:paraId="37061934" w14:textId="77777777" w:rsidR="007C0D28" w:rsidRPr="007C0D28" w:rsidRDefault="007C0D28" w:rsidP="00F80F54">
            <w:r w:rsidRPr="007C0D28">
              <w:rPr>
                <w:bCs/>
              </w:rPr>
              <w:t>67</w:t>
            </w:r>
          </w:p>
        </w:tc>
        <w:tc>
          <w:tcPr>
            <w:tcW w:w="1919" w:type="pct"/>
          </w:tcPr>
          <w:p w14:paraId="5C8CD49F" w14:textId="77777777" w:rsidR="007C0D28" w:rsidRPr="00F80F54" w:rsidRDefault="007C0D28" w:rsidP="00F80F54">
            <w:r w:rsidRPr="00F80F54">
              <w:t>Polychaeton citri</w:t>
            </w:r>
          </w:p>
        </w:tc>
        <w:tc>
          <w:tcPr>
            <w:tcW w:w="1661" w:type="pct"/>
          </w:tcPr>
          <w:p w14:paraId="21C5CA7B" w14:textId="77777777" w:rsidR="007C0D28" w:rsidRPr="00F80F54" w:rsidRDefault="007C0D28" w:rsidP="00F80F54">
            <w:r w:rsidRPr="00F80F54">
              <w:t>Pezizomycotina</w:t>
            </w:r>
          </w:p>
        </w:tc>
        <w:tc>
          <w:tcPr>
            <w:tcW w:w="1028" w:type="pct"/>
          </w:tcPr>
          <w:p w14:paraId="3BF5958B" w14:textId="77777777" w:rsidR="007C0D28" w:rsidRPr="00F80F54" w:rsidRDefault="007C0D28" w:rsidP="00F80F54">
            <w:r w:rsidRPr="00F80F54">
              <w:t>fungi</w:t>
            </w:r>
          </w:p>
        </w:tc>
      </w:tr>
      <w:tr w:rsidR="007C0D28" w:rsidRPr="00F80F54" w14:paraId="349161EE" w14:textId="77777777" w:rsidTr="007C0D28">
        <w:tc>
          <w:tcPr>
            <w:tcW w:w="392" w:type="pct"/>
          </w:tcPr>
          <w:p w14:paraId="03928CB4" w14:textId="77777777" w:rsidR="007C0D28" w:rsidRPr="007C0D28" w:rsidRDefault="007C0D28" w:rsidP="00F80F54">
            <w:r w:rsidRPr="007C0D28">
              <w:rPr>
                <w:bCs/>
              </w:rPr>
              <w:t>68</w:t>
            </w:r>
          </w:p>
        </w:tc>
        <w:tc>
          <w:tcPr>
            <w:tcW w:w="1919" w:type="pct"/>
          </w:tcPr>
          <w:p w14:paraId="4F54E0C7" w14:textId="77777777" w:rsidR="007C0D28" w:rsidRPr="00F80F54" w:rsidRDefault="007C0D28" w:rsidP="00F80F54">
            <w:r w:rsidRPr="00F80F54">
              <w:t>Setosphaeria turcica et28a</w:t>
            </w:r>
          </w:p>
        </w:tc>
        <w:tc>
          <w:tcPr>
            <w:tcW w:w="1661" w:type="pct"/>
          </w:tcPr>
          <w:p w14:paraId="06400D42" w14:textId="77777777" w:rsidR="007C0D28" w:rsidRPr="00F80F54" w:rsidRDefault="007C0D28" w:rsidP="00F80F54">
            <w:r w:rsidRPr="00F80F54">
              <w:t>Pezizomycotina</w:t>
            </w:r>
          </w:p>
        </w:tc>
        <w:tc>
          <w:tcPr>
            <w:tcW w:w="1028" w:type="pct"/>
          </w:tcPr>
          <w:p w14:paraId="62496415" w14:textId="77777777" w:rsidR="007C0D28" w:rsidRPr="00F80F54" w:rsidRDefault="007C0D28" w:rsidP="00F80F54">
            <w:r w:rsidRPr="00F80F54">
              <w:t>fungi</w:t>
            </w:r>
          </w:p>
        </w:tc>
      </w:tr>
      <w:tr w:rsidR="007C0D28" w:rsidRPr="00F80F54" w14:paraId="29D28CDA" w14:textId="77777777" w:rsidTr="007C0D28">
        <w:tc>
          <w:tcPr>
            <w:tcW w:w="392" w:type="pct"/>
          </w:tcPr>
          <w:p w14:paraId="4866BB4E" w14:textId="77777777" w:rsidR="007C0D28" w:rsidRPr="007C0D28" w:rsidRDefault="007C0D28" w:rsidP="00F80F54">
            <w:r w:rsidRPr="007C0D28">
              <w:rPr>
                <w:bCs/>
              </w:rPr>
              <w:t>69</w:t>
            </w:r>
          </w:p>
        </w:tc>
        <w:tc>
          <w:tcPr>
            <w:tcW w:w="1919" w:type="pct"/>
          </w:tcPr>
          <w:p w14:paraId="4EAA1414" w14:textId="77777777" w:rsidR="007C0D28" w:rsidRPr="00F80F54" w:rsidRDefault="007C0D28" w:rsidP="00F80F54">
            <w:r w:rsidRPr="00F80F54">
              <w:t>Sporormia fimetaria</w:t>
            </w:r>
          </w:p>
        </w:tc>
        <w:tc>
          <w:tcPr>
            <w:tcW w:w="1661" w:type="pct"/>
          </w:tcPr>
          <w:p w14:paraId="6DD119E1" w14:textId="77777777" w:rsidR="007C0D28" w:rsidRPr="00F80F54" w:rsidRDefault="007C0D28" w:rsidP="00F80F54">
            <w:r w:rsidRPr="00F80F54">
              <w:t>Pezizomycotina</w:t>
            </w:r>
          </w:p>
        </w:tc>
        <w:tc>
          <w:tcPr>
            <w:tcW w:w="1028" w:type="pct"/>
          </w:tcPr>
          <w:p w14:paraId="09DACC0C" w14:textId="77777777" w:rsidR="007C0D28" w:rsidRPr="00F80F54" w:rsidRDefault="007C0D28" w:rsidP="00F80F54">
            <w:r w:rsidRPr="00F80F54">
              <w:t>fungi</w:t>
            </w:r>
          </w:p>
        </w:tc>
      </w:tr>
      <w:tr w:rsidR="007C0D28" w:rsidRPr="00F80F54" w14:paraId="35FA0141" w14:textId="77777777" w:rsidTr="007C0D28">
        <w:tc>
          <w:tcPr>
            <w:tcW w:w="392" w:type="pct"/>
          </w:tcPr>
          <w:p w14:paraId="0D724C48" w14:textId="77777777" w:rsidR="007C0D28" w:rsidRPr="007C0D28" w:rsidRDefault="007C0D28" w:rsidP="00F80F54">
            <w:r w:rsidRPr="007C0D28">
              <w:rPr>
                <w:bCs/>
              </w:rPr>
              <w:t>70</w:t>
            </w:r>
          </w:p>
        </w:tc>
        <w:tc>
          <w:tcPr>
            <w:tcW w:w="1919" w:type="pct"/>
          </w:tcPr>
          <w:p w14:paraId="16CCCE3B" w14:textId="77777777" w:rsidR="007C0D28" w:rsidRPr="00F80F54" w:rsidRDefault="007C0D28" w:rsidP="00F80F54">
            <w:r w:rsidRPr="00F80F54">
              <w:t>Xanthoria parietina</w:t>
            </w:r>
          </w:p>
        </w:tc>
        <w:tc>
          <w:tcPr>
            <w:tcW w:w="1661" w:type="pct"/>
          </w:tcPr>
          <w:p w14:paraId="4A10609C" w14:textId="77777777" w:rsidR="007C0D28" w:rsidRPr="00F80F54" w:rsidRDefault="007C0D28" w:rsidP="00F80F54">
            <w:r w:rsidRPr="00F80F54">
              <w:t>Pezizomycotina</w:t>
            </w:r>
          </w:p>
        </w:tc>
        <w:tc>
          <w:tcPr>
            <w:tcW w:w="1028" w:type="pct"/>
          </w:tcPr>
          <w:p w14:paraId="71571CD5" w14:textId="77777777" w:rsidR="007C0D28" w:rsidRPr="00F80F54" w:rsidRDefault="007C0D28" w:rsidP="00F80F54">
            <w:r w:rsidRPr="00F80F54">
              <w:t>fungi</w:t>
            </w:r>
          </w:p>
        </w:tc>
      </w:tr>
      <w:tr w:rsidR="007C0D28" w:rsidRPr="00F80F54" w14:paraId="11566492" w14:textId="77777777" w:rsidTr="007C0D28">
        <w:tc>
          <w:tcPr>
            <w:tcW w:w="392" w:type="pct"/>
          </w:tcPr>
          <w:p w14:paraId="530EE76A" w14:textId="77777777" w:rsidR="007C0D28" w:rsidRPr="007C0D28" w:rsidRDefault="007C0D28" w:rsidP="00F80F54">
            <w:r w:rsidRPr="007C0D28">
              <w:rPr>
                <w:bCs/>
              </w:rPr>
              <w:t>71</w:t>
            </w:r>
          </w:p>
        </w:tc>
        <w:tc>
          <w:tcPr>
            <w:tcW w:w="1919" w:type="pct"/>
          </w:tcPr>
          <w:p w14:paraId="49BC26FA" w14:textId="77777777" w:rsidR="007C0D28" w:rsidRPr="00F80F54" w:rsidRDefault="007C0D28" w:rsidP="00F80F54">
            <w:r w:rsidRPr="00F80F54">
              <w:t>Ajellomyces capsulatus NAmI WU24</w:t>
            </w:r>
          </w:p>
        </w:tc>
        <w:tc>
          <w:tcPr>
            <w:tcW w:w="1661" w:type="pct"/>
          </w:tcPr>
          <w:p w14:paraId="52301EA9" w14:textId="77777777" w:rsidR="007C0D28" w:rsidRPr="00F80F54" w:rsidRDefault="007C0D28" w:rsidP="00F80F54">
            <w:r w:rsidRPr="00F80F54">
              <w:t>Pezizomycotina</w:t>
            </w:r>
          </w:p>
        </w:tc>
        <w:tc>
          <w:tcPr>
            <w:tcW w:w="1028" w:type="pct"/>
          </w:tcPr>
          <w:p w14:paraId="1B150B12" w14:textId="77777777" w:rsidR="007C0D28" w:rsidRPr="00F80F54" w:rsidRDefault="007C0D28" w:rsidP="00F80F54">
            <w:r w:rsidRPr="00F80F54">
              <w:t>fungi</w:t>
            </w:r>
          </w:p>
        </w:tc>
      </w:tr>
      <w:tr w:rsidR="007C0D28" w:rsidRPr="00F80F54" w14:paraId="57EDA4B5" w14:textId="77777777" w:rsidTr="007C0D28">
        <w:tc>
          <w:tcPr>
            <w:tcW w:w="392" w:type="pct"/>
          </w:tcPr>
          <w:p w14:paraId="3A5CDCE7" w14:textId="77777777" w:rsidR="007C0D28" w:rsidRPr="007C0D28" w:rsidRDefault="007C0D28" w:rsidP="00F80F54">
            <w:r w:rsidRPr="007C0D28">
              <w:rPr>
                <w:bCs/>
              </w:rPr>
              <w:t>72</w:t>
            </w:r>
          </w:p>
        </w:tc>
        <w:tc>
          <w:tcPr>
            <w:tcW w:w="1919" w:type="pct"/>
          </w:tcPr>
          <w:p w14:paraId="0A4A7377" w14:textId="77777777" w:rsidR="007C0D28" w:rsidRPr="00F80F54" w:rsidRDefault="007C0D28" w:rsidP="00F80F54">
            <w:r w:rsidRPr="00F80F54">
              <w:t>Ajellomyces dermatitidis ER-3</w:t>
            </w:r>
          </w:p>
        </w:tc>
        <w:tc>
          <w:tcPr>
            <w:tcW w:w="1661" w:type="pct"/>
          </w:tcPr>
          <w:p w14:paraId="653C56BF" w14:textId="77777777" w:rsidR="007C0D28" w:rsidRPr="00F80F54" w:rsidRDefault="007C0D28" w:rsidP="00F80F54">
            <w:r w:rsidRPr="00F80F54">
              <w:t>Pezizomycotina</w:t>
            </w:r>
          </w:p>
        </w:tc>
        <w:tc>
          <w:tcPr>
            <w:tcW w:w="1028" w:type="pct"/>
          </w:tcPr>
          <w:p w14:paraId="56D8D845" w14:textId="77777777" w:rsidR="007C0D28" w:rsidRPr="00F80F54" w:rsidRDefault="007C0D28" w:rsidP="00F80F54">
            <w:r w:rsidRPr="00F80F54">
              <w:t>fungi</w:t>
            </w:r>
          </w:p>
        </w:tc>
      </w:tr>
      <w:tr w:rsidR="007C0D28" w:rsidRPr="00F80F54" w14:paraId="0F42FE41" w14:textId="77777777" w:rsidTr="007C0D28">
        <w:tc>
          <w:tcPr>
            <w:tcW w:w="392" w:type="pct"/>
          </w:tcPr>
          <w:p w14:paraId="52D4A532" w14:textId="77777777" w:rsidR="007C0D28" w:rsidRPr="007C0D28" w:rsidRDefault="007C0D28" w:rsidP="00F80F54">
            <w:r w:rsidRPr="007C0D28">
              <w:rPr>
                <w:bCs/>
              </w:rPr>
              <w:t>73</w:t>
            </w:r>
          </w:p>
        </w:tc>
        <w:tc>
          <w:tcPr>
            <w:tcW w:w="1919" w:type="pct"/>
          </w:tcPr>
          <w:p w14:paraId="184D3CC7" w14:textId="77777777" w:rsidR="007C0D28" w:rsidRPr="00F80F54" w:rsidRDefault="007C0D28" w:rsidP="00F80F54">
            <w:r w:rsidRPr="00F80F54">
              <w:t>Alternaria brassicicola</w:t>
            </w:r>
          </w:p>
        </w:tc>
        <w:tc>
          <w:tcPr>
            <w:tcW w:w="1661" w:type="pct"/>
          </w:tcPr>
          <w:p w14:paraId="66216F70" w14:textId="77777777" w:rsidR="007C0D28" w:rsidRPr="00F80F54" w:rsidRDefault="007C0D28" w:rsidP="00F80F54">
            <w:r w:rsidRPr="00F80F54">
              <w:t>Pezizomycotina</w:t>
            </w:r>
          </w:p>
        </w:tc>
        <w:tc>
          <w:tcPr>
            <w:tcW w:w="1028" w:type="pct"/>
          </w:tcPr>
          <w:p w14:paraId="2BBD1107" w14:textId="77777777" w:rsidR="007C0D28" w:rsidRPr="00F80F54" w:rsidRDefault="007C0D28" w:rsidP="00F80F54">
            <w:r w:rsidRPr="00F80F54">
              <w:t>fungi</w:t>
            </w:r>
          </w:p>
        </w:tc>
      </w:tr>
      <w:tr w:rsidR="007C0D28" w:rsidRPr="00F80F54" w14:paraId="3E30C121" w14:textId="77777777" w:rsidTr="007C0D28">
        <w:tc>
          <w:tcPr>
            <w:tcW w:w="392" w:type="pct"/>
          </w:tcPr>
          <w:p w14:paraId="1820CCBF" w14:textId="77777777" w:rsidR="007C0D28" w:rsidRPr="007C0D28" w:rsidRDefault="007C0D28" w:rsidP="00F80F54">
            <w:r w:rsidRPr="007C0D28">
              <w:rPr>
                <w:bCs/>
              </w:rPr>
              <w:t>74</w:t>
            </w:r>
          </w:p>
        </w:tc>
        <w:tc>
          <w:tcPr>
            <w:tcW w:w="1919" w:type="pct"/>
          </w:tcPr>
          <w:p w14:paraId="7956D355" w14:textId="77777777" w:rsidR="007C0D28" w:rsidRPr="00F80F54" w:rsidRDefault="007C0D28" w:rsidP="00F80F54">
            <w:r w:rsidRPr="00F80F54">
              <w:t>Ascosphaera apis</w:t>
            </w:r>
          </w:p>
        </w:tc>
        <w:tc>
          <w:tcPr>
            <w:tcW w:w="1661" w:type="pct"/>
          </w:tcPr>
          <w:p w14:paraId="12F651A7" w14:textId="77777777" w:rsidR="007C0D28" w:rsidRPr="00F80F54" w:rsidRDefault="007C0D28" w:rsidP="00F80F54">
            <w:r w:rsidRPr="00F80F54">
              <w:t>Pezizomycotina</w:t>
            </w:r>
          </w:p>
        </w:tc>
        <w:tc>
          <w:tcPr>
            <w:tcW w:w="1028" w:type="pct"/>
          </w:tcPr>
          <w:p w14:paraId="0EA72B31" w14:textId="77777777" w:rsidR="007C0D28" w:rsidRPr="00F80F54" w:rsidRDefault="007C0D28" w:rsidP="00F80F54">
            <w:r w:rsidRPr="00F80F54">
              <w:t>fungi</w:t>
            </w:r>
          </w:p>
        </w:tc>
      </w:tr>
      <w:tr w:rsidR="007C0D28" w:rsidRPr="00F80F54" w14:paraId="7E21E8C4" w14:textId="77777777" w:rsidTr="007C0D28">
        <w:tc>
          <w:tcPr>
            <w:tcW w:w="392" w:type="pct"/>
          </w:tcPr>
          <w:p w14:paraId="6F6DF005" w14:textId="77777777" w:rsidR="007C0D28" w:rsidRPr="007C0D28" w:rsidRDefault="007C0D28" w:rsidP="00F80F54">
            <w:r w:rsidRPr="007C0D28">
              <w:rPr>
                <w:bCs/>
              </w:rPr>
              <w:t>75</w:t>
            </w:r>
          </w:p>
        </w:tc>
        <w:tc>
          <w:tcPr>
            <w:tcW w:w="1919" w:type="pct"/>
          </w:tcPr>
          <w:p w14:paraId="2C9894FB" w14:textId="77777777" w:rsidR="007C0D28" w:rsidRPr="00F80F54" w:rsidRDefault="007C0D28" w:rsidP="00F80F54">
            <w:r w:rsidRPr="00F80F54">
              <w:t>Aspergillus clavatus</w:t>
            </w:r>
          </w:p>
        </w:tc>
        <w:tc>
          <w:tcPr>
            <w:tcW w:w="1661" w:type="pct"/>
          </w:tcPr>
          <w:p w14:paraId="74983AF2" w14:textId="77777777" w:rsidR="007C0D28" w:rsidRPr="00F80F54" w:rsidRDefault="007C0D28" w:rsidP="00F80F54">
            <w:r w:rsidRPr="00F80F54">
              <w:t>Pezizomycotina</w:t>
            </w:r>
          </w:p>
        </w:tc>
        <w:tc>
          <w:tcPr>
            <w:tcW w:w="1028" w:type="pct"/>
          </w:tcPr>
          <w:p w14:paraId="0F1A46FC" w14:textId="77777777" w:rsidR="007C0D28" w:rsidRPr="00F80F54" w:rsidRDefault="007C0D28" w:rsidP="00F80F54">
            <w:r w:rsidRPr="00F80F54">
              <w:t>fungi</w:t>
            </w:r>
          </w:p>
        </w:tc>
      </w:tr>
      <w:tr w:rsidR="007C0D28" w:rsidRPr="00F80F54" w14:paraId="46F86785" w14:textId="77777777" w:rsidTr="007C0D28">
        <w:tc>
          <w:tcPr>
            <w:tcW w:w="392" w:type="pct"/>
          </w:tcPr>
          <w:p w14:paraId="75EBA262" w14:textId="77777777" w:rsidR="007C0D28" w:rsidRPr="007C0D28" w:rsidRDefault="007C0D28" w:rsidP="00F80F54">
            <w:r w:rsidRPr="007C0D28">
              <w:rPr>
                <w:bCs/>
              </w:rPr>
              <w:t>76</w:t>
            </w:r>
          </w:p>
        </w:tc>
        <w:tc>
          <w:tcPr>
            <w:tcW w:w="1919" w:type="pct"/>
          </w:tcPr>
          <w:p w14:paraId="789D0EED" w14:textId="77777777" w:rsidR="007C0D28" w:rsidRPr="00F80F54" w:rsidRDefault="007C0D28" w:rsidP="00F80F54">
            <w:r w:rsidRPr="00F80F54">
              <w:t>Aspergillus fischeri</w:t>
            </w:r>
          </w:p>
        </w:tc>
        <w:tc>
          <w:tcPr>
            <w:tcW w:w="1661" w:type="pct"/>
          </w:tcPr>
          <w:p w14:paraId="3C52A2FE" w14:textId="77777777" w:rsidR="007C0D28" w:rsidRPr="00F80F54" w:rsidRDefault="007C0D28" w:rsidP="00F80F54">
            <w:r w:rsidRPr="00F80F54">
              <w:t>Pezizomycotina</w:t>
            </w:r>
          </w:p>
        </w:tc>
        <w:tc>
          <w:tcPr>
            <w:tcW w:w="1028" w:type="pct"/>
          </w:tcPr>
          <w:p w14:paraId="4943BEB8" w14:textId="77777777" w:rsidR="007C0D28" w:rsidRPr="00F80F54" w:rsidRDefault="007C0D28" w:rsidP="00F80F54">
            <w:r w:rsidRPr="00F80F54">
              <w:t>fungi</w:t>
            </w:r>
          </w:p>
        </w:tc>
      </w:tr>
      <w:tr w:rsidR="007C0D28" w:rsidRPr="00F80F54" w14:paraId="5D1B9452" w14:textId="77777777" w:rsidTr="007C0D28">
        <w:tc>
          <w:tcPr>
            <w:tcW w:w="392" w:type="pct"/>
          </w:tcPr>
          <w:p w14:paraId="42A82884" w14:textId="77777777" w:rsidR="007C0D28" w:rsidRPr="007C0D28" w:rsidRDefault="007C0D28" w:rsidP="00F80F54">
            <w:r w:rsidRPr="007C0D28">
              <w:rPr>
                <w:bCs/>
              </w:rPr>
              <w:t>77</w:t>
            </w:r>
          </w:p>
        </w:tc>
        <w:tc>
          <w:tcPr>
            <w:tcW w:w="1919" w:type="pct"/>
          </w:tcPr>
          <w:p w14:paraId="217282CF" w14:textId="77777777" w:rsidR="007C0D28" w:rsidRPr="00F80F54" w:rsidRDefault="007C0D28" w:rsidP="00F80F54">
            <w:r w:rsidRPr="00F80F54">
              <w:t>Aspergillus flavus</w:t>
            </w:r>
          </w:p>
        </w:tc>
        <w:tc>
          <w:tcPr>
            <w:tcW w:w="1661" w:type="pct"/>
          </w:tcPr>
          <w:p w14:paraId="4110FE97" w14:textId="77777777" w:rsidR="007C0D28" w:rsidRPr="00F80F54" w:rsidRDefault="007C0D28" w:rsidP="00F80F54">
            <w:r w:rsidRPr="00F80F54">
              <w:t>Pezizomycotina</w:t>
            </w:r>
          </w:p>
        </w:tc>
        <w:tc>
          <w:tcPr>
            <w:tcW w:w="1028" w:type="pct"/>
          </w:tcPr>
          <w:p w14:paraId="4403B3F5" w14:textId="77777777" w:rsidR="007C0D28" w:rsidRPr="00F80F54" w:rsidRDefault="007C0D28" w:rsidP="00F80F54">
            <w:r w:rsidRPr="00F80F54">
              <w:t>fungi</w:t>
            </w:r>
          </w:p>
        </w:tc>
      </w:tr>
      <w:tr w:rsidR="007C0D28" w:rsidRPr="00F80F54" w14:paraId="194D1515" w14:textId="77777777" w:rsidTr="007C0D28">
        <w:tc>
          <w:tcPr>
            <w:tcW w:w="392" w:type="pct"/>
          </w:tcPr>
          <w:p w14:paraId="0615F139" w14:textId="77777777" w:rsidR="007C0D28" w:rsidRPr="007C0D28" w:rsidRDefault="007C0D28" w:rsidP="00F80F54">
            <w:r w:rsidRPr="007C0D28">
              <w:rPr>
                <w:bCs/>
              </w:rPr>
              <w:t>78</w:t>
            </w:r>
          </w:p>
        </w:tc>
        <w:tc>
          <w:tcPr>
            <w:tcW w:w="1919" w:type="pct"/>
          </w:tcPr>
          <w:p w14:paraId="625D3949" w14:textId="77777777" w:rsidR="007C0D28" w:rsidRPr="00F80F54" w:rsidRDefault="007C0D28" w:rsidP="00F80F54">
            <w:r w:rsidRPr="00F80F54">
              <w:t>Aspergillus fumigatus</w:t>
            </w:r>
          </w:p>
        </w:tc>
        <w:tc>
          <w:tcPr>
            <w:tcW w:w="1661" w:type="pct"/>
          </w:tcPr>
          <w:p w14:paraId="2D6BA3B3" w14:textId="77777777" w:rsidR="007C0D28" w:rsidRPr="00F80F54" w:rsidRDefault="007C0D28" w:rsidP="00F80F54">
            <w:r w:rsidRPr="00F80F54">
              <w:t>Pezizomycotina</w:t>
            </w:r>
          </w:p>
        </w:tc>
        <w:tc>
          <w:tcPr>
            <w:tcW w:w="1028" w:type="pct"/>
          </w:tcPr>
          <w:p w14:paraId="1573DF60" w14:textId="77777777" w:rsidR="007C0D28" w:rsidRPr="00F80F54" w:rsidRDefault="007C0D28" w:rsidP="00F80F54">
            <w:r w:rsidRPr="00F80F54">
              <w:t>fungi</w:t>
            </w:r>
          </w:p>
        </w:tc>
      </w:tr>
      <w:tr w:rsidR="007C0D28" w:rsidRPr="00F80F54" w14:paraId="451C98F9" w14:textId="77777777" w:rsidTr="007C0D28">
        <w:tc>
          <w:tcPr>
            <w:tcW w:w="392" w:type="pct"/>
          </w:tcPr>
          <w:p w14:paraId="3D2E8ABD" w14:textId="77777777" w:rsidR="007C0D28" w:rsidRPr="007C0D28" w:rsidRDefault="007C0D28" w:rsidP="00F80F54">
            <w:r w:rsidRPr="007C0D28">
              <w:rPr>
                <w:bCs/>
              </w:rPr>
              <w:t>79</w:t>
            </w:r>
          </w:p>
        </w:tc>
        <w:tc>
          <w:tcPr>
            <w:tcW w:w="1919" w:type="pct"/>
          </w:tcPr>
          <w:p w14:paraId="71AD2ECC" w14:textId="77777777" w:rsidR="007C0D28" w:rsidRPr="00F80F54" w:rsidRDefault="007C0D28" w:rsidP="00F80F54">
            <w:r w:rsidRPr="00F80F54">
              <w:t>Aspergillus kawachii</w:t>
            </w:r>
          </w:p>
        </w:tc>
        <w:tc>
          <w:tcPr>
            <w:tcW w:w="1661" w:type="pct"/>
          </w:tcPr>
          <w:p w14:paraId="1BE94325" w14:textId="77777777" w:rsidR="007C0D28" w:rsidRPr="00F80F54" w:rsidRDefault="007C0D28" w:rsidP="00F80F54">
            <w:r w:rsidRPr="00F80F54">
              <w:t>Pezizomycotina</w:t>
            </w:r>
          </w:p>
        </w:tc>
        <w:tc>
          <w:tcPr>
            <w:tcW w:w="1028" w:type="pct"/>
          </w:tcPr>
          <w:p w14:paraId="5EC19FCE" w14:textId="77777777" w:rsidR="007C0D28" w:rsidRPr="00F80F54" w:rsidRDefault="007C0D28" w:rsidP="00F80F54">
            <w:r w:rsidRPr="00F80F54">
              <w:t>fungi</w:t>
            </w:r>
          </w:p>
        </w:tc>
      </w:tr>
      <w:tr w:rsidR="007C0D28" w:rsidRPr="00F80F54" w14:paraId="29AA2889" w14:textId="77777777" w:rsidTr="007C0D28">
        <w:tc>
          <w:tcPr>
            <w:tcW w:w="392" w:type="pct"/>
          </w:tcPr>
          <w:p w14:paraId="75255AF3" w14:textId="77777777" w:rsidR="007C0D28" w:rsidRPr="007C0D28" w:rsidRDefault="007C0D28" w:rsidP="00F80F54">
            <w:r w:rsidRPr="007C0D28">
              <w:rPr>
                <w:bCs/>
              </w:rPr>
              <w:t>80</w:t>
            </w:r>
          </w:p>
        </w:tc>
        <w:tc>
          <w:tcPr>
            <w:tcW w:w="1919" w:type="pct"/>
          </w:tcPr>
          <w:p w14:paraId="05804D44" w14:textId="77777777" w:rsidR="007C0D28" w:rsidRPr="00F80F54" w:rsidRDefault="007C0D28" w:rsidP="00F80F54">
            <w:r w:rsidRPr="00F80F54">
              <w:t>Aspergillus nidulans 2095</w:t>
            </w:r>
          </w:p>
        </w:tc>
        <w:tc>
          <w:tcPr>
            <w:tcW w:w="1661" w:type="pct"/>
          </w:tcPr>
          <w:p w14:paraId="2620D337" w14:textId="77777777" w:rsidR="007C0D28" w:rsidRPr="00F80F54" w:rsidRDefault="007C0D28" w:rsidP="00F80F54">
            <w:r w:rsidRPr="00F80F54">
              <w:t>Pezizomycotina</w:t>
            </w:r>
          </w:p>
        </w:tc>
        <w:tc>
          <w:tcPr>
            <w:tcW w:w="1028" w:type="pct"/>
          </w:tcPr>
          <w:p w14:paraId="5453B095" w14:textId="77777777" w:rsidR="007C0D28" w:rsidRPr="00F80F54" w:rsidRDefault="007C0D28" w:rsidP="00F80F54">
            <w:r w:rsidRPr="00F80F54">
              <w:t>fungi</w:t>
            </w:r>
          </w:p>
        </w:tc>
      </w:tr>
      <w:tr w:rsidR="007C0D28" w:rsidRPr="00F80F54" w14:paraId="78A7EBA5" w14:textId="77777777" w:rsidTr="007C0D28">
        <w:tc>
          <w:tcPr>
            <w:tcW w:w="392" w:type="pct"/>
          </w:tcPr>
          <w:p w14:paraId="7FE1D287" w14:textId="77777777" w:rsidR="007C0D28" w:rsidRPr="007C0D28" w:rsidRDefault="007C0D28" w:rsidP="00F80F54">
            <w:r w:rsidRPr="007C0D28">
              <w:rPr>
                <w:bCs/>
              </w:rPr>
              <w:t>81</w:t>
            </w:r>
          </w:p>
        </w:tc>
        <w:tc>
          <w:tcPr>
            <w:tcW w:w="1919" w:type="pct"/>
          </w:tcPr>
          <w:p w14:paraId="3259BE2F" w14:textId="77777777" w:rsidR="007C0D28" w:rsidRPr="00F80F54" w:rsidRDefault="007C0D28" w:rsidP="00F80F54">
            <w:r w:rsidRPr="00F80F54">
              <w:t>Aspergillus nidulans 1855</w:t>
            </w:r>
          </w:p>
        </w:tc>
        <w:tc>
          <w:tcPr>
            <w:tcW w:w="1661" w:type="pct"/>
          </w:tcPr>
          <w:p w14:paraId="37E1ECF0" w14:textId="77777777" w:rsidR="007C0D28" w:rsidRPr="00F80F54" w:rsidRDefault="007C0D28" w:rsidP="00F80F54">
            <w:r w:rsidRPr="00F80F54">
              <w:t>Pezizomycotina</w:t>
            </w:r>
          </w:p>
        </w:tc>
        <w:tc>
          <w:tcPr>
            <w:tcW w:w="1028" w:type="pct"/>
          </w:tcPr>
          <w:p w14:paraId="714B812F" w14:textId="77777777" w:rsidR="007C0D28" w:rsidRPr="00F80F54" w:rsidRDefault="007C0D28" w:rsidP="00F80F54">
            <w:r w:rsidRPr="00F80F54">
              <w:t>fungi</w:t>
            </w:r>
          </w:p>
        </w:tc>
      </w:tr>
      <w:tr w:rsidR="007C0D28" w:rsidRPr="00F80F54" w14:paraId="4B1C0580" w14:textId="77777777" w:rsidTr="007C0D28">
        <w:tc>
          <w:tcPr>
            <w:tcW w:w="392" w:type="pct"/>
          </w:tcPr>
          <w:p w14:paraId="5D0817A5" w14:textId="77777777" w:rsidR="007C0D28" w:rsidRPr="007C0D28" w:rsidRDefault="007C0D28" w:rsidP="00F80F54">
            <w:r w:rsidRPr="007C0D28">
              <w:rPr>
                <w:bCs/>
              </w:rPr>
              <w:t>82</w:t>
            </w:r>
          </w:p>
        </w:tc>
        <w:tc>
          <w:tcPr>
            <w:tcW w:w="1919" w:type="pct"/>
          </w:tcPr>
          <w:p w14:paraId="39DE35FC" w14:textId="77777777" w:rsidR="007C0D28" w:rsidRPr="00F80F54" w:rsidRDefault="007C0D28" w:rsidP="00F80F54">
            <w:r w:rsidRPr="00F80F54">
              <w:t>Aspergillus oryzae</w:t>
            </w:r>
          </w:p>
        </w:tc>
        <w:tc>
          <w:tcPr>
            <w:tcW w:w="1661" w:type="pct"/>
          </w:tcPr>
          <w:p w14:paraId="1CC9C729" w14:textId="77777777" w:rsidR="007C0D28" w:rsidRPr="00F80F54" w:rsidRDefault="007C0D28" w:rsidP="00F80F54">
            <w:r w:rsidRPr="00F80F54">
              <w:t>Pezizomycotina</w:t>
            </w:r>
          </w:p>
        </w:tc>
        <w:tc>
          <w:tcPr>
            <w:tcW w:w="1028" w:type="pct"/>
          </w:tcPr>
          <w:p w14:paraId="03EA35BB" w14:textId="77777777" w:rsidR="007C0D28" w:rsidRPr="00F80F54" w:rsidRDefault="007C0D28" w:rsidP="00F80F54">
            <w:r w:rsidRPr="00F80F54">
              <w:t>fungi</w:t>
            </w:r>
          </w:p>
        </w:tc>
      </w:tr>
      <w:tr w:rsidR="007C0D28" w:rsidRPr="00F80F54" w14:paraId="298FE35C" w14:textId="77777777" w:rsidTr="007C0D28">
        <w:tc>
          <w:tcPr>
            <w:tcW w:w="392" w:type="pct"/>
          </w:tcPr>
          <w:p w14:paraId="0D0BCCAE" w14:textId="77777777" w:rsidR="007C0D28" w:rsidRPr="007C0D28" w:rsidRDefault="007C0D28" w:rsidP="00F80F54">
            <w:r w:rsidRPr="007C0D28">
              <w:rPr>
                <w:bCs/>
              </w:rPr>
              <w:t>83</w:t>
            </w:r>
          </w:p>
        </w:tc>
        <w:tc>
          <w:tcPr>
            <w:tcW w:w="1919" w:type="pct"/>
          </w:tcPr>
          <w:p w14:paraId="620485A9" w14:textId="77777777" w:rsidR="007C0D28" w:rsidRPr="00F80F54" w:rsidRDefault="007C0D28" w:rsidP="00F80F54">
            <w:r w:rsidRPr="00F80F54">
              <w:t>Aspergillus terreus</w:t>
            </w:r>
          </w:p>
        </w:tc>
        <w:tc>
          <w:tcPr>
            <w:tcW w:w="1661" w:type="pct"/>
          </w:tcPr>
          <w:p w14:paraId="62888008" w14:textId="77777777" w:rsidR="007C0D28" w:rsidRPr="00F80F54" w:rsidRDefault="007C0D28" w:rsidP="00F80F54">
            <w:r w:rsidRPr="00F80F54">
              <w:t>Pezizomycotina</w:t>
            </w:r>
          </w:p>
        </w:tc>
        <w:tc>
          <w:tcPr>
            <w:tcW w:w="1028" w:type="pct"/>
          </w:tcPr>
          <w:p w14:paraId="29A4925E" w14:textId="77777777" w:rsidR="007C0D28" w:rsidRPr="00F80F54" w:rsidRDefault="007C0D28" w:rsidP="00F80F54">
            <w:r w:rsidRPr="00F80F54">
              <w:t>fungi</w:t>
            </w:r>
          </w:p>
        </w:tc>
      </w:tr>
      <w:tr w:rsidR="007C0D28" w:rsidRPr="00F80F54" w14:paraId="7FF6534E" w14:textId="77777777" w:rsidTr="007C0D28">
        <w:tc>
          <w:tcPr>
            <w:tcW w:w="392" w:type="pct"/>
          </w:tcPr>
          <w:p w14:paraId="101217A4" w14:textId="77777777" w:rsidR="007C0D28" w:rsidRPr="007C0D28" w:rsidRDefault="007C0D28" w:rsidP="00F80F54">
            <w:r w:rsidRPr="007C0D28">
              <w:rPr>
                <w:bCs/>
              </w:rPr>
              <w:t>84</w:t>
            </w:r>
          </w:p>
        </w:tc>
        <w:tc>
          <w:tcPr>
            <w:tcW w:w="1919" w:type="pct"/>
          </w:tcPr>
          <w:p w14:paraId="24CB284F" w14:textId="77777777" w:rsidR="007C0D28" w:rsidRPr="00F80F54" w:rsidRDefault="007C0D28" w:rsidP="00F80F54">
            <w:r w:rsidRPr="00F80F54">
              <w:t>Botrytis cinerea</w:t>
            </w:r>
          </w:p>
        </w:tc>
        <w:tc>
          <w:tcPr>
            <w:tcW w:w="1661" w:type="pct"/>
          </w:tcPr>
          <w:p w14:paraId="20D61FD0" w14:textId="77777777" w:rsidR="007C0D28" w:rsidRPr="00F80F54" w:rsidRDefault="007C0D28" w:rsidP="00F80F54">
            <w:r w:rsidRPr="00F80F54">
              <w:t>Pezizomycotina</w:t>
            </w:r>
          </w:p>
        </w:tc>
        <w:tc>
          <w:tcPr>
            <w:tcW w:w="1028" w:type="pct"/>
          </w:tcPr>
          <w:p w14:paraId="518F427B" w14:textId="77777777" w:rsidR="007C0D28" w:rsidRPr="00F80F54" w:rsidRDefault="007C0D28" w:rsidP="00F80F54">
            <w:r w:rsidRPr="00F80F54">
              <w:t>fungi</w:t>
            </w:r>
          </w:p>
        </w:tc>
      </w:tr>
      <w:tr w:rsidR="007C0D28" w:rsidRPr="00F80F54" w14:paraId="57F438AB" w14:textId="77777777" w:rsidTr="007C0D28">
        <w:tc>
          <w:tcPr>
            <w:tcW w:w="392" w:type="pct"/>
          </w:tcPr>
          <w:p w14:paraId="27E6C362" w14:textId="77777777" w:rsidR="007C0D28" w:rsidRPr="007C0D28" w:rsidRDefault="007C0D28" w:rsidP="00F80F54">
            <w:r w:rsidRPr="007C0D28">
              <w:rPr>
                <w:bCs/>
              </w:rPr>
              <w:t>85</w:t>
            </w:r>
          </w:p>
        </w:tc>
        <w:tc>
          <w:tcPr>
            <w:tcW w:w="1919" w:type="pct"/>
          </w:tcPr>
          <w:p w14:paraId="39332561" w14:textId="77777777" w:rsidR="007C0D28" w:rsidRPr="00F80F54" w:rsidRDefault="007C0D28" w:rsidP="00F80F54">
            <w:r w:rsidRPr="00F80F54">
              <w:t>Chaetomium globosum</w:t>
            </w:r>
          </w:p>
        </w:tc>
        <w:tc>
          <w:tcPr>
            <w:tcW w:w="1661" w:type="pct"/>
          </w:tcPr>
          <w:p w14:paraId="7A2DCE88" w14:textId="77777777" w:rsidR="007C0D28" w:rsidRPr="00F80F54" w:rsidRDefault="007C0D28" w:rsidP="00F80F54">
            <w:r w:rsidRPr="00F80F54">
              <w:t>Pezizomycotina</w:t>
            </w:r>
          </w:p>
        </w:tc>
        <w:tc>
          <w:tcPr>
            <w:tcW w:w="1028" w:type="pct"/>
          </w:tcPr>
          <w:p w14:paraId="4A591E82" w14:textId="77777777" w:rsidR="007C0D28" w:rsidRPr="00F80F54" w:rsidRDefault="007C0D28" w:rsidP="00F80F54">
            <w:r w:rsidRPr="00F80F54">
              <w:t>fungi</w:t>
            </w:r>
          </w:p>
        </w:tc>
      </w:tr>
      <w:tr w:rsidR="007C0D28" w:rsidRPr="00F80F54" w14:paraId="0BEA77D6" w14:textId="77777777" w:rsidTr="007C0D28">
        <w:tc>
          <w:tcPr>
            <w:tcW w:w="392" w:type="pct"/>
          </w:tcPr>
          <w:p w14:paraId="4F2ED0FC" w14:textId="77777777" w:rsidR="007C0D28" w:rsidRPr="007C0D28" w:rsidRDefault="007C0D28" w:rsidP="00F80F54">
            <w:r w:rsidRPr="007C0D28">
              <w:rPr>
                <w:bCs/>
              </w:rPr>
              <w:t>86</w:t>
            </w:r>
          </w:p>
        </w:tc>
        <w:tc>
          <w:tcPr>
            <w:tcW w:w="1919" w:type="pct"/>
          </w:tcPr>
          <w:p w14:paraId="6D90A471" w14:textId="77777777" w:rsidR="007C0D28" w:rsidRPr="00F80F54" w:rsidRDefault="007C0D28" w:rsidP="00F80F54">
            <w:r w:rsidRPr="00F80F54">
              <w:t>Coccidioides immitis RS</w:t>
            </w:r>
          </w:p>
        </w:tc>
        <w:tc>
          <w:tcPr>
            <w:tcW w:w="1661" w:type="pct"/>
          </w:tcPr>
          <w:p w14:paraId="610172C4" w14:textId="77777777" w:rsidR="007C0D28" w:rsidRPr="00F80F54" w:rsidRDefault="007C0D28" w:rsidP="00F80F54">
            <w:r w:rsidRPr="00F80F54">
              <w:t>Pezizomycotina</w:t>
            </w:r>
          </w:p>
        </w:tc>
        <w:tc>
          <w:tcPr>
            <w:tcW w:w="1028" w:type="pct"/>
          </w:tcPr>
          <w:p w14:paraId="0F9CC2D1" w14:textId="77777777" w:rsidR="007C0D28" w:rsidRPr="00F80F54" w:rsidRDefault="007C0D28" w:rsidP="00F80F54">
            <w:r w:rsidRPr="00F80F54">
              <w:t>fungi</w:t>
            </w:r>
          </w:p>
        </w:tc>
      </w:tr>
      <w:tr w:rsidR="007C0D28" w:rsidRPr="00F80F54" w14:paraId="129059B5" w14:textId="77777777" w:rsidTr="007C0D28">
        <w:tc>
          <w:tcPr>
            <w:tcW w:w="392" w:type="pct"/>
          </w:tcPr>
          <w:p w14:paraId="3D041127" w14:textId="77777777" w:rsidR="007C0D28" w:rsidRPr="007C0D28" w:rsidRDefault="007C0D28" w:rsidP="00F80F54">
            <w:r w:rsidRPr="007C0D28">
              <w:rPr>
                <w:bCs/>
              </w:rPr>
              <w:t>87</w:t>
            </w:r>
          </w:p>
        </w:tc>
        <w:tc>
          <w:tcPr>
            <w:tcW w:w="1919" w:type="pct"/>
          </w:tcPr>
          <w:p w14:paraId="4E138C22" w14:textId="77777777" w:rsidR="007C0D28" w:rsidRPr="00F80F54" w:rsidRDefault="007C0D28" w:rsidP="00F80F54">
            <w:r w:rsidRPr="00F80F54">
              <w:t>Coccidioides posadasii RMSCC_3488</w:t>
            </w:r>
          </w:p>
        </w:tc>
        <w:tc>
          <w:tcPr>
            <w:tcW w:w="1661" w:type="pct"/>
          </w:tcPr>
          <w:p w14:paraId="5EF3CA84" w14:textId="77777777" w:rsidR="007C0D28" w:rsidRPr="00F80F54" w:rsidRDefault="007C0D28" w:rsidP="00F80F54">
            <w:r w:rsidRPr="00F80F54">
              <w:t>Pezizomycotina</w:t>
            </w:r>
          </w:p>
        </w:tc>
        <w:tc>
          <w:tcPr>
            <w:tcW w:w="1028" w:type="pct"/>
          </w:tcPr>
          <w:p w14:paraId="49AD25CF" w14:textId="77777777" w:rsidR="007C0D28" w:rsidRPr="00F80F54" w:rsidRDefault="007C0D28" w:rsidP="00F80F54">
            <w:r w:rsidRPr="00F80F54">
              <w:t>fungi</w:t>
            </w:r>
          </w:p>
        </w:tc>
      </w:tr>
      <w:tr w:rsidR="007C0D28" w:rsidRPr="00F80F54" w14:paraId="3DE0370A" w14:textId="77777777" w:rsidTr="007C0D28">
        <w:tc>
          <w:tcPr>
            <w:tcW w:w="392" w:type="pct"/>
          </w:tcPr>
          <w:p w14:paraId="46CE309F" w14:textId="77777777" w:rsidR="007C0D28" w:rsidRPr="007C0D28" w:rsidRDefault="007C0D28" w:rsidP="00F80F54">
            <w:r w:rsidRPr="007C0D28">
              <w:rPr>
                <w:bCs/>
              </w:rPr>
              <w:t>88</w:t>
            </w:r>
          </w:p>
        </w:tc>
        <w:tc>
          <w:tcPr>
            <w:tcW w:w="1919" w:type="pct"/>
          </w:tcPr>
          <w:p w14:paraId="0B3905F5" w14:textId="77777777" w:rsidR="007C0D28" w:rsidRPr="00F80F54" w:rsidRDefault="007C0D28" w:rsidP="00F80F54">
            <w:r w:rsidRPr="00F80F54">
              <w:t>Cryphonectria parasitica 3352</w:t>
            </w:r>
          </w:p>
        </w:tc>
        <w:tc>
          <w:tcPr>
            <w:tcW w:w="1661" w:type="pct"/>
          </w:tcPr>
          <w:p w14:paraId="25A6338A" w14:textId="77777777" w:rsidR="007C0D28" w:rsidRPr="00F80F54" w:rsidRDefault="007C0D28" w:rsidP="00F80F54">
            <w:r w:rsidRPr="00F80F54">
              <w:t>Pezizomycotina</w:t>
            </w:r>
          </w:p>
        </w:tc>
        <w:tc>
          <w:tcPr>
            <w:tcW w:w="1028" w:type="pct"/>
          </w:tcPr>
          <w:p w14:paraId="7413FD10" w14:textId="77777777" w:rsidR="007C0D28" w:rsidRPr="00F80F54" w:rsidRDefault="007C0D28" w:rsidP="00F80F54">
            <w:r w:rsidRPr="00F80F54">
              <w:t>fungi</w:t>
            </w:r>
          </w:p>
        </w:tc>
      </w:tr>
      <w:tr w:rsidR="007C0D28" w:rsidRPr="00F80F54" w14:paraId="2278111E" w14:textId="77777777" w:rsidTr="007C0D28">
        <w:tc>
          <w:tcPr>
            <w:tcW w:w="392" w:type="pct"/>
          </w:tcPr>
          <w:p w14:paraId="5DAC4795" w14:textId="77777777" w:rsidR="007C0D28" w:rsidRPr="007C0D28" w:rsidRDefault="007C0D28" w:rsidP="00F80F54">
            <w:r w:rsidRPr="007C0D28">
              <w:rPr>
                <w:bCs/>
              </w:rPr>
              <w:t>89</w:t>
            </w:r>
          </w:p>
        </w:tc>
        <w:tc>
          <w:tcPr>
            <w:tcW w:w="1919" w:type="pct"/>
          </w:tcPr>
          <w:p w14:paraId="68780FAE" w14:textId="77777777" w:rsidR="007C0D28" w:rsidRPr="00F80F54" w:rsidRDefault="007C0D28" w:rsidP="00F80F54">
            <w:r w:rsidRPr="00F80F54">
              <w:t>Cryphonectria parasitica 4119</w:t>
            </w:r>
          </w:p>
        </w:tc>
        <w:tc>
          <w:tcPr>
            <w:tcW w:w="1661" w:type="pct"/>
          </w:tcPr>
          <w:p w14:paraId="60FE8716" w14:textId="77777777" w:rsidR="007C0D28" w:rsidRPr="00F80F54" w:rsidRDefault="007C0D28" w:rsidP="00F80F54">
            <w:r w:rsidRPr="00F80F54">
              <w:t>Pezizomycotina</w:t>
            </w:r>
          </w:p>
        </w:tc>
        <w:tc>
          <w:tcPr>
            <w:tcW w:w="1028" w:type="pct"/>
          </w:tcPr>
          <w:p w14:paraId="1F914105" w14:textId="77777777" w:rsidR="007C0D28" w:rsidRPr="00F80F54" w:rsidRDefault="007C0D28" w:rsidP="00F80F54">
            <w:r w:rsidRPr="00F80F54">
              <w:t>fungi</w:t>
            </w:r>
          </w:p>
        </w:tc>
      </w:tr>
      <w:tr w:rsidR="007C0D28" w:rsidRPr="00F80F54" w14:paraId="1BA4D145" w14:textId="77777777" w:rsidTr="007C0D28">
        <w:tc>
          <w:tcPr>
            <w:tcW w:w="392" w:type="pct"/>
          </w:tcPr>
          <w:p w14:paraId="73357D7E" w14:textId="77777777" w:rsidR="007C0D28" w:rsidRPr="007C0D28" w:rsidRDefault="007C0D28" w:rsidP="00F80F54">
            <w:r w:rsidRPr="007C0D28">
              <w:rPr>
                <w:bCs/>
              </w:rPr>
              <w:t>90</w:t>
            </w:r>
          </w:p>
        </w:tc>
        <w:tc>
          <w:tcPr>
            <w:tcW w:w="1919" w:type="pct"/>
          </w:tcPr>
          <w:p w14:paraId="6558974B" w14:textId="77777777" w:rsidR="007C0D28" w:rsidRPr="00F80F54" w:rsidRDefault="007C0D28" w:rsidP="00F80F54">
            <w:r w:rsidRPr="00F80F54">
              <w:t>Fusarium graminearum ph1</w:t>
            </w:r>
          </w:p>
        </w:tc>
        <w:tc>
          <w:tcPr>
            <w:tcW w:w="1661" w:type="pct"/>
          </w:tcPr>
          <w:p w14:paraId="12B109FE" w14:textId="77777777" w:rsidR="007C0D28" w:rsidRPr="00F80F54" w:rsidRDefault="007C0D28" w:rsidP="00F80F54">
            <w:r w:rsidRPr="00F80F54">
              <w:t>Pezizomycotina</w:t>
            </w:r>
          </w:p>
        </w:tc>
        <w:tc>
          <w:tcPr>
            <w:tcW w:w="1028" w:type="pct"/>
          </w:tcPr>
          <w:p w14:paraId="2CD8FE69" w14:textId="77777777" w:rsidR="007C0D28" w:rsidRPr="00F80F54" w:rsidRDefault="007C0D28" w:rsidP="00F80F54">
            <w:r w:rsidRPr="00F80F54">
              <w:t>fungi</w:t>
            </w:r>
          </w:p>
        </w:tc>
      </w:tr>
      <w:tr w:rsidR="007C0D28" w:rsidRPr="00F80F54" w14:paraId="2AFDEDD8" w14:textId="77777777" w:rsidTr="007C0D28">
        <w:tc>
          <w:tcPr>
            <w:tcW w:w="392" w:type="pct"/>
          </w:tcPr>
          <w:p w14:paraId="1CFD16B7" w14:textId="77777777" w:rsidR="007C0D28" w:rsidRPr="007C0D28" w:rsidRDefault="007C0D28" w:rsidP="00F80F54">
            <w:r w:rsidRPr="007C0D28">
              <w:rPr>
                <w:bCs/>
              </w:rPr>
              <w:t>91</w:t>
            </w:r>
          </w:p>
        </w:tc>
        <w:tc>
          <w:tcPr>
            <w:tcW w:w="1919" w:type="pct"/>
          </w:tcPr>
          <w:p w14:paraId="75559A86" w14:textId="77777777" w:rsidR="007C0D28" w:rsidRPr="00F80F54" w:rsidRDefault="007C0D28" w:rsidP="00F80F54">
            <w:r w:rsidRPr="00F80F54">
              <w:t>Fusarium oxysporum lycopersici</w:t>
            </w:r>
          </w:p>
        </w:tc>
        <w:tc>
          <w:tcPr>
            <w:tcW w:w="1661" w:type="pct"/>
          </w:tcPr>
          <w:p w14:paraId="7015FDAA" w14:textId="77777777" w:rsidR="007C0D28" w:rsidRPr="00F80F54" w:rsidRDefault="007C0D28" w:rsidP="00F80F54">
            <w:r w:rsidRPr="00F80F54">
              <w:t>Pezizomycotina</w:t>
            </w:r>
          </w:p>
        </w:tc>
        <w:tc>
          <w:tcPr>
            <w:tcW w:w="1028" w:type="pct"/>
          </w:tcPr>
          <w:p w14:paraId="16B14DAF" w14:textId="77777777" w:rsidR="007C0D28" w:rsidRPr="00F80F54" w:rsidRDefault="007C0D28" w:rsidP="00F80F54">
            <w:r w:rsidRPr="00F80F54">
              <w:t>fungi</w:t>
            </w:r>
          </w:p>
        </w:tc>
      </w:tr>
      <w:tr w:rsidR="007C0D28" w:rsidRPr="00F80F54" w14:paraId="0AB81F95" w14:textId="77777777" w:rsidTr="007C0D28">
        <w:tc>
          <w:tcPr>
            <w:tcW w:w="392" w:type="pct"/>
          </w:tcPr>
          <w:p w14:paraId="6A9A44F1" w14:textId="77777777" w:rsidR="007C0D28" w:rsidRPr="007C0D28" w:rsidRDefault="007C0D28" w:rsidP="00F80F54">
            <w:r w:rsidRPr="007C0D28">
              <w:rPr>
                <w:bCs/>
              </w:rPr>
              <w:t>92</w:t>
            </w:r>
          </w:p>
        </w:tc>
        <w:tc>
          <w:tcPr>
            <w:tcW w:w="1919" w:type="pct"/>
          </w:tcPr>
          <w:p w14:paraId="189476F2" w14:textId="77777777" w:rsidR="007C0D28" w:rsidRPr="00F80F54" w:rsidRDefault="007C0D28" w:rsidP="00F80F54">
            <w:r w:rsidRPr="00F80F54">
              <w:t>Fusarium verticillioides</w:t>
            </w:r>
          </w:p>
        </w:tc>
        <w:tc>
          <w:tcPr>
            <w:tcW w:w="1661" w:type="pct"/>
          </w:tcPr>
          <w:p w14:paraId="12A3D8B1" w14:textId="77777777" w:rsidR="007C0D28" w:rsidRPr="00F80F54" w:rsidRDefault="007C0D28" w:rsidP="00F80F54">
            <w:r w:rsidRPr="00F80F54">
              <w:t>Pezizomycotina</w:t>
            </w:r>
          </w:p>
        </w:tc>
        <w:tc>
          <w:tcPr>
            <w:tcW w:w="1028" w:type="pct"/>
          </w:tcPr>
          <w:p w14:paraId="32BCA950" w14:textId="77777777" w:rsidR="007C0D28" w:rsidRPr="00F80F54" w:rsidRDefault="007C0D28" w:rsidP="00F80F54">
            <w:r w:rsidRPr="00F80F54">
              <w:t>fungi</w:t>
            </w:r>
          </w:p>
        </w:tc>
      </w:tr>
      <w:tr w:rsidR="007C0D28" w:rsidRPr="00F80F54" w14:paraId="5EDBD76B" w14:textId="77777777" w:rsidTr="007C0D28">
        <w:tc>
          <w:tcPr>
            <w:tcW w:w="392" w:type="pct"/>
          </w:tcPr>
          <w:p w14:paraId="54A04F79" w14:textId="77777777" w:rsidR="007C0D28" w:rsidRPr="007C0D28" w:rsidRDefault="007C0D28" w:rsidP="00F80F54">
            <w:r w:rsidRPr="007C0D28">
              <w:rPr>
                <w:bCs/>
              </w:rPr>
              <w:t>93</w:t>
            </w:r>
          </w:p>
        </w:tc>
        <w:tc>
          <w:tcPr>
            <w:tcW w:w="1919" w:type="pct"/>
          </w:tcPr>
          <w:p w14:paraId="4F497277" w14:textId="77777777" w:rsidR="007C0D28" w:rsidRPr="00F80F54" w:rsidRDefault="007C0D28" w:rsidP="00F80F54">
            <w:r w:rsidRPr="00F80F54">
              <w:t>Magnaporthe grisea</w:t>
            </w:r>
          </w:p>
        </w:tc>
        <w:tc>
          <w:tcPr>
            <w:tcW w:w="1661" w:type="pct"/>
          </w:tcPr>
          <w:p w14:paraId="4FB925CF" w14:textId="77777777" w:rsidR="007C0D28" w:rsidRPr="00F80F54" w:rsidRDefault="007C0D28" w:rsidP="00F80F54">
            <w:r w:rsidRPr="00F80F54">
              <w:t>Pezizomycotina</w:t>
            </w:r>
          </w:p>
        </w:tc>
        <w:tc>
          <w:tcPr>
            <w:tcW w:w="1028" w:type="pct"/>
          </w:tcPr>
          <w:p w14:paraId="0CEC433B" w14:textId="77777777" w:rsidR="007C0D28" w:rsidRPr="00F80F54" w:rsidRDefault="007C0D28" w:rsidP="00F80F54">
            <w:r w:rsidRPr="00F80F54">
              <w:t>fungi</w:t>
            </w:r>
          </w:p>
        </w:tc>
      </w:tr>
      <w:tr w:rsidR="007C0D28" w:rsidRPr="00F80F54" w14:paraId="518D5286" w14:textId="77777777" w:rsidTr="007C0D28">
        <w:tc>
          <w:tcPr>
            <w:tcW w:w="392" w:type="pct"/>
          </w:tcPr>
          <w:p w14:paraId="32E40B6C" w14:textId="77777777" w:rsidR="007C0D28" w:rsidRPr="007C0D28" w:rsidRDefault="007C0D28" w:rsidP="00F80F54">
            <w:r w:rsidRPr="007C0D28">
              <w:rPr>
                <w:bCs/>
              </w:rPr>
              <w:t>94</w:t>
            </w:r>
          </w:p>
        </w:tc>
        <w:tc>
          <w:tcPr>
            <w:tcW w:w="1919" w:type="pct"/>
          </w:tcPr>
          <w:p w14:paraId="4A45D0C3" w14:textId="77777777" w:rsidR="007C0D28" w:rsidRPr="00F80F54" w:rsidRDefault="007C0D28" w:rsidP="00F80F54">
            <w:r w:rsidRPr="00F80F54">
              <w:t>Microsporum canis CBS 113480</w:t>
            </w:r>
          </w:p>
        </w:tc>
        <w:tc>
          <w:tcPr>
            <w:tcW w:w="1661" w:type="pct"/>
          </w:tcPr>
          <w:p w14:paraId="7366B542" w14:textId="77777777" w:rsidR="007C0D28" w:rsidRPr="00F80F54" w:rsidRDefault="007C0D28" w:rsidP="00F80F54">
            <w:r w:rsidRPr="00F80F54">
              <w:t>Pezizomycotina</w:t>
            </w:r>
          </w:p>
        </w:tc>
        <w:tc>
          <w:tcPr>
            <w:tcW w:w="1028" w:type="pct"/>
          </w:tcPr>
          <w:p w14:paraId="46449ECF" w14:textId="77777777" w:rsidR="007C0D28" w:rsidRPr="00F80F54" w:rsidRDefault="007C0D28" w:rsidP="00F80F54">
            <w:r w:rsidRPr="00F80F54">
              <w:t>fungi</w:t>
            </w:r>
          </w:p>
        </w:tc>
      </w:tr>
      <w:tr w:rsidR="007C0D28" w:rsidRPr="00F80F54" w14:paraId="4B82E1E5" w14:textId="77777777" w:rsidTr="007C0D28">
        <w:tc>
          <w:tcPr>
            <w:tcW w:w="392" w:type="pct"/>
          </w:tcPr>
          <w:p w14:paraId="35A3CB07" w14:textId="77777777" w:rsidR="007C0D28" w:rsidRPr="007C0D28" w:rsidRDefault="007C0D28" w:rsidP="00F80F54">
            <w:r w:rsidRPr="007C0D28">
              <w:rPr>
                <w:bCs/>
              </w:rPr>
              <w:t>95</w:t>
            </w:r>
          </w:p>
        </w:tc>
        <w:tc>
          <w:tcPr>
            <w:tcW w:w="1919" w:type="pct"/>
          </w:tcPr>
          <w:p w14:paraId="7CC5C94A" w14:textId="77777777" w:rsidR="007C0D28" w:rsidRPr="00F80F54" w:rsidRDefault="007C0D28" w:rsidP="00F80F54">
            <w:r w:rsidRPr="00F80F54">
              <w:t>Microsporum gypseum CBS 118893</w:t>
            </w:r>
          </w:p>
        </w:tc>
        <w:tc>
          <w:tcPr>
            <w:tcW w:w="1661" w:type="pct"/>
          </w:tcPr>
          <w:p w14:paraId="4AC82048" w14:textId="77777777" w:rsidR="007C0D28" w:rsidRPr="00F80F54" w:rsidRDefault="007C0D28" w:rsidP="00F80F54">
            <w:r w:rsidRPr="00F80F54">
              <w:t>Pezizomycotina</w:t>
            </w:r>
          </w:p>
        </w:tc>
        <w:tc>
          <w:tcPr>
            <w:tcW w:w="1028" w:type="pct"/>
          </w:tcPr>
          <w:p w14:paraId="7A8B427E" w14:textId="77777777" w:rsidR="007C0D28" w:rsidRPr="00F80F54" w:rsidRDefault="007C0D28" w:rsidP="00F80F54">
            <w:r w:rsidRPr="00F80F54">
              <w:t>fungi</w:t>
            </w:r>
          </w:p>
        </w:tc>
      </w:tr>
      <w:tr w:rsidR="007C0D28" w:rsidRPr="00F80F54" w14:paraId="7209D5E5" w14:textId="77777777" w:rsidTr="007C0D28">
        <w:tc>
          <w:tcPr>
            <w:tcW w:w="392" w:type="pct"/>
          </w:tcPr>
          <w:p w14:paraId="7720ED6C" w14:textId="77777777" w:rsidR="007C0D28" w:rsidRPr="007C0D28" w:rsidRDefault="007C0D28" w:rsidP="00F80F54">
            <w:r w:rsidRPr="007C0D28">
              <w:rPr>
                <w:bCs/>
              </w:rPr>
              <w:t>96</w:t>
            </w:r>
          </w:p>
        </w:tc>
        <w:tc>
          <w:tcPr>
            <w:tcW w:w="1919" w:type="pct"/>
          </w:tcPr>
          <w:p w14:paraId="73BE6B6E" w14:textId="77777777" w:rsidR="007C0D28" w:rsidRPr="00F80F54" w:rsidRDefault="007C0D28" w:rsidP="00F80F54">
            <w:r w:rsidRPr="00F80F54">
              <w:t>Mycosphaerella fijiensis</w:t>
            </w:r>
          </w:p>
        </w:tc>
        <w:tc>
          <w:tcPr>
            <w:tcW w:w="1661" w:type="pct"/>
          </w:tcPr>
          <w:p w14:paraId="6B2C5218" w14:textId="77777777" w:rsidR="007C0D28" w:rsidRPr="00F80F54" w:rsidRDefault="007C0D28" w:rsidP="00F80F54">
            <w:r w:rsidRPr="00F80F54">
              <w:t>Pezizomycotina</w:t>
            </w:r>
          </w:p>
        </w:tc>
        <w:tc>
          <w:tcPr>
            <w:tcW w:w="1028" w:type="pct"/>
          </w:tcPr>
          <w:p w14:paraId="1E565BBB" w14:textId="77777777" w:rsidR="007C0D28" w:rsidRPr="00F80F54" w:rsidRDefault="007C0D28" w:rsidP="00F80F54">
            <w:r w:rsidRPr="00F80F54">
              <w:t>fungi</w:t>
            </w:r>
          </w:p>
        </w:tc>
      </w:tr>
      <w:tr w:rsidR="007C0D28" w:rsidRPr="00F80F54" w14:paraId="274F053F" w14:textId="77777777" w:rsidTr="007C0D28">
        <w:tc>
          <w:tcPr>
            <w:tcW w:w="392" w:type="pct"/>
          </w:tcPr>
          <w:p w14:paraId="7E5F9E89" w14:textId="77777777" w:rsidR="007C0D28" w:rsidRPr="007C0D28" w:rsidRDefault="007C0D28" w:rsidP="00F80F54">
            <w:r w:rsidRPr="007C0D28">
              <w:rPr>
                <w:bCs/>
              </w:rPr>
              <w:t>97</w:t>
            </w:r>
          </w:p>
        </w:tc>
        <w:tc>
          <w:tcPr>
            <w:tcW w:w="1919" w:type="pct"/>
          </w:tcPr>
          <w:p w14:paraId="212951F8" w14:textId="77777777" w:rsidR="007C0D28" w:rsidRPr="00F80F54" w:rsidRDefault="007C0D28" w:rsidP="00F80F54">
            <w:r w:rsidRPr="00F80F54">
              <w:t>Mycosphaerella graminicola</w:t>
            </w:r>
          </w:p>
        </w:tc>
        <w:tc>
          <w:tcPr>
            <w:tcW w:w="1661" w:type="pct"/>
          </w:tcPr>
          <w:p w14:paraId="493A4D7E" w14:textId="77777777" w:rsidR="007C0D28" w:rsidRPr="00F80F54" w:rsidRDefault="007C0D28" w:rsidP="00F80F54">
            <w:r w:rsidRPr="00F80F54">
              <w:t>Pezizomycotina</w:t>
            </w:r>
          </w:p>
        </w:tc>
        <w:tc>
          <w:tcPr>
            <w:tcW w:w="1028" w:type="pct"/>
          </w:tcPr>
          <w:p w14:paraId="5CBBAFAA" w14:textId="77777777" w:rsidR="007C0D28" w:rsidRPr="00F80F54" w:rsidRDefault="007C0D28" w:rsidP="00F80F54">
            <w:r w:rsidRPr="00F80F54">
              <w:t>fungi</w:t>
            </w:r>
          </w:p>
        </w:tc>
      </w:tr>
      <w:tr w:rsidR="007C0D28" w:rsidRPr="00F80F54" w14:paraId="7B87DC5B" w14:textId="77777777" w:rsidTr="007C0D28">
        <w:tc>
          <w:tcPr>
            <w:tcW w:w="392" w:type="pct"/>
          </w:tcPr>
          <w:p w14:paraId="1D88F85D" w14:textId="77777777" w:rsidR="007C0D28" w:rsidRPr="007C0D28" w:rsidRDefault="007C0D28" w:rsidP="00F80F54">
            <w:r w:rsidRPr="007C0D28">
              <w:rPr>
                <w:bCs/>
              </w:rPr>
              <w:t>98</w:t>
            </w:r>
          </w:p>
        </w:tc>
        <w:tc>
          <w:tcPr>
            <w:tcW w:w="1919" w:type="pct"/>
          </w:tcPr>
          <w:p w14:paraId="3FE66785" w14:textId="77777777" w:rsidR="007C0D28" w:rsidRPr="00F80F54" w:rsidRDefault="007C0D28" w:rsidP="00F80F54">
            <w:r w:rsidRPr="00F80F54">
              <w:t>Nectria haematococca MPVI</w:t>
            </w:r>
          </w:p>
        </w:tc>
        <w:tc>
          <w:tcPr>
            <w:tcW w:w="1661" w:type="pct"/>
          </w:tcPr>
          <w:p w14:paraId="051E3688" w14:textId="77777777" w:rsidR="007C0D28" w:rsidRPr="00F80F54" w:rsidRDefault="007C0D28" w:rsidP="00F80F54">
            <w:r w:rsidRPr="00F80F54">
              <w:t>Pezizomycotina</w:t>
            </w:r>
          </w:p>
        </w:tc>
        <w:tc>
          <w:tcPr>
            <w:tcW w:w="1028" w:type="pct"/>
          </w:tcPr>
          <w:p w14:paraId="731EB161" w14:textId="77777777" w:rsidR="007C0D28" w:rsidRPr="00F80F54" w:rsidRDefault="007C0D28" w:rsidP="00F80F54">
            <w:r w:rsidRPr="00F80F54">
              <w:t>fungi</w:t>
            </w:r>
          </w:p>
        </w:tc>
      </w:tr>
      <w:tr w:rsidR="007C0D28" w:rsidRPr="00F80F54" w14:paraId="21DC72AB" w14:textId="77777777" w:rsidTr="007C0D28">
        <w:tc>
          <w:tcPr>
            <w:tcW w:w="392" w:type="pct"/>
          </w:tcPr>
          <w:p w14:paraId="261D94A8" w14:textId="77777777" w:rsidR="007C0D28" w:rsidRPr="007C0D28" w:rsidRDefault="007C0D28" w:rsidP="00F80F54">
            <w:r w:rsidRPr="007C0D28">
              <w:rPr>
                <w:bCs/>
              </w:rPr>
              <w:t>99</w:t>
            </w:r>
          </w:p>
        </w:tc>
        <w:tc>
          <w:tcPr>
            <w:tcW w:w="1919" w:type="pct"/>
          </w:tcPr>
          <w:p w14:paraId="4B9C277A" w14:textId="77777777" w:rsidR="007C0D28" w:rsidRPr="00F80F54" w:rsidRDefault="007C0D28" w:rsidP="00F80F54">
            <w:r w:rsidRPr="00F80F54">
              <w:t>Neurospora crassa</w:t>
            </w:r>
          </w:p>
        </w:tc>
        <w:tc>
          <w:tcPr>
            <w:tcW w:w="1661" w:type="pct"/>
          </w:tcPr>
          <w:p w14:paraId="40A35866" w14:textId="77777777" w:rsidR="007C0D28" w:rsidRPr="00F80F54" w:rsidRDefault="007C0D28" w:rsidP="00F80F54">
            <w:r w:rsidRPr="00F80F54">
              <w:t>Pezizomycotina</w:t>
            </w:r>
          </w:p>
        </w:tc>
        <w:tc>
          <w:tcPr>
            <w:tcW w:w="1028" w:type="pct"/>
          </w:tcPr>
          <w:p w14:paraId="55831C2B" w14:textId="77777777" w:rsidR="007C0D28" w:rsidRPr="00F80F54" w:rsidRDefault="007C0D28" w:rsidP="00F80F54">
            <w:r w:rsidRPr="00F80F54">
              <w:t>fungi</w:t>
            </w:r>
          </w:p>
        </w:tc>
      </w:tr>
      <w:tr w:rsidR="007C0D28" w:rsidRPr="00F80F54" w14:paraId="6E8888E2" w14:textId="77777777" w:rsidTr="007C0D28">
        <w:tc>
          <w:tcPr>
            <w:tcW w:w="392" w:type="pct"/>
          </w:tcPr>
          <w:p w14:paraId="2127C3D1" w14:textId="77777777" w:rsidR="007C0D28" w:rsidRPr="007C0D28" w:rsidRDefault="007C0D28" w:rsidP="00F80F54">
            <w:r w:rsidRPr="007C0D28">
              <w:rPr>
                <w:bCs/>
              </w:rPr>
              <w:t>100</w:t>
            </w:r>
          </w:p>
        </w:tc>
        <w:tc>
          <w:tcPr>
            <w:tcW w:w="1919" w:type="pct"/>
          </w:tcPr>
          <w:p w14:paraId="67FDB3ED" w14:textId="77777777" w:rsidR="007C0D28" w:rsidRPr="00F80F54" w:rsidRDefault="007C0D28" w:rsidP="00F80F54">
            <w:r w:rsidRPr="00F80F54">
              <w:t>Neurospora discreta FGSC 8579 mat A</w:t>
            </w:r>
          </w:p>
        </w:tc>
        <w:tc>
          <w:tcPr>
            <w:tcW w:w="1661" w:type="pct"/>
          </w:tcPr>
          <w:p w14:paraId="0AEC786C" w14:textId="77777777" w:rsidR="007C0D28" w:rsidRPr="00F80F54" w:rsidRDefault="007C0D28" w:rsidP="00F80F54">
            <w:r w:rsidRPr="00F80F54">
              <w:t>Pezizomycotina</w:t>
            </w:r>
          </w:p>
        </w:tc>
        <w:tc>
          <w:tcPr>
            <w:tcW w:w="1028" w:type="pct"/>
          </w:tcPr>
          <w:p w14:paraId="2CD47B3C" w14:textId="77777777" w:rsidR="007C0D28" w:rsidRPr="00F80F54" w:rsidRDefault="007C0D28" w:rsidP="00F80F54">
            <w:r w:rsidRPr="00F80F54">
              <w:t>fungi</w:t>
            </w:r>
          </w:p>
        </w:tc>
      </w:tr>
      <w:tr w:rsidR="007C0D28" w:rsidRPr="00F80F54" w14:paraId="0436F695" w14:textId="77777777" w:rsidTr="007C0D28">
        <w:tc>
          <w:tcPr>
            <w:tcW w:w="392" w:type="pct"/>
          </w:tcPr>
          <w:p w14:paraId="06F82903" w14:textId="77777777" w:rsidR="007C0D28" w:rsidRPr="007C0D28" w:rsidRDefault="007C0D28" w:rsidP="00F80F54">
            <w:r w:rsidRPr="007C0D28">
              <w:rPr>
                <w:bCs/>
              </w:rPr>
              <w:t>101</w:t>
            </w:r>
          </w:p>
        </w:tc>
        <w:tc>
          <w:tcPr>
            <w:tcW w:w="1919" w:type="pct"/>
          </w:tcPr>
          <w:p w14:paraId="27519ADE" w14:textId="77777777" w:rsidR="007C0D28" w:rsidRPr="00F80F54" w:rsidRDefault="007C0D28" w:rsidP="00F80F54">
            <w:r w:rsidRPr="00F80F54">
              <w:t>Neurospora tetrasperma FGSC 2508 mat A</w:t>
            </w:r>
          </w:p>
        </w:tc>
        <w:tc>
          <w:tcPr>
            <w:tcW w:w="1661" w:type="pct"/>
          </w:tcPr>
          <w:p w14:paraId="00AF0BFF" w14:textId="77777777" w:rsidR="007C0D28" w:rsidRPr="00F80F54" w:rsidRDefault="007C0D28" w:rsidP="00F80F54">
            <w:r w:rsidRPr="00F80F54">
              <w:t>Pezizomycotina</w:t>
            </w:r>
          </w:p>
        </w:tc>
        <w:tc>
          <w:tcPr>
            <w:tcW w:w="1028" w:type="pct"/>
          </w:tcPr>
          <w:p w14:paraId="566BE4D7" w14:textId="77777777" w:rsidR="007C0D28" w:rsidRPr="00F80F54" w:rsidRDefault="007C0D28" w:rsidP="00F80F54">
            <w:r w:rsidRPr="00F80F54">
              <w:t>fungi</w:t>
            </w:r>
          </w:p>
        </w:tc>
      </w:tr>
      <w:tr w:rsidR="007C0D28" w:rsidRPr="00F80F54" w14:paraId="7FE07B97" w14:textId="77777777" w:rsidTr="007C0D28">
        <w:tc>
          <w:tcPr>
            <w:tcW w:w="392" w:type="pct"/>
          </w:tcPr>
          <w:p w14:paraId="4B9E7557" w14:textId="77777777" w:rsidR="007C0D28" w:rsidRPr="007C0D28" w:rsidRDefault="007C0D28" w:rsidP="00F80F54">
            <w:r w:rsidRPr="007C0D28">
              <w:rPr>
                <w:bCs/>
              </w:rPr>
              <w:t>102</w:t>
            </w:r>
          </w:p>
        </w:tc>
        <w:tc>
          <w:tcPr>
            <w:tcW w:w="1919" w:type="pct"/>
          </w:tcPr>
          <w:p w14:paraId="719D9F9C" w14:textId="77777777" w:rsidR="007C0D28" w:rsidRPr="00F80F54" w:rsidRDefault="007C0D28" w:rsidP="00F80F54">
            <w:r w:rsidRPr="00F80F54">
              <w:t>Paracoccidioides brasiliensis Pb03</w:t>
            </w:r>
          </w:p>
        </w:tc>
        <w:tc>
          <w:tcPr>
            <w:tcW w:w="1661" w:type="pct"/>
          </w:tcPr>
          <w:p w14:paraId="47011A35" w14:textId="77777777" w:rsidR="007C0D28" w:rsidRPr="00F80F54" w:rsidRDefault="007C0D28" w:rsidP="00F80F54">
            <w:r w:rsidRPr="00F80F54">
              <w:t>Pezizomycotina</w:t>
            </w:r>
          </w:p>
        </w:tc>
        <w:tc>
          <w:tcPr>
            <w:tcW w:w="1028" w:type="pct"/>
          </w:tcPr>
          <w:p w14:paraId="10574AE2" w14:textId="77777777" w:rsidR="007C0D28" w:rsidRPr="00F80F54" w:rsidRDefault="007C0D28" w:rsidP="00F80F54">
            <w:r w:rsidRPr="00F80F54">
              <w:t>fungi</w:t>
            </w:r>
          </w:p>
        </w:tc>
      </w:tr>
      <w:tr w:rsidR="007C0D28" w:rsidRPr="00F80F54" w14:paraId="7AD7B997" w14:textId="77777777" w:rsidTr="007C0D28">
        <w:tc>
          <w:tcPr>
            <w:tcW w:w="392" w:type="pct"/>
          </w:tcPr>
          <w:p w14:paraId="61F25899" w14:textId="77777777" w:rsidR="007C0D28" w:rsidRPr="007C0D28" w:rsidRDefault="007C0D28" w:rsidP="00F80F54">
            <w:r w:rsidRPr="007C0D28">
              <w:rPr>
                <w:bCs/>
              </w:rPr>
              <w:t>103</w:t>
            </w:r>
          </w:p>
        </w:tc>
        <w:tc>
          <w:tcPr>
            <w:tcW w:w="1919" w:type="pct"/>
          </w:tcPr>
          <w:p w14:paraId="43BF830F" w14:textId="77777777" w:rsidR="007C0D28" w:rsidRPr="00F80F54" w:rsidRDefault="007C0D28" w:rsidP="00F80F54">
            <w:r w:rsidRPr="00F80F54">
              <w:t>Penicillium chrysogenum</w:t>
            </w:r>
          </w:p>
        </w:tc>
        <w:tc>
          <w:tcPr>
            <w:tcW w:w="1661" w:type="pct"/>
          </w:tcPr>
          <w:p w14:paraId="2513A4E7" w14:textId="77777777" w:rsidR="007C0D28" w:rsidRPr="00F80F54" w:rsidRDefault="007C0D28" w:rsidP="00F80F54">
            <w:r w:rsidRPr="00F80F54">
              <w:t>Pezizomycotina</w:t>
            </w:r>
          </w:p>
        </w:tc>
        <w:tc>
          <w:tcPr>
            <w:tcW w:w="1028" w:type="pct"/>
          </w:tcPr>
          <w:p w14:paraId="7DA9EC35" w14:textId="77777777" w:rsidR="007C0D28" w:rsidRPr="00F80F54" w:rsidRDefault="007C0D28" w:rsidP="00F80F54">
            <w:r w:rsidRPr="00F80F54">
              <w:t>fungi</w:t>
            </w:r>
          </w:p>
        </w:tc>
      </w:tr>
      <w:tr w:rsidR="007C0D28" w:rsidRPr="00F80F54" w14:paraId="75CEE46E" w14:textId="77777777" w:rsidTr="007C0D28">
        <w:tc>
          <w:tcPr>
            <w:tcW w:w="392" w:type="pct"/>
          </w:tcPr>
          <w:p w14:paraId="40F7DE4D" w14:textId="77777777" w:rsidR="007C0D28" w:rsidRPr="007C0D28" w:rsidRDefault="007C0D28" w:rsidP="00F80F54">
            <w:r w:rsidRPr="007C0D28">
              <w:rPr>
                <w:bCs/>
              </w:rPr>
              <w:t>104</w:t>
            </w:r>
          </w:p>
        </w:tc>
        <w:tc>
          <w:tcPr>
            <w:tcW w:w="1919" w:type="pct"/>
          </w:tcPr>
          <w:p w14:paraId="33EA117F" w14:textId="77777777" w:rsidR="007C0D28" w:rsidRPr="00F80F54" w:rsidRDefault="007C0D28" w:rsidP="00F80F54">
            <w:r w:rsidRPr="00F80F54">
              <w:t>Penicillium marneffei ATCC 18224</w:t>
            </w:r>
          </w:p>
        </w:tc>
        <w:tc>
          <w:tcPr>
            <w:tcW w:w="1661" w:type="pct"/>
          </w:tcPr>
          <w:p w14:paraId="35AE0217" w14:textId="77777777" w:rsidR="007C0D28" w:rsidRPr="00F80F54" w:rsidRDefault="007C0D28" w:rsidP="00F80F54">
            <w:r w:rsidRPr="00F80F54">
              <w:t>Pezizomycotina</w:t>
            </w:r>
          </w:p>
        </w:tc>
        <w:tc>
          <w:tcPr>
            <w:tcW w:w="1028" w:type="pct"/>
          </w:tcPr>
          <w:p w14:paraId="6F93025F" w14:textId="77777777" w:rsidR="007C0D28" w:rsidRPr="00F80F54" w:rsidRDefault="007C0D28" w:rsidP="00F80F54">
            <w:r w:rsidRPr="00F80F54">
              <w:t>fungi</w:t>
            </w:r>
          </w:p>
        </w:tc>
      </w:tr>
      <w:tr w:rsidR="007C0D28" w:rsidRPr="00F80F54" w14:paraId="55D0C4B4" w14:textId="77777777" w:rsidTr="007C0D28">
        <w:tc>
          <w:tcPr>
            <w:tcW w:w="392" w:type="pct"/>
          </w:tcPr>
          <w:p w14:paraId="1D1E3BC9" w14:textId="77777777" w:rsidR="007C0D28" w:rsidRPr="007C0D28" w:rsidRDefault="007C0D28" w:rsidP="00F80F54">
            <w:r w:rsidRPr="007C0D28">
              <w:rPr>
                <w:bCs/>
              </w:rPr>
              <w:t>105</w:t>
            </w:r>
          </w:p>
        </w:tc>
        <w:tc>
          <w:tcPr>
            <w:tcW w:w="1919" w:type="pct"/>
          </w:tcPr>
          <w:p w14:paraId="0A58DD77" w14:textId="77777777" w:rsidR="007C0D28" w:rsidRPr="00F80F54" w:rsidRDefault="007C0D28" w:rsidP="00F80F54">
            <w:r w:rsidRPr="00F80F54">
              <w:t>Podospora anserina</w:t>
            </w:r>
          </w:p>
        </w:tc>
        <w:tc>
          <w:tcPr>
            <w:tcW w:w="1661" w:type="pct"/>
          </w:tcPr>
          <w:p w14:paraId="0E34CF29" w14:textId="77777777" w:rsidR="007C0D28" w:rsidRPr="00F80F54" w:rsidRDefault="007C0D28" w:rsidP="00F80F54">
            <w:r w:rsidRPr="00F80F54">
              <w:t>Pezizomycotina</w:t>
            </w:r>
          </w:p>
        </w:tc>
        <w:tc>
          <w:tcPr>
            <w:tcW w:w="1028" w:type="pct"/>
          </w:tcPr>
          <w:p w14:paraId="1AFC22D3" w14:textId="77777777" w:rsidR="007C0D28" w:rsidRPr="00F80F54" w:rsidRDefault="007C0D28" w:rsidP="00F80F54">
            <w:r w:rsidRPr="00F80F54">
              <w:t>fungi</w:t>
            </w:r>
          </w:p>
        </w:tc>
      </w:tr>
      <w:tr w:rsidR="007C0D28" w:rsidRPr="00F80F54" w14:paraId="04C9DA22" w14:textId="77777777" w:rsidTr="007C0D28">
        <w:tc>
          <w:tcPr>
            <w:tcW w:w="392" w:type="pct"/>
          </w:tcPr>
          <w:p w14:paraId="4517153E" w14:textId="77777777" w:rsidR="007C0D28" w:rsidRPr="007C0D28" w:rsidRDefault="007C0D28" w:rsidP="00F80F54">
            <w:r w:rsidRPr="007C0D28">
              <w:rPr>
                <w:bCs/>
              </w:rPr>
              <w:t>106</w:t>
            </w:r>
          </w:p>
        </w:tc>
        <w:tc>
          <w:tcPr>
            <w:tcW w:w="1919" w:type="pct"/>
          </w:tcPr>
          <w:p w14:paraId="2EB422C1" w14:textId="77777777" w:rsidR="007C0D28" w:rsidRPr="00F80F54" w:rsidRDefault="007C0D28" w:rsidP="00F80F54">
            <w:r w:rsidRPr="00F80F54">
              <w:t>Sclerotinia sclerotiorum</w:t>
            </w:r>
          </w:p>
        </w:tc>
        <w:tc>
          <w:tcPr>
            <w:tcW w:w="1661" w:type="pct"/>
          </w:tcPr>
          <w:p w14:paraId="4FA60DAB" w14:textId="77777777" w:rsidR="007C0D28" w:rsidRPr="00F80F54" w:rsidRDefault="007C0D28" w:rsidP="00F80F54">
            <w:r w:rsidRPr="00F80F54">
              <w:t>Pezizomycotina</w:t>
            </w:r>
          </w:p>
        </w:tc>
        <w:tc>
          <w:tcPr>
            <w:tcW w:w="1028" w:type="pct"/>
          </w:tcPr>
          <w:p w14:paraId="306744DF" w14:textId="77777777" w:rsidR="007C0D28" w:rsidRPr="00F80F54" w:rsidRDefault="007C0D28" w:rsidP="00F80F54">
            <w:r w:rsidRPr="00F80F54">
              <w:t>fungi</w:t>
            </w:r>
          </w:p>
        </w:tc>
      </w:tr>
      <w:tr w:rsidR="007C0D28" w:rsidRPr="00F80F54" w14:paraId="1FC3B636" w14:textId="77777777" w:rsidTr="007C0D28">
        <w:tc>
          <w:tcPr>
            <w:tcW w:w="392" w:type="pct"/>
          </w:tcPr>
          <w:p w14:paraId="4EC209E4" w14:textId="77777777" w:rsidR="007C0D28" w:rsidRPr="007C0D28" w:rsidRDefault="007C0D28" w:rsidP="00F80F54">
            <w:r w:rsidRPr="007C0D28">
              <w:rPr>
                <w:bCs/>
              </w:rPr>
              <w:t>107</w:t>
            </w:r>
          </w:p>
        </w:tc>
        <w:tc>
          <w:tcPr>
            <w:tcW w:w="1919" w:type="pct"/>
          </w:tcPr>
          <w:p w14:paraId="43FEF4B9" w14:textId="77777777" w:rsidR="007C0D28" w:rsidRPr="00F80F54" w:rsidRDefault="007C0D28" w:rsidP="00F80F54">
            <w:r w:rsidRPr="00F80F54">
              <w:t>Stagonospora nodorum</w:t>
            </w:r>
          </w:p>
        </w:tc>
        <w:tc>
          <w:tcPr>
            <w:tcW w:w="1661" w:type="pct"/>
          </w:tcPr>
          <w:p w14:paraId="26FF4163" w14:textId="77777777" w:rsidR="007C0D28" w:rsidRPr="00F80F54" w:rsidRDefault="007C0D28" w:rsidP="00F80F54">
            <w:r w:rsidRPr="00F80F54">
              <w:t>Pezizomycotina</w:t>
            </w:r>
          </w:p>
        </w:tc>
        <w:tc>
          <w:tcPr>
            <w:tcW w:w="1028" w:type="pct"/>
          </w:tcPr>
          <w:p w14:paraId="297C4730" w14:textId="77777777" w:rsidR="007C0D28" w:rsidRPr="00F80F54" w:rsidRDefault="007C0D28" w:rsidP="00F80F54">
            <w:r w:rsidRPr="00F80F54">
              <w:t>fungi</w:t>
            </w:r>
          </w:p>
        </w:tc>
      </w:tr>
      <w:tr w:rsidR="007C0D28" w:rsidRPr="00F80F54" w14:paraId="043E6313" w14:textId="77777777" w:rsidTr="007C0D28">
        <w:tc>
          <w:tcPr>
            <w:tcW w:w="392" w:type="pct"/>
          </w:tcPr>
          <w:p w14:paraId="3231EAD1" w14:textId="77777777" w:rsidR="007C0D28" w:rsidRPr="007C0D28" w:rsidRDefault="007C0D28" w:rsidP="00F80F54">
            <w:r w:rsidRPr="007C0D28">
              <w:rPr>
                <w:bCs/>
              </w:rPr>
              <w:t>108</w:t>
            </w:r>
          </w:p>
        </w:tc>
        <w:tc>
          <w:tcPr>
            <w:tcW w:w="1919" w:type="pct"/>
          </w:tcPr>
          <w:p w14:paraId="6156CC33" w14:textId="77777777" w:rsidR="007C0D28" w:rsidRPr="00F80F54" w:rsidRDefault="007C0D28" w:rsidP="00F80F54">
            <w:r w:rsidRPr="00F80F54">
              <w:t>Talaromyces stipitatus</w:t>
            </w:r>
          </w:p>
        </w:tc>
        <w:tc>
          <w:tcPr>
            <w:tcW w:w="1661" w:type="pct"/>
          </w:tcPr>
          <w:p w14:paraId="59E4BDBB" w14:textId="77777777" w:rsidR="007C0D28" w:rsidRPr="00F80F54" w:rsidRDefault="007C0D28" w:rsidP="00F80F54">
            <w:r w:rsidRPr="00F80F54">
              <w:t>Pezizomycotina</w:t>
            </w:r>
          </w:p>
        </w:tc>
        <w:tc>
          <w:tcPr>
            <w:tcW w:w="1028" w:type="pct"/>
          </w:tcPr>
          <w:p w14:paraId="374F9CC8" w14:textId="77777777" w:rsidR="007C0D28" w:rsidRPr="00F80F54" w:rsidRDefault="007C0D28" w:rsidP="00F80F54">
            <w:r w:rsidRPr="00F80F54">
              <w:t>fungi</w:t>
            </w:r>
          </w:p>
        </w:tc>
      </w:tr>
      <w:tr w:rsidR="007C0D28" w:rsidRPr="00F80F54" w14:paraId="52BCA654" w14:textId="77777777" w:rsidTr="007C0D28">
        <w:tc>
          <w:tcPr>
            <w:tcW w:w="392" w:type="pct"/>
          </w:tcPr>
          <w:p w14:paraId="686B8F24" w14:textId="77777777" w:rsidR="007C0D28" w:rsidRPr="007C0D28" w:rsidRDefault="007C0D28" w:rsidP="00F80F54">
            <w:r w:rsidRPr="007C0D28">
              <w:rPr>
                <w:bCs/>
              </w:rPr>
              <w:t>109</w:t>
            </w:r>
          </w:p>
        </w:tc>
        <w:tc>
          <w:tcPr>
            <w:tcW w:w="1919" w:type="pct"/>
          </w:tcPr>
          <w:p w14:paraId="3DCB41DE" w14:textId="77777777" w:rsidR="007C0D28" w:rsidRPr="00F80F54" w:rsidRDefault="007C0D28" w:rsidP="00F80F54">
            <w:r w:rsidRPr="00F80F54">
              <w:t>Thielavia terrestris</w:t>
            </w:r>
          </w:p>
        </w:tc>
        <w:tc>
          <w:tcPr>
            <w:tcW w:w="1661" w:type="pct"/>
          </w:tcPr>
          <w:p w14:paraId="39AAC455" w14:textId="77777777" w:rsidR="007C0D28" w:rsidRPr="00F80F54" w:rsidRDefault="007C0D28" w:rsidP="00F80F54">
            <w:r w:rsidRPr="00F80F54">
              <w:t>Pezizomycotina</w:t>
            </w:r>
          </w:p>
        </w:tc>
        <w:tc>
          <w:tcPr>
            <w:tcW w:w="1028" w:type="pct"/>
          </w:tcPr>
          <w:p w14:paraId="673AB849" w14:textId="77777777" w:rsidR="007C0D28" w:rsidRPr="00F80F54" w:rsidRDefault="007C0D28" w:rsidP="00F80F54">
            <w:r w:rsidRPr="00F80F54">
              <w:t>fungi</w:t>
            </w:r>
          </w:p>
        </w:tc>
      </w:tr>
      <w:tr w:rsidR="007C0D28" w:rsidRPr="00F80F54" w14:paraId="29416B6B" w14:textId="77777777" w:rsidTr="007C0D28">
        <w:tc>
          <w:tcPr>
            <w:tcW w:w="392" w:type="pct"/>
          </w:tcPr>
          <w:p w14:paraId="2A45CE3E" w14:textId="77777777" w:rsidR="007C0D28" w:rsidRPr="007C0D28" w:rsidRDefault="007C0D28" w:rsidP="00F80F54">
            <w:r w:rsidRPr="007C0D28">
              <w:rPr>
                <w:bCs/>
              </w:rPr>
              <w:t>110</w:t>
            </w:r>
          </w:p>
        </w:tc>
        <w:tc>
          <w:tcPr>
            <w:tcW w:w="1919" w:type="pct"/>
          </w:tcPr>
          <w:p w14:paraId="2354E225" w14:textId="77777777" w:rsidR="007C0D28" w:rsidRPr="00F80F54" w:rsidRDefault="007C0D28" w:rsidP="00F80F54">
            <w:r w:rsidRPr="00F80F54">
              <w:t>Trichoderma atroviride</w:t>
            </w:r>
          </w:p>
        </w:tc>
        <w:tc>
          <w:tcPr>
            <w:tcW w:w="1661" w:type="pct"/>
          </w:tcPr>
          <w:p w14:paraId="0A74765E" w14:textId="77777777" w:rsidR="007C0D28" w:rsidRPr="00F80F54" w:rsidRDefault="007C0D28" w:rsidP="00F80F54">
            <w:r w:rsidRPr="00F80F54">
              <w:t>Pezizomycotina</w:t>
            </w:r>
          </w:p>
        </w:tc>
        <w:tc>
          <w:tcPr>
            <w:tcW w:w="1028" w:type="pct"/>
          </w:tcPr>
          <w:p w14:paraId="30EDAE38" w14:textId="77777777" w:rsidR="007C0D28" w:rsidRPr="00F80F54" w:rsidRDefault="007C0D28" w:rsidP="00F80F54">
            <w:r w:rsidRPr="00F80F54">
              <w:t>fungi</w:t>
            </w:r>
          </w:p>
        </w:tc>
      </w:tr>
      <w:tr w:rsidR="007C0D28" w:rsidRPr="00F80F54" w14:paraId="718CBEC3" w14:textId="77777777" w:rsidTr="007C0D28">
        <w:tc>
          <w:tcPr>
            <w:tcW w:w="392" w:type="pct"/>
          </w:tcPr>
          <w:p w14:paraId="4DC2AFE0" w14:textId="77777777" w:rsidR="007C0D28" w:rsidRPr="007C0D28" w:rsidRDefault="007C0D28" w:rsidP="00F80F54">
            <w:r w:rsidRPr="007C0D28">
              <w:rPr>
                <w:bCs/>
              </w:rPr>
              <w:t>111</w:t>
            </w:r>
          </w:p>
        </w:tc>
        <w:tc>
          <w:tcPr>
            <w:tcW w:w="1919" w:type="pct"/>
          </w:tcPr>
          <w:p w14:paraId="3C1590CC" w14:textId="77777777" w:rsidR="007C0D28" w:rsidRPr="00F80F54" w:rsidRDefault="007C0D28" w:rsidP="00F80F54">
            <w:r w:rsidRPr="00F80F54">
              <w:t>Trichophyton equinum CBS127.97</w:t>
            </w:r>
          </w:p>
        </w:tc>
        <w:tc>
          <w:tcPr>
            <w:tcW w:w="1661" w:type="pct"/>
          </w:tcPr>
          <w:p w14:paraId="2260A3E6" w14:textId="77777777" w:rsidR="007C0D28" w:rsidRPr="00F80F54" w:rsidRDefault="007C0D28" w:rsidP="00F80F54">
            <w:r w:rsidRPr="00F80F54">
              <w:t>Pezizomycotina</w:t>
            </w:r>
          </w:p>
        </w:tc>
        <w:tc>
          <w:tcPr>
            <w:tcW w:w="1028" w:type="pct"/>
          </w:tcPr>
          <w:p w14:paraId="707C7476" w14:textId="77777777" w:rsidR="007C0D28" w:rsidRPr="00F80F54" w:rsidRDefault="007C0D28" w:rsidP="00F80F54">
            <w:r w:rsidRPr="00F80F54">
              <w:t>fungi</w:t>
            </w:r>
          </w:p>
        </w:tc>
      </w:tr>
      <w:tr w:rsidR="007C0D28" w:rsidRPr="00F80F54" w14:paraId="6A15B284" w14:textId="77777777" w:rsidTr="007C0D28">
        <w:tc>
          <w:tcPr>
            <w:tcW w:w="392" w:type="pct"/>
          </w:tcPr>
          <w:p w14:paraId="3F7F2E42" w14:textId="77777777" w:rsidR="007C0D28" w:rsidRPr="007C0D28" w:rsidRDefault="007C0D28" w:rsidP="00F80F54">
            <w:r w:rsidRPr="007C0D28">
              <w:rPr>
                <w:bCs/>
              </w:rPr>
              <w:t>112</w:t>
            </w:r>
          </w:p>
        </w:tc>
        <w:tc>
          <w:tcPr>
            <w:tcW w:w="1919" w:type="pct"/>
          </w:tcPr>
          <w:p w14:paraId="64E363DF" w14:textId="77777777" w:rsidR="007C0D28" w:rsidRPr="00F80F54" w:rsidRDefault="007C0D28" w:rsidP="00F80F54">
            <w:r w:rsidRPr="00F80F54">
              <w:t>Trichoderma reesei</w:t>
            </w:r>
          </w:p>
        </w:tc>
        <w:tc>
          <w:tcPr>
            <w:tcW w:w="1661" w:type="pct"/>
          </w:tcPr>
          <w:p w14:paraId="027B4B4A" w14:textId="77777777" w:rsidR="007C0D28" w:rsidRPr="00F80F54" w:rsidRDefault="007C0D28" w:rsidP="00F80F54">
            <w:r w:rsidRPr="00F80F54">
              <w:t>Pezizomycotina</w:t>
            </w:r>
          </w:p>
        </w:tc>
        <w:tc>
          <w:tcPr>
            <w:tcW w:w="1028" w:type="pct"/>
          </w:tcPr>
          <w:p w14:paraId="4F04113A" w14:textId="77777777" w:rsidR="007C0D28" w:rsidRPr="00F80F54" w:rsidRDefault="007C0D28" w:rsidP="00F80F54">
            <w:r w:rsidRPr="00F80F54">
              <w:t>fungi</w:t>
            </w:r>
          </w:p>
        </w:tc>
      </w:tr>
      <w:tr w:rsidR="007C0D28" w:rsidRPr="00F80F54" w14:paraId="087EE90D" w14:textId="77777777" w:rsidTr="007C0D28">
        <w:tc>
          <w:tcPr>
            <w:tcW w:w="392" w:type="pct"/>
          </w:tcPr>
          <w:p w14:paraId="5D6E57A1" w14:textId="77777777" w:rsidR="007C0D28" w:rsidRPr="007C0D28" w:rsidRDefault="007C0D28" w:rsidP="00F80F54">
            <w:r w:rsidRPr="007C0D28">
              <w:rPr>
                <w:bCs/>
              </w:rPr>
              <w:t>113</w:t>
            </w:r>
          </w:p>
        </w:tc>
        <w:tc>
          <w:tcPr>
            <w:tcW w:w="1919" w:type="pct"/>
          </w:tcPr>
          <w:p w14:paraId="324D48FD" w14:textId="77777777" w:rsidR="007C0D28" w:rsidRPr="00F80F54" w:rsidRDefault="007C0D28" w:rsidP="00F80F54">
            <w:r w:rsidRPr="00F80F54">
              <w:t>Trichoderma virens Gv29-8</w:t>
            </w:r>
          </w:p>
        </w:tc>
        <w:tc>
          <w:tcPr>
            <w:tcW w:w="1661" w:type="pct"/>
          </w:tcPr>
          <w:p w14:paraId="59F5CEAD" w14:textId="77777777" w:rsidR="007C0D28" w:rsidRPr="00F80F54" w:rsidRDefault="007C0D28" w:rsidP="00F80F54">
            <w:r w:rsidRPr="00F80F54">
              <w:t>Pezizomycotina</w:t>
            </w:r>
          </w:p>
        </w:tc>
        <w:tc>
          <w:tcPr>
            <w:tcW w:w="1028" w:type="pct"/>
          </w:tcPr>
          <w:p w14:paraId="4606A89A" w14:textId="77777777" w:rsidR="007C0D28" w:rsidRPr="00F80F54" w:rsidRDefault="007C0D28" w:rsidP="00F80F54">
            <w:r w:rsidRPr="00F80F54">
              <w:t>fungi</w:t>
            </w:r>
          </w:p>
        </w:tc>
      </w:tr>
      <w:tr w:rsidR="007C0D28" w:rsidRPr="00F80F54" w14:paraId="4991CA1E" w14:textId="77777777" w:rsidTr="007C0D28">
        <w:tc>
          <w:tcPr>
            <w:tcW w:w="392" w:type="pct"/>
          </w:tcPr>
          <w:p w14:paraId="07BF47AE" w14:textId="77777777" w:rsidR="007C0D28" w:rsidRPr="007C0D28" w:rsidRDefault="007C0D28" w:rsidP="00F80F54">
            <w:r w:rsidRPr="007C0D28">
              <w:rPr>
                <w:bCs/>
              </w:rPr>
              <w:t>114</w:t>
            </w:r>
          </w:p>
        </w:tc>
        <w:tc>
          <w:tcPr>
            <w:tcW w:w="1919" w:type="pct"/>
          </w:tcPr>
          <w:p w14:paraId="00AACE0F" w14:textId="77777777" w:rsidR="007C0D28" w:rsidRPr="00F80F54" w:rsidRDefault="007C0D28" w:rsidP="00F80F54">
            <w:r w:rsidRPr="00F80F54">
              <w:t>Tuber melanosporum</w:t>
            </w:r>
          </w:p>
        </w:tc>
        <w:tc>
          <w:tcPr>
            <w:tcW w:w="1661" w:type="pct"/>
          </w:tcPr>
          <w:p w14:paraId="33AFD211" w14:textId="77777777" w:rsidR="007C0D28" w:rsidRPr="00F80F54" w:rsidRDefault="007C0D28" w:rsidP="00F80F54">
            <w:r w:rsidRPr="00F80F54">
              <w:t>Pezizomycotina</w:t>
            </w:r>
          </w:p>
        </w:tc>
        <w:tc>
          <w:tcPr>
            <w:tcW w:w="1028" w:type="pct"/>
          </w:tcPr>
          <w:p w14:paraId="7B1AADFD" w14:textId="77777777" w:rsidR="007C0D28" w:rsidRPr="00F80F54" w:rsidRDefault="007C0D28" w:rsidP="00F80F54">
            <w:r w:rsidRPr="00F80F54">
              <w:t>fungi</w:t>
            </w:r>
          </w:p>
        </w:tc>
      </w:tr>
      <w:tr w:rsidR="007C0D28" w:rsidRPr="00F80F54" w14:paraId="2AF39907" w14:textId="77777777" w:rsidTr="007C0D28">
        <w:tc>
          <w:tcPr>
            <w:tcW w:w="392" w:type="pct"/>
          </w:tcPr>
          <w:p w14:paraId="7903C539" w14:textId="77777777" w:rsidR="007C0D28" w:rsidRPr="007C0D28" w:rsidRDefault="007C0D28" w:rsidP="00F80F54">
            <w:r w:rsidRPr="007C0D28">
              <w:rPr>
                <w:bCs/>
              </w:rPr>
              <w:t>115</w:t>
            </w:r>
          </w:p>
        </w:tc>
        <w:tc>
          <w:tcPr>
            <w:tcW w:w="1919" w:type="pct"/>
          </w:tcPr>
          <w:p w14:paraId="6D249D1C" w14:textId="77777777" w:rsidR="007C0D28" w:rsidRPr="00F80F54" w:rsidRDefault="007C0D28" w:rsidP="00F80F54">
            <w:r w:rsidRPr="00F80F54">
              <w:t>Uncinocarpus reesii 5820</w:t>
            </w:r>
          </w:p>
        </w:tc>
        <w:tc>
          <w:tcPr>
            <w:tcW w:w="1661" w:type="pct"/>
          </w:tcPr>
          <w:p w14:paraId="30AC256C" w14:textId="77777777" w:rsidR="007C0D28" w:rsidRPr="00F80F54" w:rsidRDefault="007C0D28" w:rsidP="00F80F54">
            <w:r w:rsidRPr="00F80F54">
              <w:t>Pezizomycotina</w:t>
            </w:r>
          </w:p>
        </w:tc>
        <w:tc>
          <w:tcPr>
            <w:tcW w:w="1028" w:type="pct"/>
          </w:tcPr>
          <w:p w14:paraId="57246997" w14:textId="77777777" w:rsidR="007C0D28" w:rsidRPr="00F80F54" w:rsidRDefault="007C0D28" w:rsidP="00F80F54">
            <w:r w:rsidRPr="00F80F54">
              <w:t>fungi</w:t>
            </w:r>
          </w:p>
        </w:tc>
      </w:tr>
      <w:tr w:rsidR="007C0D28" w:rsidRPr="00F80F54" w14:paraId="54A172E1" w14:textId="77777777" w:rsidTr="007C0D28">
        <w:tc>
          <w:tcPr>
            <w:tcW w:w="392" w:type="pct"/>
          </w:tcPr>
          <w:p w14:paraId="5E426CD8" w14:textId="77777777" w:rsidR="007C0D28" w:rsidRPr="007C0D28" w:rsidRDefault="007C0D28" w:rsidP="00F80F54">
            <w:r w:rsidRPr="007C0D28">
              <w:rPr>
                <w:bCs/>
              </w:rPr>
              <w:t>116</w:t>
            </w:r>
          </w:p>
        </w:tc>
        <w:tc>
          <w:tcPr>
            <w:tcW w:w="1919" w:type="pct"/>
          </w:tcPr>
          <w:p w14:paraId="53E08808" w14:textId="77777777" w:rsidR="007C0D28" w:rsidRPr="00F80F54" w:rsidRDefault="007C0D28" w:rsidP="00F80F54">
            <w:r w:rsidRPr="00F80F54">
              <w:t>Uncinocarpus reesii 2939</w:t>
            </w:r>
          </w:p>
        </w:tc>
        <w:tc>
          <w:tcPr>
            <w:tcW w:w="1661" w:type="pct"/>
          </w:tcPr>
          <w:p w14:paraId="67CF6D2D" w14:textId="77777777" w:rsidR="007C0D28" w:rsidRPr="00F80F54" w:rsidRDefault="007C0D28" w:rsidP="00F80F54">
            <w:r w:rsidRPr="00F80F54">
              <w:t>Pezizomycotina</w:t>
            </w:r>
          </w:p>
        </w:tc>
        <w:tc>
          <w:tcPr>
            <w:tcW w:w="1028" w:type="pct"/>
          </w:tcPr>
          <w:p w14:paraId="1B9C421F" w14:textId="77777777" w:rsidR="007C0D28" w:rsidRPr="00F80F54" w:rsidRDefault="007C0D28" w:rsidP="00F80F54">
            <w:r w:rsidRPr="00F80F54">
              <w:t>fungi</w:t>
            </w:r>
          </w:p>
        </w:tc>
      </w:tr>
      <w:tr w:rsidR="007C0D28" w:rsidRPr="00F80F54" w14:paraId="5CC4AEF7" w14:textId="77777777" w:rsidTr="007C0D28">
        <w:tc>
          <w:tcPr>
            <w:tcW w:w="392" w:type="pct"/>
          </w:tcPr>
          <w:p w14:paraId="50C116DA" w14:textId="77777777" w:rsidR="007C0D28" w:rsidRPr="007C0D28" w:rsidRDefault="007C0D28" w:rsidP="00F80F54">
            <w:r w:rsidRPr="007C0D28">
              <w:rPr>
                <w:bCs/>
              </w:rPr>
              <w:t>117</w:t>
            </w:r>
          </w:p>
        </w:tc>
        <w:tc>
          <w:tcPr>
            <w:tcW w:w="1919" w:type="pct"/>
          </w:tcPr>
          <w:p w14:paraId="1AA0E848" w14:textId="77777777" w:rsidR="007C0D28" w:rsidRPr="00F80F54" w:rsidRDefault="007C0D28" w:rsidP="00F80F54">
            <w:r w:rsidRPr="00F80F54">
              <w:t>Verticillium albo-atrum VaMs.102</w:t>
            </w:r>
          </w:p>
        </w:tc>
        <w:tc>
          <w:tcPr>
            <w:tcW w:w="1661" w:type="pct"/>
          </w:tcPr>
          <w:p w14:paraId="29FBCF4D" w14:textId="77777777" w:rsidR="007C0D28" w:rsidRPr="00F80F54" w:rsidRDefault="007C0D28" w:rsidP="00F80F54">
            <w:r w:rsidRPr="00F80F54">
              <w:t>Pezizomycotina</w:t>
            </w:r>
          </w:p>
        </w:tc>
        <w:tc>
          <w:tcPr>
            <w:tcW w:w="1028" w:type="pct"/>
          </w:tcPr>
          <w:p w14:paraId="3C4C78D7" w14:textId="77777777" w:rsidR="007C0D28" w:rsidRPr="00F80F54" w:rsidRDefault="007C0D28" w:rsidP="00F80F54">
            <w:r w:rsidRPr="00F80F54">
              <w:t>fungi</w:t>
            </w:r>
          </w:p>
        </w:tc>
      </w:tr>
      <w:tr w:rsidR="007C0D28" w:rsidRPr="00F80F54" w14:paraId="4659D480" w14:textId="77777777" w:rsidTr="007C0D28">
        <w:tc>
          <w:tcPr>
            <w:tcW w:w="392" w:type="pct"/>
          </w:tcPr>
          <w:p w14:paraId="007911ED" w14:textId="77777777" w:rsidR="007C0D28" w:rsidRPr="007C0D28" w:rsidRDefault="007C0D28" w:rsidP="00F80F54">
            <w:r w:rsidRPr="007C0D28">
              <w:rPr>
                <w:bCs/>
              </w:rPr>
              <w:t>118</w:t>
            </w:r>
          </w:p>
        </w:tc>
        <w:tc>
          <w:tcPr>
            <w:tcW w:w="1919" w:type="pct"/>
          </w:tcPr>
          <w:p w14:paraId="12389AEB" w14:textId="77777777" w:rsidR="007C0D28" w:rsidRPr="00F80F54" w:rsidRDefault="007C0D28" w:rsidP="00F80F54">
            <w:r w:rsidRPr="00F80F54">
              <w:t>Verticillium dahliae VdLs.17</w:t>
            </w:r>
          </w:p>
        </w:tc>
        <w:tc>
          <w:tcPr>
            <w:tcW w:w="1661" w:type="pct"/>
          </w:tcPr>
          <w:p w14:paraId="209BD475" w14:textId="77777777" w:rsidR="007C0D28" w:rsidRPr="00F80F54" w:rsidRDefault="007C0D28" w:rsidP="00F80F54">
            <w:r w:rsidRPr="00F80F54">
              <w:t>Pezizomycotina</w:t>
            </w:r>
          </w:p>
        </w:tc>
        <w:tc>
          <w:tcPr>
            <w:tcW w:w="1028" w:type="pct"/>
          </w:tcPr>
          <w:p w14:paraId="153250FE" w14:textId="77777777" w:rsidR="007C0D28" w:rsidRPr="00F80F54" w:rsidRDefault="007C0D28" w:rsidP="00F80F54">
            <w:r w:rsidRPr="00F80F54">
              <w:t>fungi</w:t>
            </w:r>
          </w:p>
        </w:tc>
      </w:tr>
      <w:tr w:rsidR="007C0D28" w:rsidRPr="00F80F54" w14:paraId="49C6F1A2" w14:textId="77777777" w:rsidTr="007C0D28">
        <w:tc>
          <w:tcPr>
            <w:tcW w:w="392" w:type="pct"/>
          </w:tcPr>
          <w:p w14:paraId="7F39FD20" w14:textId="77777777" w:rsidR="007C0D28" w:rsidRPr="007C0D28" w:rsidRDefault="007C0D28" w:rsidP="00F80F54">
            <w:r w:rsidRPr="007C0D28">
              <w:rPr>
                <w:bCs/>
              </w:rPr>
              <w:t>119</w:t>
            </w:r>
          </w:p>
        </w:tc>
        <w:tc>
          <w:tcPr>
            <w:tcW w:w="1919" w:type="pct"/>
          </w:tcPr>
          <w:p w14:paraId="0B978075" w14:textId="77777777" w:rsidR="007C0D28" w:rsidRPr="00F80F54" w:rsidRDefault="007C0D28" w:rsidP="00F80F54">
            <w:r w:rsidRPr="00F80F54">
              <w:t>Phaeosphaeria nodorum SN15</w:t>
            </w:r>
          </w:p>
        </w:tc>
        <w:tc>
          <w:tcPr>
            <w:tcW w:w="1661" w:type="pct"/>
          </w:tcPr>
          <w:p w14:paraId="4E27B815" w14:textId="77777777" w:rsidR="007C0D28" w:rsidRPr="00F80F54" w:rsidRDefault="007C0D28" w:rsidP="00F80F54">
            <w:r w:rsidRPr="00F80F54">
              <w:t>Pezizomycotina</w:t>
            </w:r>
          </w:p>
        </w:tc>
        <w:tc>
          <w:tcPr>
            <w:tcW w:w="1028" w:type="pct"/>
          </w:tcPr>
          <w:p w14:paraId="64CDE494" w14:textId="77777777" w:rsidR="007C0D28" w:rsidRPr="00F80F54" w:rsidRDefault="007C0D28" w:rsidP="00F80F54">
            <w:r w:rsidRPr="00F80F54">
              <w:t>fungi</w:t>
            </w:r>
          </w:p>
        </w:tc>
      </w:tr>
      <w:tr w:rsidR="007C0D28" w:rsidRPr="00F80F54" w14:paraId="6B5467FE" w14:textId="77777777" w:rsidTr="007C0D28">
        <w:tc>
          <w:tcPr>
            <w:tcW w:w="392" w:type="pct"/>
          </w:tcPr>
          <w:p w14:paraId="7030B4F5" w14:textId="77777777" w:rsidR="007C0D28" w:rsidRPr="007C0D28" w:rsidRDefault="007C0D28" w:rsidP="00F80F54">
            <w:r w:rsidRPr="007C0D28">
              <w:rPr>
                <w:bCs/>
              </w:rPr>
              <w:t>120</w:t>
            </w:r>
          </w:p>
        </w:tc>
        <w:tc>
          <w:tcPr>
            <w:tcW w:w="1919" w:type="pct"/>
          </w:tcPr>
          <w:p w14:paraId="3105B951" w14:textId="77777777" w:rsidR="007C0D28" w:rsidRPr="00F80F54" w:rsidRDefault="007C0D28" w:rsidP="00F80F54">
            <w:r w:rsidRPr="00F80F54">
              <w:t>Schizosaccharomyces japonicus</w:t>
            </w:r>
          </w:p>
        </w:tc>
        <w:tc>
          <w:tcPr>
            <w:tcW w:w="1661" w:type="pct"/>
          </w:tcPr>
          <w:p w14:paraId="43A32B99" w14:textId="77777777" w:rsidR="007C0D28" w:rsidRPr="00F80F54" w:rsidRDefault="007C0D28" w:rsidP="00F80F54">
            <w:r w:rsidRPr="00F80F54">
              <w:t>Taphrinomycotina</w:t>
            </w:r>
          </w:p>
        </w:tc>
        <w:tc>
          <w:tcPr>
            <w:tcW w:w="1028" w:type="pct"/>
          </w:tcPr>
          <w:p w14:paraId="65CC57E2" w14:textId="77777777" w:rsidR="007C0D28" w:rsidRPr="00F80F54" w:rsidRDefault="007C0D28" w:rsidP="00F80F54">
            <w:r w:rsidRPr="00F80F54">
              <w:t>fungi</w:t>
            </w:r>
          </w:p>
        </w:tc>
      </w:tr>
      <w:tr w:rsidR="007C0D28" w:rsidRPr="00F80F54" w14:paraId="4A9C8855" w14:textId="77777777" w:rsidTr="007C0D28">
        <w:tc>
          <w:tcPr>
            <w:tcW w:w="392" w:type="pct"/>
          </w:tcPr>
          <w:p w14:paraId="202674E2" w14:textId="77777777" w:rsidR="007C0D28" w:rsidRPr="007C0D28" w:rsidRDefault="007C0D28" w:rsidP="00F80F54">
            <w:r w:rsidRPr="007C0D28">
              <w:rPr>
                <w:bCs/>
              </w:rPr>
              <w:t>121</w:t>
            </w:r>
          </w:p>
        </w:tc>
        <w:tc>
          <w:tcPr>
            <w:tcW w:w="1919" w:type="pct"/>
          </w:tcPr>
          <w:p w14:paraId="17090B28" w14:textId="77777777" w:rsidR="007C0D28" w:rsidRPr="00F80F54" w:rsidRDefault="007C0D28" w:rsidP="00F80F54">
            <w:r w:rsidRPr="00F80F54">
              <w:t>Schizosaccharomyce octosporus</w:t>
            </w:r>
          </w:p>
        </w:tc>
        <w:tc>
          <w:tcPr>
            <w:tcW w:w="1661" w:type="pct"/>
          </w:tcPr>
          <w:p w14:paraId="50FDCD2E" w14:textId="77777777" w:rsidR="007C0D28" w:rsidRPr="00F80F54" w:rsidRDefault="007C0D28" w:rsidP="00F80F54">
            <w:r w:rsidRPr="00F80F54">
              <w:t>Taphrinomycotina</w:t>
            </w:r>
          </w:p>
        </w:tc>
        <w:tc>
          <w:tcPr>
            <w:tcW w:w="1028" w:type="pct"/>
          </w:tcPr>
          <w:p w14:paraId="33B53AC6" w14:textId="77777777" w:rsidR="007C0D28" w:rsidRPr="00F80F54" w:rsidRDefault="007C0D28" w:rsidP="00F80F54">
            <w:r w:rsidRPr="00F80F54">
              <w:t>fungi</w:t>
            </w:r>
          </w:p>
        </w:tc>
      </w:tr>
      <w:tr w:rsidR="007C0D28" w:rsidRPr="00F80F54" w14:paraId="7E609ADD" w14:textId="77777777" w:rsidTr="007C0D28">
        <w:tc>
          <w:tcPr>
            <w:tcW w:w="392" w:type="pct"/>
          </w:tcPr>
          <w:p w14:paraId="72270CE0" w14:textId="77777777" w:rsidR="007C0D28" w:rsidRPr="007C0D28" w:rsidRDefault="007C0D28" w:rsidP="00F80F54">
            <w:r w:rsidRPr="007C0D28">
              <w:rPr>
                <w:bCs/>
              </w:rPr>
              <w:t>122</w:t>
            </w:r>
          </w:p>
        </w:tc>
        <w:tc>
          <w:tcPr>
            <w:tcW w:w="1919" w:type="pct"/>
          </w:tcPr>
          <w:p w14:paraId="4DC490C1" w14:textId="77777777" w:rsidR="007C0D28" w:rsidRPr="00F80F54" w:rsidRDefault="007C0D28" w:rsidP="00F80F54">
            <w:r w:rsidRPr="00F80F54">
              <w:t>Schizosaccharomyces pombe</w:t>
            </w:r>
          </w:p>
        </w:tc>
        <w:tc>
          <w:tcPr>
            <w:tcW w:w="1661" w:type="pct"/>
          </w:tcPr>
          <w:p w14:paraId="08F20B64" w14:textId="77777777" w:rsidR="007C0D28" w:rsidRPr="00F80F54" w:rsidRDefault="007C0D28" w:rsidP="00F80F54">
            <w:r w:rsidRPr="00F80F54">
              <w:t>Taphrinomycotina</w:t>
            </w:r>
          </w:p>
        </w:tc>
        <w:tc>
          <w:tcPr>
            <w:tcW w:w="1028" w:type="pct"/>
          </w:tcPr>
          <w:p w14:paraId="48ABB58C" w14:textId="77777777" w:rsidR="007C0D28" w:rsidRPr="00F80F54" w:rsidRDefault="007C0D28" w:rsidP="00F80F54">
            <w:r w:rsidRPr="00F80F54">
              <w:t>fungi</w:t>
            </w:r>
          </w:p>
        </w:tc>
      </w:tr>
      <w:tr w:rsidR="007C0D28" w:rsidRPr="00F80F54" w14:paraId="1A1D98A0" w14:textId="77777777" w:rsidTr="007C0D28">
        <w:tc>
          <w:tcPr>
            <w:tcW w:w="392" w:type="pct"/>
          </w:tcPr>
          <w:p w14:paraId="5B221CC6" w14:textId="77777777" w:rsidR="007C0D28" w:rsidRPr="007C0D28" w:rsidRDefault="007C0D28" w:rsidP="00F80F54">
            <w:r w:rsidRPr="007C0D28">
              <w:rPr>
                <w:bCs/>
              </w:rPr>
              <w:t>123</w:t>
            </w:r>
          </w:p>
        </w:tc>
        <w:tc>
          <w:tcPr>
            <w:tcW w:w="1919" w:type="pct"/>
          </w:tcPr>
          <w:p w14:paraId="6D217DF5" w14:textId="77777777" w:rsidR="007C0D28" w:rsidRPr="00F80F54" w:rsidRDefault="007C0D28" w:rsidP="00F80F54">
            <w:r w:rsidRPr="00F80F54">
              <w:t>Schizosaccharomyces sp. OY26</w:t>
            </w:r>
          </w:p>
        </w:tc>
        <w:tc>
          <w:tcPr>
            <w:tcW w:w="1661" w:type="pct"/>
          </w:tcPr>
          <w:p w14:paraId="38EA0130" w14:textId="77777777" w:rsidR="007C0D28" w:rsidRPr="00F80F54" w:rsidRDefault="007C0D28" w:rsidP="00F80F54">
            <w:r w:rsidRPr="00F80F54">
              <w:t>Taphrinomycotina</w:t>
            </w:r>
          </w:p>
        </w:tc>
        <w:tc>
          <w:tcPr>
            <w:tcW w:w="1028" w:type="pct"/>
          </w:tcPr>
          <w:p w14:paraId="043C588C" w14:textId="77777777" w:rsidR="007C0D28" w:rsidRPr="00F80F54" w:rsidRDefault="007C0D28" w:rsidP="00F80F54">
            <w:r w:rsidRPr="00F80F54">
              <w:t>fungi</w:t>
            </w:r>
          </w:p>
        </w:tc>
      </w:tr>
      <w:tr w:rsidR="007C0D28" w:rsidRPr="00F80F54" w14:paraId="4D4F6AC9" w14:textId="77777777" w:rsidTr="007C0D28">
        <w:tc>
          <w:tcPr>
            <w:tcW w:w="392" w:type="pct"/>
          </w:tcPr>
          <w:p w14:paraId="7C74FA94" w14:textId="77777777" w:rsidR="007C0D28" w:rsidRPr="007C0D28" w:rsidRDefault="007C0D28" w:rsidP="00F80F54">
            <w:r w:rsidRPr="007C0D28">
              <w:rPr>
                <w:bCs/>
              </w:rPr>
              <w:t>124</w:t>
            </w:r>
          </w:p>
        </w:tc>
        <w:tc>
          <w:tcPr>
            <w:tcW w:w="1919" w:type="pct"/>
          </w:tcPr>
          <w:p w14:paraId="48095653" w14:textId="77777777" w:rsidR="007C0D28" w:rsidRPr="00F80F54" w:rsidRDefault="007C0D28" w:rsidP="00F80F54">
            <w:r w:rsidRPr="00F80F54">
              <w:t>Coprinopsis cinerea</w:t>
            </w:r>
          </w:p>
        </w:tc>
        <w:tc>
          <w:tcPr>
            <w:tcW w:w="1661" w:type="pct"/>
          </w:tcPr>
          <w:p w14:paraId="29418020" w14:textId="77777777" w:rsidR="007C0D28" w:rsidRPr="00F80F54" w:rsidRDefault="007C0D28" w:rsidP="00F80F54">
            <w:r w:rsidRPr="00F80F54">
              <w:t>Basidiomycota</w:t>
            </w:r>
          </w:p>
        </w:tc>
        <w:tc>
          <w:tcPr>
            <w:tcW w:w="1028" w:type="pct"/>
          </w:tcPr>
          <w:p w14:paraId="50DD1A86" w14:textId="77777777" w:rsidR="007C0D28" w:rsidRPr="00F80F54" w:rsidRDefault="007C0D28" w:rsidP="00F80F54">
            <w:r w:rsidRPr="00F80F54">
              <w:t>fungi</w:t>
            </w:r>
          </w:p>
        </w:tc>
      </w:tr>
      <w:tr w:rsidR="007C0D28" w:rsidRPr="00F80F54" w14:paraId="3CCBFACD" w14:textId="77777777" w:rsidTr="007C0D28">
        <w:tc>
          <w:tcPr>
            <w:tcW w:w="392" w:type="pct"/>
          </w:tcPr>
          <w:p w14:paraId="7AC06E44" w14:textId="77777777" w:rsidR="007C0D28" w:rsidRPr="007C0D28" w:rsidRDefault="007C0D28" w:rsidP="00F80F54">
            <w:r w:rsidRPr="007C0D28">
              <w:rPr>
                <w:bCs/>
              </w:rPr>
              <w:t>125</w:t>
            </w:r>
          </w:p>
        </w:tc>
        <w:tc>
          <w:tcPr>
            <w:tcW w:w="1919" w:type="pct"/>
          </w:tcPr>
          <w:p w14:paraId="6997F220" w14:textId="77777777" w:rsidR="007C0D28" w:rsidRPr="00F80F54" w:rsidRDefault="007C0D28" w:rsidP="00F80F54">
            <w:r w:rsidRPr="00F80F54">
              <w:t>Cryptococcus neoformans JEC21</w:t>
            </w:r>
          </w:p>
        </w:tc>
        <w:tc>
          <w:tcPr>
            <w:tcW w:w="1661" w:type="pct"/>
          </w:tcPr>
          <w:p w14:paraId="05309F94" w14:textId="77777777" w:rsidR="007C0D28" w:rsidRPr="00F80F54" w:rsidRDefault="007C0D28" w:rsidP="00F80F54">
            <w:r w:rsidRPr="00F80F54">
              <w:t>Basidiomycota</w:t>
            </w:r>
          </w:p>
        </w:tc>
        <w:tc>
          <w:tcPr>
            <w:tcW w:w="1028" w:type="pct"/>
          </w:tcPr>
          <w:p w14:paraId="35669E19" w14:textId="77777777" w:rsidR="007C0D28" w:rsidRPr="00F80F54" w:rsidRDefault="007C0D28" w:rsidP="00F80F54">
            <w:r w:rsidRPr="00F80F54">
              <w:t>fungi</w:t>
            </w:r>
          </w:p>
        </w:tc>
      </w:tr>
      <w:tr w:rsidR="007C0D28" w:rsidRPr="00F80F54" w14:paraId="709E0533" w14:textId="77777777" w:rsidTr="007C0D28">
        <w:tc>
          <w:tcPr>
            <w:tcW w:w="392" w:type="pct"/>
          </w:tcPr>
          <w:p w14:paraId="78615C84" w14:textId="77777777" w:rsidR="007C0D28" w:rsidRPr="007C0D28" w:rsidRDefault="007C0D28" w:rsidP="00F80F54">
            <w:r w:rsidRPr="007C0D28">
              <w:rPr>
                <w:bCs/>
              </w:rPr>
              <w:t>126</w:t>
            </w:r>
          </w:p>
        </w:tc>
        <w:tc>
          <w:tcPr>
            <w:tcW w:w="1919" w:type="pct"/>
          </w:tcPr>
          <w:p w14:paraId="5C705B35" w14:textId="77777777" w:rsidR="007C0D28" w:rsidRPr="00F80F54" w:rsidRDefault="007C0D28" w:rsidP="00F80F54">
            <w:r w:rsidRPr="00F80F54">
              <w:t>Gelatoporia subvermispora</w:t>
            </w:r>
          </w:p>
        </w:tc>
        <w:tc>
          <w:tcPr>
            <w:tcW w:w="1661" w:type="pct"/>
          </w:tcPr>
          <w:p w14:paraId="5D67DBD1" w14:textId="77777777" w:rsidR="007C0D28" w:rsidRPr="00F80F54" w:rsidRDefault="007C0D28" w:rsidP="00F80F54">
            <w:r w:rsidRPr="00F80F54">
              <w:t>Basidiomycota</w:t>
            </w:r>
          </w:p>
        </w:tc>
        <w:tc>
          <w:tcPr>
            <w:tcW w:w="1028" w:type="pct"/>
          </w:tcPr>
          <w:p w14:paraId="7468B96A" w14:textId="77777777" w:rsidR="007C0D28" w:rsidRPr="00F80F54" w:rsidRDefault="007C0D28" w:rsidP="00F80F54">
            <w:r w:rsidRPr="00F80F54">
              <w:t>fungi</w:t>
            </w:r>
          </w:p>
        </w:tc>
      </w:tr>
      <w:tr w:rsidR="007C0D28" w:rsidRPr="00F80F54" w14:paraId="4102BA2E" w14:textId="77777777" w:rsidTr="007C0D28">
        <w:tc>
          <w:tcPr>
            <w:tcW w:w="392" w:type="pct"/>
          </w:tcPr>
          <w:p w14:paraId="793A72BB" w14:textId="77777777" w:rsidR="007C0D28" w:rsidRPr="007C0D28" w:rsidRDefault="007C0D28" w:rsidP="00F80F54">
            <w:r w:rsidRPr="007C0D28">
              <w:rPr>
                <w:bCs/>
              </w:rPr>
              <w:t>127</w:t>
            </w:r>
          </w:p>
        </w:tc>
        <w:tc>
          <w:tcPr>
            <w:tcW w:w="1919" w:type="pct"/>
          </w:tcPr>
          <w:p w14:paraId="702D6004" w14:textId="77777777" w:rsidR="007C0D28" w:rsidRPr="00F80F54" w:rsidRDefault="007C0D28" w:rsidP="00F80F54">
            <w:r w:rsidRPr="00F80F54">
              <w:t>Heterobasidion annosum</w:t>
            </w:r>
          </w:p>
        </w:tc>
        <w:tc>
          <w:tcPr>
            <w:tcW w:w="1661" w:type="pct"/>
          </w:tcPr>
          <w:p w14:paraId="17C961E8" w14:textId="77777777" w:rsidR="007C0D28" w:rsidRPr="00F80F54" w:rsidRDefault="007C0D28" w:rsidP="00F80F54">
            <w:r w:rsidRPr="00F80F54">
              <w:t>Basidiomycota</w:t>
            </w:r>
          </w:p>
        </w:tc>
        <w:tc>
          <w:tcPr>
            <w:tcW w:w="1028" w:type="pct"/>
          </w:tcPr>
          <w:p w14:paraId="23BDBCDA" w14:textId="77777777" w:rsidR="007C0D28" w:rsidRPr="00F80F54" w:rsidRDefault="007C0D28" w:rsidP="00F80F54">
            <w:r w:rsidRPr="00F80F54">
              <w:t>fungi</w:t>
            </w:r>
          </w:p>
        </w:tc>
      </w:tr>
      <w:tr w:rsidR="007C0D28" w:rsidRPr="00F80F54" w14:paraId="70E4D316" w14:textId="77777777" w:rsidTr="007C0D28">
        <w:tc>
          <w:tcPr>
            <w:tcW w:w="392" w:type="pct"/>
          </w:tcPr>
          <w:p w14:paraId="20AD5F63" w14:textId="77777777" w:rsidR="007C0D28" w:rsidRPr="007C0D28" w:rsidRDefault="007C0D28" w:rsidP="00F80F54">
            <w:r w:rsidRPr="007C0D28">
              <w:rPr>
                <w:bCs/>
              </w:rPr>
              <w:t>128</w:t>
            </w:r>
          </w:p>
        </w:tc>
        <w:tc>
          <w:tcPr>
            <w:tcW w:w="1919" w:type="pct"/>
          </w:tcPr>
          <w:p w14:paraId="1709CAEF" w14:textId="77777777" w:rsidR="007C0D28" w:rsidRPr="00F80F54" w:rsidRDefault="007C0D28" w:rsidP="00F80F54">
            <w:r w:rsidRPr="00F80F54">
              <w:t>Laccaria bicolor</w:t>
            </w:r>
          </w:p>
        </w:tc>
        <w:tc>
          <w:tcPr>
            <w:tcW w:w="1661" w:type="pct"/>
          </w:tcPr>
          <w:p w14:paraId="6DBAFE80" w14:textId="77777777" w:rsidR="007C0D28" w:rsidRPr="00F80F54" w:rsidRDefault="007C0D28" w:rsidP="00F80F54">
            <w:r w:rsidRPr="00F80F54">
              <w:t>Basidiomycota</w:t>
            </w:r>
          </w:p>
        </w:tc>
        <w:tc>
          <w:tcPr>
            <w:tcW w:w="1028" w:type="pct"/>
          </w:tcPr>
          <w:p w14:paraId="39C25FDF" w14:textId="77777777" w:rsidR="007C0D28" w:rsidRPr="00F80F54" w:rsidRDefault="007C0D28" w:rsidP="00F80F54">
            <w:r w:rsidRPr="00F80F54">
              <w:t>fungi</w:t>
            </w:r>
          </w:p>
        </w:tc>
      </w:tr>
      <w:tr w:rsidR="007C0D28" w:rsidRPr="00F80F54" w14:paraId="3EF643B4" w14:textId="77777777" w:rsidTr="007C0D28">
        <w:tc>
          <w:tcPr>
            <w:tcW w:w="392" w:type="pct"/>
          </w:tcPr>
          <w:p w14:paraId="1582F479" w14:textId="77777777" w:rsidR="007C0D28" w:rsidRPr="007C0D28" w:rsidRDefault="007C0D28" w:rsidP="00F80F54">
            <w:r w:rsidRPr="007C0D28">
              <w:rPr>
                <w:bCs/>
              </w:rPr>
              <w:t>129</w:t>
            </w:r>
          </w:p>
        </w:tc>
        <w:tc>
          <w:tcPr>
            <w:tcW w:w="1919" w:type="pct"/>
          </w:tcPr>
          <w:p w14:paraId="262C7146" w14:textId="77777777" w:rsidR="007C0D28" w:rsidRPr="00F80F54" w:rsidRDefault="007C0D28" w:rsidP="00F80F54">
            <w:r w:rsidRPr="00F80F54">
              <w:t>Malassezia globosa CBS 7966</w:t>
            </w:r>
          </w:p>
        </w:tc>
        <w:tc>
          <w:tcPr>
            <w:tcW w:w="1661" w:type="pct"/>
          </w:tcPr>
          <w:p w14:paraId="12025F07" w14:textId="77777777" w:rsidR="007C0D28" w:rsidRPr="00F80F54" w:rsidRDefault="007C0D28" w:rsidP="00F80F54">
            <w:r w:rsidRPr="00F80F54">
              <w:t>Basidiomycota</w:t>
            </w:r>
          </w:p>
        </w:tc>
        <w:tc>
          <w:tcPr>
            <w:tcW w:w="1028" w:type="pct"/>
          </w:tcPr>
          <w:p w14:paraId="000445CC" w14:textId="77777777" w:rsidR="007C0D28" w:rsidRPr="00F80F54" w:rsidRDefault="007C0D28" w:rsidP="00F80F54">
            <w:r w:rsidRPr="00F80F54">
              <w:t>fungi</w:t>
            </w:r>
          </w:p>
        </w:tc>
      </w:tr>
      <w:tr w:rsidR="007C0D28" w:rsidRPr="00F80F54" w14:paraId="1DF7D950" w14:textId="77777777" w:rsidTr="007C0D28">
        <w:tc>
          <w:tcPr>
            <w:tcW w:w="392" w:type="pct"/>
          </w:tcPr>
          <w:p w14:paraId="08902AC2" w14:textId="77777777" w:rsidR="007C0D28" w:rsidRPr="007C0D28" w:rsidRDefault="007C0D28" w:rsidP="00F80F54">
            <w:r w:rsidRPr="007C0D28">
              <w:rPr>
                <w:bCs/>
              </w:rPr>
              <w:t>130</w:t>
            </w:r>
          </w:p>
        </w:tc>
        <w:tc>
          <w:tcPr>
            <w:tcW w:w="1919" w:type="pct"/>
          </w:tcPr>
          <w:p w14:paraId="2D38F182" w14:textId="77777777" w:rsidR="007C0D28" w:rsidRPr="00F80F54" w:rsidRDefault="007C0D28" w:rsidP="00F80F54">
            <w:r w:rsidRPr="00F80F54">
              <w:t>Melampsora laricis-populina</w:t>
            </w:r>
          </w:p>
        </w:tc>
        <w:tc>
          <w:tcPr>
            <w:tcW w:w="1661" w:type="pct"/>
          </w:tcPr>
          <w:p w14:paraId="7C95DDF1" w14:textId="77777777" w:rsidR="007C0D28" w:rsidRPr="00F80F54" w:rsidRDefault="007C0D28" w:rsidP="00F80F54">
            <w:r w:rsidRPr="00F80F54">
              <w:t>Basidiomycota</w:t>
            </w:r>
          </w:p>
        </w:tc>
        <w:tc>
          <w:tcPr>
            <w:tcW w:w="1028" w:type="pct"/>
          </w:tcPr>
          <w:p w14:paraId="1C705EF7" w14:textId="77777777" w:rsidR="007C0D28" w:rsidRPr="00F80F54" w:rsidRDefault="007C0D28" w:rsidP="00F80F54">
            <w:r w:rsidRPr="00F80F54">
              <w:t>fungi</w:t>
            </w:r>
          </w:p>
        </w:tc>
      </w:tr>
      <w:tr w:rsidR="007C0D28" w:rsidRPr="00F80F54" w14:paraId="2514AA64" w14:textId="77777777" w:rsidTr="007C0D28">
        <w:tc>
          <w:tcPr>
            <w:tcW w:w="392" w:type="pct"/>
          </w:tcPr>
          <w:p w14:paraId="485892A7" w14:textId="77777777" w:rsidR="007C0D28" w:rsidRPr="007C0D28" w:rsidRDefault="007C0D28" w:rsidP="00F80F54">
            <w:r w:rsidRPr="007C0D28">
              <w:rPr>
                <w:bCs/>
              </w:rPr>
              <w:t>131</w:t>
            </w:r>
          </w:p>
        </w:tc>
        <w:tc>
          <w:tcPr>
            <w:tcW w:w="1919" w:type="pct"/>
          </w:tcPr>
          <w:p w14:paraId="3404AB18" w14:textId="77777777" w:rsidR="007C0D28" w:rsidRPr="00F80F54" w:rsidRDefault="007C0D28" w:rsidP="00F80F54">
            <w:r w:rsidRPr="00F80F54">
              <w:t>Moniliophthora perniciosa FA553</w:t>
            </w:r>
          </w:p>
        </w:tc>
        <w:tc>
          <w:tcPr>
            <w:tcW w:w="1661" w:type="pct"/>
          </w:tcPr>
          <w:p w14:paraId="32247AC8" w14:textId="77777777" w:rsidR="007C0D28" w:rsidRPr="00F80F54" w:rsidRDefault="007C0D28" w:rsidP="00F80F54">
            <w:r w:rsidRPr="00F80F54">
              <w:t>Basidiomycota</w:t>
            </w:r>
          </w:p>
        </w:tc>
        <w:tc>
          <w:tcPr>
            <w:tcW w:w="1028" w:type="pct"/>
          </w:tcPr>
          <w:p w14:paraId="3C8713F0" w14:textId="77777777" w:rsidR="007C0D28" w:rsidRPr="00F80F54" w:rsidRDefault="007C0D28" w:rsidP="00F80F54">
            <w:r w:rsidRPr="00F80F54">
              <w:t>fungi</w:t>
            </w:r>
          </w:p>
        </w:tc>
      </w:tr>
      <w:tr w:rsidR="007C0D28" w:rsidRPr="00F80F54" w14:paraId="4F4114D1" w14:textId="77777777" w:rsidTr="007C0D28">
        <w:tc>
          <w:tcPr>
            <w:tcW w:w="392" w:type="pct"/>
          </w:tcPr>
          <w:p w14:paraId="24D98DC1" w14:textId="77777777" w:rsidR="007C0D28" w:rsidRPr="007C0D28" w:rsidRDefault="007C0D28" w:rsidP="00F80F54">
            <w:r w:rsidRPr="007C0D28">
              <w:rPr>
                <w:bCs/>
              </w:rPr>
              <w:t>132</w:t>
            </w:r>
          </w:p>
        </w:tc>
        <w:tc>
          <w:tcPr>
            <w:tcW w:w="1919" w:type="pct"/>
          </w:tcPr>
          <w:p w14:paraId="68DE46D5" w14:textId="77777777" w:rsidR="007C0D28" w:rsidRPr="00F80F54" w:rsidRDefault="007C0D28" w:rsidP="00F80F54">
            <w:r w:rsidRPr="00F80F54">
              <w:t>Phanerochaete chrysosporium P-78</w:t>
            </w:r>
          </w:p>
        </w:tc>
        <w:tc>
          <w:tcPr>
            <w:tcW w:w="1661" w:type="pct"/>
          </w:tcPr>
          <w:p w14:paraId="32504042" w14:textId="77777777" w:rsidR="007C0D28" w:rsidRPr="00F80F54" w:rsidRDefault="007C0D28" w:rsidP="00F80F54">
            <w:r w:rsidRPr="00F80F54">
              <w:t>Basidiomycota</w:t>
            </w:r>
          </w:p>
        </w:tc>
        <w:tc>
          <w:tcPr>
            <w:tcW w:w="1028" w:type="pct"/>
          </w:tcPr>
          <w:p w14:paraId="4BBDE683" w14:textId="77777777" w:rsidR="007C0D28" w:rsidRPr="00F80F54" w:rsidRDefault="007C0D28" w:rsidP="00F80F54">
            <w:r w:rsidRPr="00F80F54">
              <w:t>fungi</w:t>
            </w:r>
          </w:p>
        </w:tc>
      </w:tr>
      <w:tr w:rsidR="007C0D28" w:rsidRPr="00F80F54" w14:paraId="634E6B77" w14:textId="77777777" w:rsidTr="007C0D28">
        <w:tc>
          <w:tcPr>
            <w:tcW w:w="392" w:type="pct"/>
          </w:tcPr>
          <w:p w14:paraId="0EC87EFB" w14:textId="77777777" w:rsidR="007C0D28" w:rsidRPr="007C0D28" w:rsidRDefault="007C0D28" w:rsidP="00F80F54">
            <w:r w:rsidRPr="007C0D28">
              <w:rPr>
                <w:bCs/>
              </w:rPr>
              <w:t>133</w:t>
            </w:r>
          </w:p>
        </w:tc>
        <w:tc>
          <w:tcPr>
            <w:tcW w:w="1919" w:type="pct"/>
          </w:tcPr>
          <w:p w14:paraId="14C9F992" w14:textId="77777777" w:rsidR="007C0D28" w:rsidRPr="00F80F54" w:rsidRDefault="007C0D28" w:rsidP="00F80F54">
            <w:r w:rsidRPr="00F80F54">
              <w:t>Pleurotus ostreatus PC15</w:t>
            </w:r>
          </w:p>
        </w:tc>
        <w:tc>
          <w:tcPr>
            <w:tcW w:w="1661" w:type="pct"/>
          </w:tcPr>
          <w:p w14:paraId="23782398" w14:textId="77777777" w:rsidR="007C0D28" w:rsidRPr="00F80F54" w:rsidRDefault="007C0D28" w:rsidP="00F80F54">
            <w:r w:rsidRPr="00F80F54">
              <w:t>Basidiomycota</w:t>
            </w:r>
          </w:p>
        </w:tc>
        <w:tc>
          <w:tcPr>
            <w:tcW w:w="1028" w:type="pct"/>
          </w:tcPr>
          <w:p w14:paraId="52FA319E" w14:textId="77777777" w:rsidR="007C0D28" w:rsidRPr="00F80F54" w:rsidRDefault="007C0D28" w:rsidP="00F80F54">
            <w:r w:rsidRPr="00F80F54">
              <w:t>fungi</w:t>
            </w:r>
          </w:p>
        </w:tc>
      </w:tr>
      <w:tr w:rsidR="007C0D28" w:rsidRPr="00F80F54" w14:paraId="6DBC8215" w14:textId="77777777" w:rsidTr="007C0D28">
        <w:tc>
          <w:tcPr>
            <w:tcW w:w="392" w:type="pct"/>
          </w:tcPr>
          <w:p w14:paraId="527D91BD" w14:textId="77777777" w:rsidR="007C0D28" w:rsidRPr="007C0D28" w:rsidRDefault="007C0D28" w:rsidP="00F80F54">
            <w:r w:rsidRPr="007C0D28">
              <w:rPr>
                <w:bCs/>
              </w:rPr>
              <w:t>134</w:t>
            </w:r>
          </w:p>
        </w:tc>
        <w:tc>
          <w:tcPr>
            <w:tcW w:w="1919" w:type="pct"/>
          </w:tcPr>
          <w:p w14:paraId="4134A7A6" w14:textId="77777777" w:rsidR="007C0D28" w:rsidRPr="00F80F54" w:rsidRDefault="007C0D28" w:rsidP="00F80F54">
            <w:r w:rsidRPr="00F80F54">
              <w:t>Postia placenta</w:t>
            </w:r>
          </w:p>
        </w:tc>
        <w:tc>
          <w:tcPr>
            <w:tcW w:w="1661" w:type="pct"/>
          </w:tcPr>
          <w:p w14:paraId="1C106BE4" w14:textId="77777777" w:rsidR="007C0D28" w:rsidRPr="00F80F54" w:rsidRDefault="007C0D28" w:rsidP="00F80F54">
            <w:r w:rsidRPr="00F80F54">
              <w:t>Basidiomycota</w:t>
            </w:r>
          </w:p>
        </w:tc>
        <w:tc>
          <w:tcPr>
            <w:tcW w:w="1028" w:type="pct"/>
          </w:tcPr>
          <w:p w14:paraId="3D07C279" w14:textId="77777777" w:rsidR="007C0D28" w:rsidRPr="00F80F54" w:rsidRDefault="007C0D28" w:rsidP="00F80F54">
            <w:r w:rsidRPr="00F80F54">
              <w:t>fungi</w:t>
            </w:r>
          </w:p>
        </w:tc>
      </w:tr>
      <w:tr w:rsidR="007C0D28" w:rsidRPr="00F80F54" w14:paraId="2FCB212F" w14:textId="77777777" w:rsidTr="007C0D28">
        <w:tc>
          <w:tcPr>
            <w:tcW w:w="392" w:type="pct"/>
          </w:tcPr>
          <w:p w14:paraId="73D74F92" w14:textId="77777777" w:rsidR="007C0D28" w:rsidRPr="007C0D28" w:rsidRDefault="007C0D28" w:rsidP="00F80F54">
            <w:r w:rsidRPr="007C0D28">
              <w:rPr>
                <w:bCs/>
              </w:rPr>
              <w:t>135</w:t>
            </w:r>
          </w:p>
        </w:tc>
        <w:tc>
          <w:tcPr>
            <w:tcW w:w="1919" w:type="pct"/>
          </w:tcPr>
          <w:p w14:paraId="7AF009A7" w14:textId="77777777" w:rsidR="007C0D28" w:rsidRPr="00F80F54" w:rsidRDefault="007C0D28" w:rsidP="00F80F54">
            <w:r w:rsidRPr="00F80F54">
              <w:t>Puccinia graminis</w:t>
            </w:r>
          </w:p>
        </w:tc>
        <w:tc>
          <w:tcPr>
            <w:tcW w:w="1661" w:type="pct"/>
          </w:tcPr>
          <w:p w14:paraId="65AF3A69" w14:textId="77777777" w:rsidR="007C0D28" w:rsidRPr="00F80F54" w:rsidRDefault="007C0D28" w:rsidP="00F80F54">
            <w:r w:rsidRPr="00F80F54">
              <w:t>Basidiomycota</w:t>
            </w:r>
          </w:p>
        </w:tc>
        <w:tc>
          <w:tcPr>
            <w:tcW w:w="1028" w:type="pct"/>
          </w:tcPr>
          <w:p w14:paraId="0E60B9F8" w14:textId="77777777" w:rsidR="007C0D28" w:rsidRPr="00F80F54" w:rsidRDefault="007C0D28" w:rsidP="00F80F54">
            <w:r w:rsidRPr="00F80F54">
              <w:t>fungi</w:t>
            </w:r>
          </w:p>
        </w:tc>
      </w:tr>
      <w:tr w:rsidR="007C0D28" w:rsidRPr="00F80F54" w14:paraId="02AD4084" w14:textId="77777777" w:rsidTr="007C0D28">
        <w:tc>
          <w:tcPr>
            <w:tcW w:w="392" w:type="pct"/>
          </w:tcPr>
          <w:p w14:paraId="1EC4C37F" w14:textId="77777777" w:rsidR="007C0D28" w:rsidRPr="007C0D28" w:rsidRDefault="007C0D28" w:rsidP="00F80F54">
            <w:r w:rsidRPr="007C0D28">
              <w:rPr>
                <w:bCs/>
              </w:rPr>
              <w:t>136</w:t>
            </w:r>
          </w:p>
        </w:tc>
        <w:tc>
          <w:tcPr>
            <w:tcW w:w="1919" w:type="pct"/>
          </w:tcPr>
          <w:p w14:paraId="151DBFFE" w14:textId="77777777" w:rsidR="007C0D28" w:rsidRPr="00F80F54" w:rsidRDefault="007C0D28" w:rsidP="00F80F54">
            <w:r w:rsidRPr="00F80F54">
              <w:t>Schizophyllum commune</w:t>
            </w:r>
          </w:p>
        </w:tc>
        <w:tc>
          <w:tcPr>
            <w:tcW w:w="1661" w:type="pct"/>
          </w:tcPr>
          <w:p w14:paraId="315B42EC" w14:textId="77777777" w:rsidR="007C0D28" w:rsidRPr="00F80F54" w:rsidRDefault="007C0D28" w:rsidP="00F80F54">
            <w:r w:rsidRPr="00F80F54">
              <w:t>Basidiomycota</w:t>
            </w:r>
          </w:p>
        </w:tc>
        <w:tc>
          <w:tcPr>
            <w:tcW w:w="1028" w:type="pct"/>
          </w:tcPr>
          <w:p w14:paraId="152334CC" w14:textId="77777777" w:rsidR="007C0D28" w:rsidRPr="00F80F54" w:rsidRDefault="007C0D28" w:rsidP="00F80F54">
            <w:r w:rsidRPr="00F80F54">
              <w:t>fungi</w:t>
            </w:r>
          </w:p>
        </w:tc>
      </w:tr>
      <w:tr w:rsidR="007C0D28" w:rsidRPr="00F80F54" w14:paraId="56C5D57B" w14:textId="77777777" w:rsidTr="007C0D28">
        <w:tc>
          <w:tcPr>
            <w:tcW w:w="392" w:type="pct"/>
          </w:tcPr>
          <w:p w14:paraId="4B90C997" w14:textId="77777777" w:rsidR="007C0D28" w:rsidRPr="007C0D28" w:rsidRDefault="007C0D28" w:rsidP="00F80F54">
            <w:r w:rsidRPr="007C0D28">
              <w:rPr>
                <w:bCs/>
              </w:rPr>
              <w:t>137</w:t>
            </w:r>
          </w:p>
        </w:tc>
        <w:tc>
          <w:tcPr>
            <w:tcW w:w="1919" w:type="pct"/>
          </w:tcPr>
          <w:p w14:paraId="6BE63094" w14:textId="77777777" w:rsidR="007C0D28" w:rsidRPr="00F80F54" w:rsidRDefault="007C0D28" w:rsidP="00F80F54">
            <w:r w:rsidRPr="00F80F54">
              <w:t>Serpula lacrymans S7_3</w:t>
            </w:r>
          </w:p>
        </w:tc>
        <w:tc>
          <w:tcPr>
            <w:tcW w:w="1661" w:type="pct"/>
          </w:tcPr>
          <w:p w14:paraId="78E2835E" w14:textId="77777777" w:rsidR="007C0D28" w:rsidRPr="00F80F54" w:rsidRDefault="007C0D28" w:rsidP="00F80F54">
            <w:r w:rsidRPr="00F80F54">
              <w:t>Basidiomycota</w:t>
            </w:r>
          </w:p>
        </w:tc>
        <w:tc>
          <w:tcPr>
            <w:tcW w:w="1028" w:type="pct"/>
          </w:tcPr>
          <w:p w14:paraId="24D692AE" w14:textId="77777777" w:rsidR="007C0D28" w:rsidRPr="00F80F54" w:rsidRDefault="007C0D28" w:rsidP="00F80F54">
            <w:r w:rsidRPr="00F80F54">
              <w:t>fungi</w:t>
            </w:r>
          </w:p>
        </w:tc>
      </w:tr>
      <w:tr w:rsidR="007C0D28" w:rsidRPr="00F80F54" w14:paraId="529FC385" w14:textId="77777777" w:rsidTr="007C0D28">
        <w:tc>
          <w:tcPr>
            <w:tcW w:w="392" w:type="pct"/>
          </w:tcPr>
          <w:p w14:paraId="7E9BB954" w14:textId="77777777" w:rsidR="007C0D28" w:rsidRPr="007C0D28" w:rsidRDefault="007C0D28" w:rsidP="00F80F54">
            <w:r w:rsidRPr="007C0D28">
              <w:rPr>
                <w:bCs/>
              </w:rPr>
              <w:t>138</w:t>
            </w:r>
          </w:p>
        </w:tc>
        <w:tc>
          <w:tcPr>
            <w:tcW w:w="1919" w:type="pct"/>
          </w:tcPr>
          <w:p w14:paraId="2737DC17" w14:textId="77777777" w:rsidR="007C0D28" w:rsidRPr="00F80F54" w:rsidRDefault="007C0D28" w:rsidP="00F80F54">
            <w:r w:rsidRPr="00F80F54">
              <w:t>Sporobolomyces roseus</w:t>
            </w:r>
          </w:p>
        </w:tc>
        <w:tc>
          <w:tcPr>
            <w:tcW w:w="1661" w:type="pct"/>
          </w:tcPr>
          <w:p w14:paraId="250335E0" w14:textId="77777777" w:rsidR="007C0D28" w:rsidRPr="00F80F54" w:rsidRDefault="007C0D28" w:rsidP="00F80F54">
            <w:r w:rsidRPr="00F80F54">
              <w:t>Basidiomycota</w:t>
            </w:r>
          </w:p>
        </w:tc>
        <w:tc>
          <w:tcPr>
            <w:tcW w:w="1028" w:type="pct"/>
          </w:tcPr>
          <w:p w14:paraId="07368BD9" w14:textId="77777777" w:rsidR="007C0D28" w:rsidRPr="00F80F54" w:rsidRDefault="007C0D28" w:rsidP="00F80F54">
            <w:r w:rsidRPr="00F80F54">
              <w:t>fungi</w:t>
            </w:r>
          </w:p>
        </w:tc>
      </w:tr>
      <w:tr w:rsidR="007C0D28" w:rsidRPr="00F80F54" w14:paraId="109D7824" w14:textId="77777777" w:rsidTr="007C0D28">
        <w:tc>
          <w:tcPr>
            <w:tcW w:w="392" w:type="pct"/>
          </w:tcPr>
          <w:p w14:paraId="561CAE4A" w14:textId="77777777" w:rsidR="007C0D28" w:rsidRPr="007C0D28" w:rsidRDefault="007C0D28" w:rsidP="00F80F54">
            <w:r w:rsidRPr="007C0D28">
              <w:rPr>
                <w:bCs/>
              </w:rPr>
              <w:t>139</w:t>
            </w:r>
          </w:p>
        </w:tc>
        <w:tc>
          <w:tcPr>
            <w:tcW w:w="1919" w:type="pct"/>
          </w:tcPr>
          <w:p w14:paraId="1E359932" w14:textId="77777777" w:rsidR="007C0D28" w:rsidRPr="00F80F54" w:rsidRDefault="007C0D28" w:rsidP="00F80F54">
            <w:r w:rsidRPr="00F80F54">
              <w:t>Tremella mesenterica Fries</w:t>
            </w:r>
          </w:p>
        </w:tc>
        <w:tc>
          <w:tcPr>
            <w:tcW w:w="1661" w:type="pct"/>
          </w:tcPr>
          <w:p w14:paraId="0942E058" w14:textId="77777777" w:rsidR="007C0D28" w:rsidRPr="00F80F54" w:rsidRDefault="007C0D28" w:rsidP="00F80F54">
            <w:r w:rsidRPr="00F80F54">
              <w:t>Basidiomycota</w:t>
            </w:r>
          </w:p>
        </w:tc>
        <w:tc>
          <w:tcPr>
            <w:tcW w:w="1028" w:type="pct"/>
          </w:tcPr>
          <w:p w14:paraId="65A546E4" w14:textId="77777777" w:rsidR="007C0D28" w:rsidRPr="00F80F54" w:rsidRDefault="007C0D28" w:rsidP="00F80F54">
            <w:r w:rsidRPr="00F80F54">
              <w:t>fungi</w:t>
            </w:r>
          </w:p>
        </w:tc>
      </w:tr>
      <w:tr w:rsidR="007C0D28" w:rsidRPr="00F80F54" w14:paraId="1666601D" w14:textId="77777777" w:rsidTr="007C0D28">
        <w:tc>
          <w:tcPr>
            <w:tcW w:w="392" w:type="pct"/>
          </w:tcPr>
          <w:p w14:paraId="0416B25B" w14:textId="77777777" w:rsidR="007C0D28" w:rsidRPr="007C0D28" w:rsidRDefault="007C0D28" w:rsidP="00F80F54">
            <w:r w:rsidRPr="007C0D28">
              <w:rPr>
                <w:bCs/>
              </w:rPr>
              <w:t>140</w:t>
            </w:r>
          </w:p>
        </w:tc>
        <w:tc>
          <w:tcPr>
            <w:tcW w:w="1919" w:type="pct"/>
          </w:tcPr>
          <w:p w14:paraId="2289EFBE" w14:textId="77777777" w:rsidR="007C0D28" w:rsidRPr="00F80F54" w:rsidRDefault="007C0D28" w:rsidP="00F80F54">
            <w:r w:rsidRPr="00F80F54">
              <w:t>Ustilago maydis</w:t>
            </w:r>
          </w:p>
        </w:tc>
        <w:tc>
          <w:tcPr>
            <w:tcW w:w="1661" w:type="pct"/>
          </w:tcPr>
          <w:p w14:paraId="20BF2351" w14:textId="77777777" w:rsidR="007C0D28" w:rsidRPr="00F80F54" w:rsidRDefault="007C0D28" w:rsidP="00F80F54">
            <w:r w:rsidRPr="00F80F54">
              <w:t>Basidiomycota</w:t>
            </w:r>
          </w:p>
        </w:tc>
        <w:tc>
          <w:tcPr>
            <w:tcW w:w="1028" w:type="pct"/>
          </w:tcPr>
          <w:p w14:paraId="5FBAA55A" w14:textId="77777777" w:rsidR="007C0D28" w:rsidRPr="00F80F54" w:rsidRDefault="007C0D28" w:rsidP="00F80F54">
            <w:r w:rsidRPr="00F80F54">
              <w:t>fungi</w:t>
            </w:r>
          </w:p>
        </w:tc>
      </w:tr>
      <w:tr w:rsidR="007C0D28" w:rsidRPr="00F80F54" w14:paraId="01FED77E" w14:textId="77777777" w:rsidTr="007C0D28">
        <w:tc>
          <w:tcPr>
            <w:tcW w:w="392" w:type="pct"/>
          </w:tcPr>
          <w:p w14:paraId="7081FA05" w14:textId="77777777" w:rsidR="007C0D28" w:rsidRPr="007C0D28" w:rsidRDefault="007C0D28" w:rsidP="00F80F54">
            <w:r w:rsidRPr="007C0D28">
              <w:rPr>
                <w:bCs/>
              </w:rPr>
              <w:t>141</w:t>
            </w:r>
          </w:p>
        </w:tc>
        <w:tc>
          <w:tcPr>
            <w:tcW w:w="1919" w:type="pct"/>
          </w:tcPr>
          <w:p w14:paraId="49C16BDC" w14:textId="77777777" w:rsidR="007C0D28" w:rsidRPr="00F80F54" w:rsidRDefault="007C0D28" w:rsidP="00F80F54">
            <w:r w:rsidRPr="00F80F54">
              <w:t>Mucor circinelloides</w:t>
            </w:r>
          </w:p>
        </w:tc>
        <w:tc>
          <w:tcPr>
            <w:tcW w:w="1661" w:type="pct"/>
          </w:tcPr>
          <w:p w14:paraId="1C53A573" w14:textId="77777777" w:rsidR="007C0D28" w:rsidRPr="00F80F54" w:rsidRDefault="007C0D28" w:rsidP="00F80F54">
            <w:r w:rsidRPr="00F80F54">
              <w:t>Mucoromycotina</w:t>
            </w:r>
          </w:p>
        </w:tc>
        <w:tc>
          <w:tcPr>
            <w:tcW w:w="1028" w:type="pct"/>
          </w:tcPr>
          <w:p w14:paraId="4FFEEE0A" w14:textId="77777777" w:rsidR="007C0D28" w:rsidRPr="00F80F54" w:rsidRDefault="007C0D28" w:rsidP="00F80F54">
            <w:r w:rsidRPr="00F80F54">
              <w:t>fungi</w:t>
            </w:r>
          </w:p>
        </w:tc>
      </w:tr>
      <w:tr w:rsidR="007C0D28" w:rsidRPr="00F80F54" w14:paraId="0257F9B7" w14:textId="77777777" w:rsidTr="007C0D28">
        <w:tc>
          <w:tcPr>
            <w:tcW w:w="392" w:type="pct"/>
          </w:tcPr>
          <w:p w14:paraId="289DB8CB" w14:textId="77777777" w:rsidR="007C0D28" w:rsidRPr="007C0D28" w:rsidRDefault="007C0D28" w:rsidP="00F80F54">
            <w:r w:rsidRPr="007C0D28">
              <w:rPr>
                <w:bCs/>
              </w:rPr>
              <w:t>142</w:t>
            </w:r>
          </w:p>
        </w:tc>
        <w:tc>
          <w:tcPr>
            <w:tcW w:w="1919" w:type="pct"/>
          </w:tcPr>
          <w:p w14:paraId="7FDE6DA9" w14:textId="77777777" w:rsidR="007C0D28" w:rsidRPr="00F80F54" w:rsidRDefault="007C0D28" w:rsidP="00F80F54">
            <w:r w:rsidRPr="00F80F54">
              <w:t>Phycomyces blakesleeanus</w:t>
            </w:r>
          </w:p>
        </w:tc>
        <w:tc>
          <w:tcPr>
            <w:tcW w:w="1661" w:type="pct"/>
          </w:tcPr>
          <w:p w14:paraId="1321DC44" w14:textId="77777777" w:rsidR="007C0D28" w:rsidRPr="00F80F54" w:rsidRDefault="007C0D28" w:rsidP="00F80F54">
            <w:r w:rsidRPr="00F80F54">
              <w:t>Mucoromycotina</w:t>
            </w:r>
          </w:p>
        </w:tc>
        <w:tc>
          <w:tcPr>
            <w:tcW w:w="1028" w:type="pct"/>
          </w:tcPr>
          <w:p w14:paraId="150BD786" w14:textId="77777777" w:rsidR="007C0D28" w:rsidRPr="00F80F54" w:rsidRDefault="007C0D28" w:rsidP="00F80F54">
            <w:r w:rsidRPr="00F80F54">
              <w:t>fungi</w:t>
            </w:r>
          </w:p>
        </w:tc>
      </w:tr>
      <w:tr w:rsidR="007C0D28" w:rsidRPr="00F80F54" w14:paraId="4173B5F1" w14:textId="77777777" w:rsidTr="007C0D28">
        <w:tc>
          <w:tcPr>
            <w:tcW w:w="392" w:type="pct"/>
          </w:tcPr>
          <w:p w14:paraId="04138048" w14:textId="77777777" w:rsidR="007C0D28" w:rsidRPr="007C0D28" w:rsidRDefault="007C0D28" w:rsidP="00F80F54">
            <w:r w:rsidRPr="007C0D28">
              <w:rPr>
                <w:bCs/>
              </w:rPr>
              <w:t>143</w:t>
            </w:r>
          </w:p>
        </w:tc>
        <w:tc>
          <w:tcPr>
            <w:tcW w:w="1919" w:type="pct"/>
          </w:tcPr>
          <w:p w14:paraId="060E4F69" w14:textId="77777777" w:rsidR="007C0D28" w:rsidRPr="00F80F54" w:rsidRDefault="007C0D28" w:rsidP="00F80F54">
            <w:r w:rsidRPr="00F80F54">
              <w:t>Rhizopus oryzae</w:t>
            </w:r>
          </w:p>
        </w:tc>
        <w:tc>
          <w:tcPr>
            <w:tcW w:w="1661" w:type="pct"/>
          </w:tcPr>
          <w:p w14:paraId="6E0930DB" w14:textId="77777777" w:rsidR="007C0D28" w:rsidRPr="00F80F54" w:rsidRDefault="007C0D28" w:rsidP="00F80F54">
            <w:r w:rsidRPr="00F80F54">
              <w:t>Mucoromycotina</w:t>
            </w:r>
          </w:p>
        </w:tc>
        <w:tc>
          <w:tcPr>
            <w:tcW w:w="1028" w:type="pct"/>
          </w:tcPr>
          <w:p w14:paraId="71A426DC" w14:textId="77777777" w:rsidR="007C0D28" w:rsidRPr="00F80F54" w:rsidRDefault="007C0D28" w:rsidP="00F80F54">
            <w:r w:rsidRPr="00F80F54">
              <w:t>fungi</w:t>
            </w:r>
          </w:p>
        </w:tc>
      </w:tr>
      <w:tr w:rsidR="007C0D28" w:rsidRPr="00F80F54" w14:paraId="7E9F99EA" w14:textId="77777777" w:rsidTr="007C0D28">
        <w:tc>
          <w:tcPr>
            <w:tcW w:w="392" w:type="pct"/>
          </w:tcPr>
          <w:p w14:paraId="0F17A74F" w14:textId="77777777" w:rsidR="007C0D28" w:rsidRPr="007C0D28" w:rsidRDefault="007C0D28" w:rsidP="00F80F54">
            <w:r w:rsidRPr="007C0D28">
              <w:rPr>
                <w:bCs/>
              </w:rPr>
              <w:t>144</w:t>
            </w:r>
          </w:p>
        </w:tc>
        <w:tc>
          <w:tcPr>
            <w:tcW w:w="1919" w:type="pct"/>
          </w:tcPr>
          <w:p w14:paraId="027BD853" w14:textId="77777777" w:rsidR="007C0D28" w:rsidRPr="00F80F54" w:rsidRDefault="007C0D28" w:rsidP="00F80F54">
            <w:r w:rsidRPr="00F80F54">
              <w:t>Batrachochytrium dendrobatidis</w:t>
            </w:r>
          </w:p>
        </w:tc>
        <w:tc>
          <w:tcPr>
            <w:tcW w:w="1661" w:type="pct"/>
          </w:tcPr>
          <w:p w14:paraId="64268752" w14:textId="77777777" w:rsidR="007C0D28" w:rsidRPr="00F80F54" w:rsidRDefault="007C0D28" w:rsidP="00F80F54">
            <w:r w:rsidRPr="00F80F54">
              <w:t>Chytridiomycota</w:t>
            </w:r>
          </w:p>
        </w:tc>
        <w:tc>
          <w:tcPr>
            <w:tcW w:w="1028" w:type="pct"/>
          </w:tcPr>
          <w:p w14:paraId="35224436" w14:textId="77777777" w:rsidR="007C0D28" w:rsidRPr="00F80F54" w:rsidRDefault="007C0D28" w:rsidP="00F80F54">
            <w:r w:rsidRPr="00F80F54">
              <w:t>fungi</w:t>
            </w:r>
          </w:p>
        </w:tc>
      </w:tr>
      <w:tr w:rsidR="007C0D28" w:rsidRPr="00F80F54" w14:paraId="6A99212E" w14:textId="77777777" w:rsidTr="007C0D28">
        <w:tc>
          <w:tcPr>
            <w:tcW w:w="392" w:type="pct"/>
          </w:tcPr>
          <w:p w14:paraId="4BE09F17" w14:textId="77777777" w:rsidR="007C0D28" w:rsidRPr="007C0D28" w:rsidRDefault="007C0D28" w:rsidP="00F80F54">
            <w:r w:rsidRPr="007C0D28">
              <w:rPr>
                <w:bCs/>
              </w:rPr>
              <w:t>145</w:t>
            </w:r>
          </w:p>
        </w:tc>
        <w:tc>
          <w:tcPr>
            <w:tcW w:w="1919" w:type="pct"/>
          </w:tcPr>
          <w:p w14:paraId="68159FA8" w14:textId="77777777" w:rsidR="007C0D28" w:rsidRPr="00F80F54" w:rsidRDefault="007C0D28" w:rsidP="00F80F54">
            <w:r w:rsidRPr="00F80F54">
              <w:t>Spizellomyces punctatus</w:t>
            </w:r>
          </w:p>
        </w:tc>
        <w:tc>
          <w:tcPr>
            <w:tcW w:w="1661" w:type="pct"/>
          </w:tcPr>
          <w:p w14:paraId="209AE766" w14:textId="77777777" w:rsidR="007C0D28" w:rsidRPr="00F80F54" w:rsidRDefault="007C0D28" w:rsidP="00F80F54">
            <w:r w:rsidRPr="00F80F54">
              <w:t>Chytridiomycota</w:t>
            </w:r>
          </w:p>
        </w:tc>
        <w:tc>
          <w:tcPr>
            <w:tcW w:w="1028" w:type="pct"/>
          </w:tcPr>
          <w:p w14:paraId="71ABE5BB" w14:textId="77777777" w:rsidR="007C0D28" w:rsidRPr="00F80F54" w:rsidRDefault="007C0D28" w:rsidP="00F80F54">
            <w:r w:rsidRPr="00F80F54">
              <w:t>fungi</w:t>
            </w:r>
          </w:p>
        </w:tc>
      </w:tr>
      <w:tr w:rsidR="007C0D28" w:rsidRPr="00F80F54" w14:paraId="4CD1734C" w14:textId="77777777" w:rsidTr="007C0D28">
        <w:tc>
          <w:tcPr>
            <w:tcW w:w="392" w:type="pct"/>
          </w:tcPr>
          <w:p w14:paraId="0F9AD16F" w14:textId="77777777" w:rsidR="007C0D28" w:rsidRPr="007C0D28" w:rsidRDefault="007C0D28" w:rsidP="00F80F54">
            <w:r w:rsidRPr="007C0D28">
              <w:rPr>
                <w:bCs/>
              </w:rPr>
              <w:t>146</w:t>
            </w:r>
          </w:p>
        </w:tc>
        <w:tc>
          <w:tcPr>
            <w:tcW w:w="1919" w:type="pct"/>
          </w:tcPr>
          <w:p w14:paraId="4A4CAFA7" w14:textId="77777777" w:rsidR="007C0D28" w:rsidRPr="00F80F54" w:rsidRDefault="007C0D28" w:rsidP="00F80F54">
            <w:r w:rsidRPr="00F80F54">
              <w:t>Encephalitozoon hellem</w:t>
            </w:r>
          </w:p>
        </w:tc>
        <w:tc>
          <w:tcPr>
            <w:tcW w:w="1661" w:type="pct"/>
          </w:tcPr>
          <w:p w14:paraId="7AFB888F" w14:textId="77777777" w:rsidR="007C0D28" w:rsidRPr="00F80F54" w:rsidRDefault="007C0D28" w:rsidP="00F80F54">
            <w:r w:rsidRPr="00F80F54">
              <w:t>Microsporidia</w:t>
            </w:r>
          </w:p>
        </w:tc>
        <w:tc>
          <w:tcPr>
            <w:tcW w:w="1028" w:type="pct"/>
          </w:tcPr>
          <w:p w14:paraId="1EB2CF8F" w14:textId="77777777" w:rsidR="007C0D28" w:rsidRPr="00F80F54" w:rsidRDefault="007C0D28" w:rsidP="00F80F54">
            <w:r w:rsidRPr="00F80F54">
              <w:t>microsporidia</w:t>
            </w:r>
          </w:p>
        </w:tc>
      </w:tr>
      <w:tr w:rsidR="007C0D28" w:rsidRPr="00F80F54" w14:paraId="0EE31688" w14:textId="77777777" w:rsidTr="007C0D28">
        <w:tc>
          <w:tcPr>
            <w:tcW w:w="392" w:type="pct"/>
          </w:tcPr>
          <w:p w14:paraId="1A40F5FD" w14:textId="77777777" w:rsidR="007C0D28" w:rsidRPr="007C0D28" w:rsidRDefault="007C0D28" w:rsidP="00F80F54">
            <w:r w:rsidRPr="007C0D28">
              <w:rPr>
                <w:bCs/>
              </w:rPr>
              <w:t>147</w:t>
            </w:r>
          </w:p>
        </w:tc>
        <w:tc>
          <w:tcPr>
            <w:tcW w:w="1919" w:type="pct"/>
          </w:tcPr>
          <w:p w14:paraId="60E11D44" w14:textId="77777777" w:rsidR="007C0D28" w:rsidRPr="00F80F54" w:rsidRDefault="007C0D28" w:rsidP="00F80F54">
            <w:r w:rsidRPr="00F80F54">
              <w:t>Encephalitozoon intestinalis</w:t>
            </w:r>
          </w:p>
        </w:tc>
        <w:tc>
          <w:tcPr>
            <w:tcW w:w="1661" w:type="pct"/>
          </w:tcPr>
          <w:p w14:paraId="372CB2B7" w14:textId="77777777" w:rsidR="007C0D28" w:rsidRPr="00F80F54" w:rsidRDefault="007C0D28" w:rsidP="00F80F54">
            <w:r w:rsidRPr="00F80F54">
              <w:t>Microsporidia</w:t>
            </w:r>
          </w:p>
        </w:tc>
        <w:tc>
          <w:tcPr>
            <w:tcW w:w="1028" w:type="pct"/>
          </w:tcPr>
          <w:p w14:paraId="48D0D75E" w14:textId="77777777" w:rsidR="007C0D28" w:rsidRPr="00F80F54" w:rsidRDefault="007C0D28" w:rsidP="00F80F54">
            <w:r w:rsidRPr="00F80F54">
              <w:t>microsporidia</w:t>
            </w:r>
          </w:p>
        </w:tc>
      </w:tr>
      <w:tr w:rsidR="007C0D28" w:rsidRPr="00F80F54" w14:paraId="74D942BC" w14:textId="77777777" w:rsidTr="007C0D28">
        <w:tc>
          <w:tcPr>
            <w:tcW w:w="392" w:type="pct"/>
          </w:tcPr>
          <w:p w14:paraId="38E409AB" w14:textId="77777777" w:rsidR="007C0D28" w:rsidRPr="007C0D28" w:rsidRDefault="007C0D28" w:rsidP="00F80F54">
            <w:r w:rsidRPr="007C0D28">
              <w:rPr>
                <w:bCs/>
              </w:rPr>
              <w:t>148</w:t>
            </w:r>
          </w:p>
        </w:tc>
        <w:tc>
          <w:tcPr>
            <w:tcW w:w="1919" w:type="pct"/>
          </w:tcPr>
          <w:p w14:paraId="67A159C4" w14:textId="77777777" w:rsidR="007C0D28" w:rsidRPr="00F80F54" w:rsidRDefault="007C0D28" w:rsidP="00F80F54">
            <w:r w:rsidRPr="00F80F54">
              <w:t>Encephalitozoon cuniculi</w:t>
            </w:r>
          </w:p>
        </w:tc>
        <w:tc>
          <w:tcPr>
            <w:tcW w:w="1661" w:type="pct"/>
          </w:tcPr>
          <w:p w14:paraId="33FDA113" w14:textId="77777777" w:rsidR="007C0D28" w:rsidRPr="00F80F54" w:rsidRDefault="007C0D28" w:rsidP="00F80F54">
            <w:r w:rsidRPr="00F80F54">
              <w:t>Microsporidia</w:t>
            </w:r>
          </w:p>
        </w:tc>
        <w:tc>
          <w:tcPr>
            <w:tcW w:w="1028" w:type="pct"/>
          </w:tcPr>
          <w:p w14:paraId="24192CD2" w14:textId="77777777" w:rsidR="007C0D28" w:rsidRPr="00F80F54" w:rsidRDefault="007C0D28" w:rsidP="00F80F54">
            <w:r w:rsidRPr="00F80F54">
              <w:t>microsporidia</w:t>
            </w:r>
          </w:p>
        </w:tc>
      </w:tr>
      <w:tr w:rsidR="007C0D28" w:rsidRPr="00F80F54" w14:paraId="5D27E482" w14:textId="77777777" w:rsidTr="007C0D28">
        <w:tc>
          <w:tcPr>
            <w:tcW w:w="392" w:type="pct"/>
          </w:tcPr>
          <w:p w14:paraId="4DE22D51" w14:textId="77777777" w:rsidR="007C0D28" w:rsidRPr="007C0D28" w:rsidRDefault="007C0D28" w:rsidP="00F80F54">
            <w:r w:rsidRPr="007C0D28">
              <w:rPr>
                <w:bCs/>
              </w:rPr>
              <w:t>149</w:t>
            </w:r>
          </w:p>
        </w:tc>
        <w:tc>
          <w:tcPr>
            <w:tcW w:w="1919" w:type="pct"/>
          </w:tcPr>
          <w:p w14:paraId="5F5EAB2A" w14:textId="77777777" w:rsidR="007C0D28" w:rsidRPr="00F80F54" w:rsidRDefault="007C0D28" w:rsidP="00F80F54">
            <w:r w:rsidRPr="00F80F54">
              <w:t>Nosema ceranae</w:t>
            </w:r>
          </w:p>
        </w:tc>
        <w:tc>
          <w:tcPr>
            <w:tcW w:w="1661" w:type="pct"/>
          </w:tcPr>
          <w:p w14:paraId="4DD9527C" w14:textId="77777777" w:rsidR="007C0D28" w:rsidRPr="00F80F54" w:rsidRDefault="007C0D28" w:rsidP="00F80F54">
            <w:r w:rsidRPr="00F80F54">
              <w:t>Microsporidia</w:t>
            </w:r>
          </w:p>
        </w:tc>
        <w:tc>
          <w:tcPr>
            <w:tcW w:w="1028" w:type="pct"/>
          </w:tcPr>
          <w:p w14:paraId="253E2BED" w14:textId="77777777" w:rsidR="007C0D28" w:rsidRPr="00F80F54" w:rsidRDefault="007C0D28" w:rsidP="00F80F54">
            <w:r w:rsidRPr="00F80F54">
              <w:t>microsporidia</w:t>
            </w:r>
          </w:p>
        </w:tc>
      </w:tr>
      <w:tr w:rsidR="007C0D28" w:rsidRPr="00F80F54" w14:paraId="0B10BCFC" w14:textId="77777777" w:rsidTr="007C0D28">
        <w:tc>
          <w:tcPr>
            <w:tcW w:w="392" w:type="pct"/>
          </w:tcPr>
          <w:p w14:paraId="5E763F05" w14:textId="77777777" w:rsidR="007C0D28" w:rsidRPr="007C0D28" w:rsidRDefault="007C0D28" w:rsidP="00F80F54">
            <w:r w:rsidRPr="007C0D28">
              <w:rPr>
                <w:bCs/>
              </w:rPr>
              <w:t>150</w:t>
            </w:r>
          </w:p>
        </w:tc>
        <w:tc>
          <w:tcPr>
            <w:tcW w:w="1919" w:type="pct"/>
          </w:tcPr>
          <w:p w14:paraId="6C328A2F" w14:textId="77777777" w:rsidR="007C0D28" w:rsidRPr="00F80F54" w:rsidRDefault="007C0D28" w:rsidP="00F80F54">
            <w:r w:rsidRPr="00F80F54">
              <w:t>Enterocytozoon bieneusi</w:t>
            </w:r>
          </w:p>
        </w:tc>
        <w:tc>
          <w:tcPr>
            <w:tcW w:w="1661" w:type="pct"/>
          </w:tcPr>
          <w:p w14:paraId="69EC1C7E" w14:textId="77777777" w:rsidR="007C0D28" w:rsidRPr="00F80F54" w:rsidRDefault="007C0D28" w:rsidP="00F80F54">
            <w:r w:rsidRPr="00F80F54">
              <w:t>Microsporidia</w:t>
            </w:r>
          </w:p>
        </w:tc>
        <w:tc>
          <w:tcPr>
            <w:tcW w:w="1028" w:type="pct"/>
          </w:tcPr>
          <w:p w14:paraId="220DEB83" w14:textId="77777777" w:rsidR="007C0D28" w:rsidRPr="00F80F54" w:rsidRDefault="007C0D28" w:rsidP="00F80F54">
            <w:r w:rsidRPr="00F80F54">
              <w:t>microsporidia</w:t>
            </w:r>
          </w:p>
        </w:tc>
      </w:tr>
      <w:tr w:rsidR="007C0D28" w:rsidRPr="00F80F54" w14:paraId="223CC04A" w14:textId="77777777" w:rsidTr="007C0D28">
        <w:tc>
          <w:tcPr>
            <w:tcW w:w="392" w:type="pct"/>
          </w:tcPr>
          <w:p w14:paraId="1C2ED276" w14:textId="77777777" w:rsidR="007C0D28" w:rsidRPr="007C0D28" w:rsidRDefault="007C0D28" w:rsidP="00F80F54">
            <w:r w:rsidRPr="007C0D28">
              <w:rPr>
                <w:bCs/>
              </w:rPr>
              <w:t>151</w:t>
            </w:r>
          </w:p>
        </w:tc>
        <w:tc>
          <w:tcPr>
            <w:tcW w:w="1919" w:type="pct"/>
          </w:tcPr>
          <w:p w14:paraId="58AA500F" w14:textId="77777777" w:rsidR="007C0D28" w:rsidRPr="00F80F54" w:rsidRDefault="007C0D28" w:rsidP="00F80F54">
            <w:r w:rsidRPr="00F80F54">
              <w:t>Antonospora locustae</w:t>
            </w:r>
          </w:p>
        </w:tc>
        <w:tc>
          <w:tcPr>
            <w:tcW w:w="1661" w:type="pct"/>
          </w:tcPr>
          <w:p w14:paraId="18CE447D" w14:textId="77777777" w:rsidR="007C0D28" w:rsidRPr="00F80F54" w:rsidRDefault="007C0D28" w:rsidP="00F80F54">
            <w:r w:rsidRPr="00F80F54">
              <w:t>Microsporidia</w:t>
            </w:r>
          </w:p>
        </w:tc>
        <w:tc>
          <w:tcPr>
            <w:tcW w:w="1028" w:type="pct"/>
          </w:tcPr>
          <w:p w14:paraId="3C263E9C" w14:textId="77777777" w:rsidR="007C0D28" w:rsidRPr="00F80F54" w:rsidRDefault="007C0D28" w:rsidP="00F80F54">
            <w:r w:rsidRPr="00F80F54">
              <w:t>microsporidia</w:t>
            </w:r>
          </w:p>
        </w:tc>
      </w:tr>
      <w:tr w:rsidR="007C0D28" w:rsidRPr="00F80F54" w14:paraId="45436E77" w14:textId="77777777" w:rsidTr="007C0D28">
        <w:tc>
          <w:tcPr>
            <w:tcW w:w="392" w:type="pct"/>
          </w:tcPr>
          <w:p w14:paraId="0FA993A7" w14:textId="77777777" w:rsidR="007C0D28" w:rsidRPr="007C0D28" w:rsidRDefault="007C0D28" w:rsidP="00F80F54">
            <w:r w:rsidRPr="007C0D28">
              <w:rPr>
                <w:bCs/>
              </w:rPr>
              <w:t>152</w:t>
            </w:r>
          </w:p>
        </w:tc>
        <w:tc>
          <w:tcPr>
            <w:tcW w:w="1919" w:type="pct"/>
          </w:tcPr>
          <w:p w14:paraId="3DD7658D" w14:textId="77777777" w:rsidR="007C0D28" w:rsidRPr="00F80F54" w:rsidRDefault="007C0D28" w:rsidP="00F80F54">
            <w:r w:rsidRPr="00F80F54">
              <w:t>Edhazardia aedis</w:t>
            </w:r>
          </w:p>
        </w:tc>
        <w:tc>
          <w:tcPr>
            <w:tcW w:w="1661" w:type="pct"/>
          </w:tcPr>
          <w:p w14:paraId="0B5FA89E" w14:textId="77777777" w:rsidR="007C0D28" w:rsidRPr="00F80F54" w:rsidRDefault="007C0D28" w:rsidP="00F80F54">
            <w:r w:rsidRPr="00F80F54">
              <w:t>Microsporidia</w:t>
            </w:r>
          </w:p>
        </w:tc>
        <w:tc>
          <w:tcPr>
            <w:tcW w:w="1028" w:type="pct"/>
          </w:tcPr>
          <w:p w14:paraId="6FD4796E" w14:textId="77777777" w:rsidR="007C0D28" w:rsidRPr="00F80F54" w:rsidRDefault="007C0D28" w:rsidP="00F80F54">
            <w:r w:rsidRPr="00F80F54">
              <w:t>microsporidia</w:t>
            </w:r>
          </w:p>
        </w:tc>
      </w:tr>
      <w:tr w:rsidR="007C0D28" w:rsidRPr="00F80F54" w14:paraId="77A872B1" w14:textId="77777777" w:rsidTr="007C0D28">
        <w:tc>
          <w:tcPr>
            <w:tcW w:w="392" w:type="pct"/>
          </w:tcPr>
          <w:p w14:paraId="46F1AEA9" w14:textId="77777777" w:rsidR="007C0D28" w:rsidRPr="007C0D28" w:rsidRDefault="007C0D28" w:rsidP="00F80F54">
            <w:r w:rsidRPr="007C0D28">
              <w:rPr>
                <w:bCs/>
              </w:rPr>
              <w:t>153</w:t>
            </w:r>
          </w:p>
        </w:tc>
        <w:tc>
          <w:tcPr>
            <w:tcW w:w="1919" w:type="pct"/>
          </w:tcPr>
          <w:p w14:paraId="16106404" w14:textId="77777777" w:rsidR="007C0D28" w:rsidRPr="00F80F54" w:rsidRDefault="007C0D28" w:rsidP="00F80F54">
            <w:r w:rsidRPr="00F80F54">
              <w:t>Vavraia culicis floridensis</w:t>
            </w:r>
          </w:p>
        </w:tc>
        <w:tc>
          <w:tcPr>
            <w:tcW w:w="1661" w:type="pct"/>
          </w:tcPr>
          <w:p w14:paraId="0DD99EE9" w14:textId="77777777" w:rsidR="007C0D28" w:rsidRPr="00F80F54" w:rsidRDefault="007C0D28" w:rsidP="00F80F54">
            <w:r w:rsidRPr="00F80F54">
              <w:t>Microsporidia</w:t>
            </w:r>
          </w:p>
        </w:tc>
        <w:tc>
          <w:tcPr>
            <w:tcW w:w="1028" w:type="pct"/>
          </w:tcPr>
          <w:p w14:paraId="70B1FF9F" w14:textId="77777777" w:rsidR="007C0D28" w:rsidRPr="00F80F54" w:rsidRDefault="007C0D28" w:rsidP="00F80F54">
            <w:r w:rsidRPr="00F80F54">
              <w:t>microsporidia</w:t>
            </w:r>
          </w:p>
        </w:tc>
      </w:tr>
      <w:tr w:rsidR="007C0D28" w:rsidRPr="00F80F54" w14:paraId="0E10EABF" w14:textId="77777777" w:rsidTr="007C0D28">
        <w:tc>
          <w:tcPr>
            <w:tcW w:w="392" w:type="pct"/>
          </w:tcPr>
          <w:p w14:paraId="1444DAED" w14:textId="77777777" w:rsidR="007C0D28" w:rsidRPr="007C0D28" w:rsidRDefault="007C0D28" w:rsidP="00F80F54">
            <w:r w:rsidRPr="007C0D28">
              <w:rPr>
                <w:bCs/>
              </w:rPr>
              <w:t>154</w:t>
            </w:r>
          </w:p>
        </w:tc>
        <w:tc>
          <w:tcPr>
            <w:tcW w:w="1919" w:type="pct"/>
          </w:tcPr>
          <w:p w14:paraId="0B8F5E86" w14:textId="77777777" w:rsidR="007C0D28" w:rsidRPr="00F80F54" w:rsidRDefault="007C0D28" w:rsidP="00F80F54">
            <w:r w:rsidRPr="00F80F54">
              <w:t>Nematocida parisii</w:t>
            </w:r>
          </w:p>
        </w:tc>
        <w:tc>
          <w:tcPr>
            <w:tcW w:w="1661" w:type="pct"/>
          </w:tcPr>
          <w:p w14:paraId="1629E59E" w14:textId="77777777" w:rsidR="007C0D28" w:rsidRPr="00F80F54" w:rsidRDefault="007C0D28" w:rsidP="00F80F54">
            <w:r w:rsidRPr="00F80F54">
              <w:t>Microsporidia</w:t>
            </w:r>
          </w:p>
        </w:tc>
        <w:tc>
          <w:tcPr>
            <w:tcW w:w="1028" w:type="pct"/>
          </w:tcPr>
          <w:p w14:paraId="605A94F2" w14:textId="77777777" w:rsidR="007C0D28" w:rsidRPr="00F80F54" w:rsidRDefault="007C0D28" w:rsidP="00F80F54">
            <w:r w:rsidRPr="00F80F54">
              <w:t>microsporidia</w:t>
            </w:r>
          </w:p>
        </w:tc>
      </w:tr>
      <w:tr w:rsidR="007C0D28" w:rsidRPr="00F80F54" w14:paraId="09E7D681" w14:textId="77777777" w:rsidTr="007C0D28">
        <w:tc>
          <w:tcPr>
            <w:tcW w:w="392" w:type="pct"/>
          </w:tcPr>
          <w:p w14:paraId="3A0A6B44" w14:textId="77777777" w:rsidR="007C0D28" w:rsidRPr="007C0D28" w:rsidRDefault="007C0D28" w:rsidP="00F80F54">
            <w:r w:rsidRPr="007C0D28">
              <w:rPr>
                <w:bCs/>
              </w:rPr>
              <w:t>155</w:t>
            </w:r>
          </w:p>
        </w:tc>
        <w:tc>
          <w:tcPr>
            <w:tcW w:w="1919" w:type="pct"/>
          </w:tcPr>
          <w:p w14:paraId="76B904B3" w14:textId="77777777" w:rsidR="007C0D28" w:rsidRPr="00F80F54" w:rsidRDefault="007C0D28" w:rsidP="00F80F54">
            <w:r w:rsidRPr="00F80F54">
              <w:t>Anncaliia algerae PRA339</w:t>
            </w:r>
          </w:p>
        </w:tc>
        <w:tc>
          <w:tcPr>
            <w:tcW w:w="1661" w:type="pct"/>
          </w:tcPr>
          <w:p w14:paraId="32F6388B" w14:textId="77777777" w:rsidR="007C0D28" w:rsidRPr="00F80F54" w:rsidRDefault="007C0D28" w:rsidP="00F80F54">
            <w:r w:rsidRPr="00F80F54">
              <w:t>Microsporidia</w:t>
            </w:r>
          </w:p>
        </w:tc>
        <w:tc>
          <w:tcPr>
            <w:tcW w:w="1028" w:type="pct"/>
          </w:tcPr>
          <w:p w14:paraId="2AE40D88" w14:textId="77777777" w:rsidR="007C0D28" w:rsidRPr="00F80F54" w:rsidRDefault="007C0D28" w:rsidP="00F80F54">
            <w:r w:rsidRPr="00F80F54">
              <w:t>microsporidia</w:t>
            </w:r>
          </w:p>
        </w:tc>
      </w:tr>
      <w:tr w:rsidR="007C0D28" w:rsidRPr="00F80F54" w14:paraId="537A1514" w14:textId="77777777" w:rsidTr="007C0D28">
        <w:tc>
          <w:tcPr>
            <w:tcW w:w="392" w:type="pct"/>
          </w:tcPr>
          <w:p w14:paraId="1E1CB9E7" w14:textId="77777777" w:rsidR="007C0D28" w:rsidRPr="007C0D28" w:rsidRDefault="007C0D28" w:rsidP="00F80F54">
            <w:r w:rsidRPr="007C0D28">
              <w:rPr>
                <w:bCs/>
              </w:rPr>
              <w:t>156</w:t>
            </w:r>
          </w:p>
        </w:tc>
        <w:tc>
          <w:tcPr>
            <w:tcW w:w="1919" w:type="pct"/>
          </w:tcPr>
          <w:p w14:paraId="651AD855" w14:textId="77777777" w:rsidR="007C0D28" w:rsidRPr="00F80F54" w:rsidRDefault="007C0D28" w:rsidP="00F80F54">
            <w:r w:rsidRPr="00F80F54">
              <w:t>Vittaforma corneae</w:t>
            </w:r>
          </w:p>
        </w:tc>
        <w:tc>
          <w:tcPr>
            <w:tcW w:w="1661" w:type="pct"/>
          </w:tcPr>
          <w:p w14:paraId="51EA11A4" w14:textId="77777777" w:rsidR="007C0D28" w:rsidRPr="00F80F54" w:rsidRDefault="007C0D28" w:rsidP="00F80F54">
            <w:r w:rsidRPr="00F80F54">
              <w:t>Microsporidia</w:t>
            </w:r>
          </w:p>
        </w:tc>
        <w:tc>
          <w:tcPr>
            <w:tcW w:w="1028" w:type="pct"/>
          </w:tcPr>
          <w:p w14:paraId="1BB39579" w14:textId="77777777" w:rsidR="007C0D28" w:rsidRPr="00F80F54" w:rsidRDefault="007C0D28" w:rsidP="00F80F54">
            <w:r w:rsidRPr="00F80F54">
              <w:t>microsporidia</w:t>
            </w:r>
          </w:p>
        </w:tc>
      </w:tr>
      <w:tr w:rsidR="007C0D28" w:rsidRPr="00F80F54" w14:paraId="0AC84843" w14:textId="77777777" w:rsidTr="007C0D28">
        <w:tc>
          <w:tcPr>
            <w:tcW w:w="392" w:type="pct"/>
          </w:tcPr>
          <w:p w14:paraId="0D877D1B" w14:textId="77777777" w:rsidR="007C0D28" w:rsidRPr="007C0D28" w:rsidRDefault="007C0D28" w:rsidP="00F80F54">
            <w:r w:rsidRPr="007C0D28">
              <w:rPr>
                <w:bCs/>
              </w:rPr>
              <w:t>157</w:t>
            </w:r>
          </w:p>
        </w:tc>
        <w:tc>
          <w:tcPr>
            <w:tcW w:w="1919" w:type="pct"/>
          </w:tcPr>
          <w:p w14:paraId="567EE6B3" w14:textId="77777777" w:rsidR="007C0D28" w:rsidRPr="00F80F54" w:rsidRDefault="007C0D28" w:rsidP="00F80F54">
            <w:r w:rsidRPr="00F80F54">
              <w:t>Anas platyrhynchos</w:t>
            </w:r>
          </w:p>
        </w:tc>
        <w:tc>
          <w:tcPr>
            <w:tcW w:w="1661" w:type="pct"/>
          </w:tcPr>
          <w:p w14:paraId="5D653E3D" w14:textId="77777777" w:rsidR="007C0D28" w:rsidRPr="00F80F54" w:rsidRDefault="007C0D28" w:rsidP="00F80F54">
            <w:r w:rsidRPr="00F80F54">
              <w:t>Metazoa</w:t>
            </w:r>
          </w:p>
        </w:tc>
        <w:tc>
          <w:tcPr>
            <w:tcW w:w="1028" w:type="pct"/>
          </w:tcPr>
          <w:p w14:paraId="10118281" w14:textId="77777777" w:rsidR="007C0D28" w:rsidRPr="00F80F54" w:rsidRDefault="007C0D28" w:rsidP="00F80F54">
            <w:r w:rsidRPr="00F80F54">
              <w:t>unikonta</w:t>
            </w:r>
          </w:p>
        </w:tc>
      </w:tr>
      <w:tr w:rsidR="007C0D28" w:rsidRPr="00F80F54" w14:paraId="35E27EF2" w14:textId="77777777" w:rsidTr="007C0D28">
        <w:tc>
          <w:tcPr>
            <w:tcW w:w="392" w:type="pct"/>
          </w:tcPr>
          <w:p w14:paraId="4088EB10" w14:textId="77777777" w:rsidR="007C0D28" w:rsidRPr="007C0D28" w:rsidRDefault="007C0D28" w:rsidP="00F80F54">
            <w:r w:rsidRPr="007C0D28">
              <w:rPr>
                <w:bCs/>
              </w:rPr>
              <w:t>158</w:t>
            </w:r>
          </w:p>
        </w:tc>
        <w:tc>
          <w:tcPr>
            <w:tcW w:w="1919" w:type="pct"/>
          </w:tcPr>
          <w:p w14:paraId="462C3F51" w14:textId="77777777" w:rsidR="007C0D28" w:rsidRPr="00F80F54" w:rsidRDefault="007C0D28" w:rsidP="00F80F54">
            <w:r w:rsidRPr="00F80F54">
              <w:t>Latimeria chalumnae</w:t>
            </w:r>
          </w:p>
        </w:tc>
        <w:tc>
          <w:tcPr>
            <w:tcW w:w="1661" w:type="pct"/>
          </w:tcPr>
          <w:p w14:paraId="2A85EEE1" w14:textId="77777777" w:rsidR="007C0D28" w:rsidRPr="00F80F54" w:rsidRDefault="007C0D28" w:rsidP="00F80F54">
            <w:r w:rsidRPr="00F80F54">
              <w:t>Metazoa</w:t>
            </w:r>
          </w:p>
        </w:tc>
        <w:tc>
          <w:tcPr>
            <w:tcW w:w="1028" w:type="pct"/>
          </w:tcPr>
          <w:p w14:paraId="6F29E927" w14:textId="77777777" w:rsidR="007C0D28" w:rsidRPr="00F80F54" w:rsidRDefault="007C0D28" w:rsidP="00F80F54">
            <w:r w:rsidRPr="00F80F54">
              <w:t>unikonta</w:t>
            </w:r>
          </w:p>
        </w:tc>
      </w:tr>
      <w:tr w:rsidR="007C0D28" w:rsidRPr="00F80F54" w14:paraId="63DD39C4" w14:textId="77777777" w:rsidTr="007C0D28">
        <w:tc>
          <w:tcPr>
            <w:tcW w:w="392" w:type="pct"/>
          </w:tcPr>
          <w:p w14:paraId="4D2CD478" w14:textId="77777777" w:rsidR="007C0D28" w:rsidRPr="007C0D28" w:rsidRDefault="007C0D28" w:rsidP="00F80F54">
            <w:r w:rsidRPr="007C0D28">
              <w:rPr>
                <w:bCs/>
              </w:rPr>
              <w:t>159</w:t>
            </w:r>
          </w:p>
        </w:tc>
        <w:tc>
          <w:tcPr>
            <w:tcW w:w="1919" w:type="pct"/>
          </w:tcPr>
          <w:p w14:paraId="641B7AB6" w14:textId="77777777" w:rsidR="007C0D28" w:rsidRPr="00F80F54" w:rsidRDefault="007C0D28" w:rsidP="00F80F54">
            <w:r w:rsidRPr="00F80F54">
              <w:t>mustela putorius furo</w:t>
            </w:r>
          </w:p>
        </w:tc>
        <w:tc>
          <w:tcPr>
            <w:tcW w:w="1661" w:type="pct"/>
          </w:tcPr>
          <w:p w14:paraId="0D3F8D02" w14:textId="77777777" w:rsidR="007C0D28" w:rsidRPr="00F80F54" w:rsidRDefault="007C0D28" w:rsidP="00F80F54">
            <w:r w:rsidRPr="00F80F54">
              <w:t>Metazoa</w:t>
            </w:r>
          </w:p>
        </w:tc>
        <w:tc>
          <w:tcPr>
            <w:tcW w:w="1028" w:type="pct"/>
          </w:tcPr>
          <w:p w14:paraId="5A1146FD" w14:textId="77777777" w:rsidR="007C0D28" w:rsidRPr="00F80F54" w:rsidRDefault="007C0D28" w:rsidP="00F80F54">
            <w:r w:rsidRPr="00F80F54">
              <w:t>unikonta</w:t>
            </w:r>
          </w:p>
        </w:tc>
      </w:tr>
      <w:tr w:rsidR="007C0D28" w:rsidRPr="00F80F54" w14:paraId="72BA8CB0" w14:textId="77777777" w:rsidTr="007C0D28">
        <w:tc>
          <w:tcPr>
            <w:tcW w:w="392" w:type="pct"/>
          </w:tcPr>
          <w:p w14:paraId="38FDF696" w14:textId="77777777" w:rsidR="007C0D28" w:rsidRPr="007C0D28" w:rsidRDefault="007C0D28" w:rsidP="00F80F54">
            <w:r w:rsidRPr="007C0D28">
              <w:rPr>
                <w:bCs/>
              </w:rPr>
              <w:t>160</w:t>
            </w:r>
          </w:p>
        </w:tc>
        <w:tc>
          <w:tcPr>
            <w:tcW w:w="1919" w:type="pct"/>
          </w:tcPr>
          <w:p w14:paraId="7A82BA0B" w14:textId="77777777" w:rsidR="007C0D28" w:rsidRPr="00F80F54" w:rsidRDefault="007C0D28" w:rsidP="00F80F54">
            <w:r w:rsidRPr="00F80F54">
              <w:t>Linepithema humile</w:t>
            </w:r>
          </w:p>
        </w:tc>
        <w:tc>
          <w:tcPr>
            <w:tcW w:w="1661" w:type="pct"/>
          </w:tcPr>
          <w:p w14:paraId="042830F0" w14:textId="77777777" w:rsidR="007C0D28" w:rsidRPr="00F80F54" w:rsidRDefault="007C0D28" w:rsidP="00F80F54">
            <w:r w:rsidRPr="00F80F54">
              <w:t>Metazoa</w:t>
            </w:r>
          </w:p>
        </w:tc>
        <w:tc>
          <w:tcPr>
            <w:tcW w:w="1028" w:type="pct"/>
          </w:tcPr>
          <w:p w14:paraId="14EA11D3" w14:textId="77777777" w:rsidR="007C0D28" w:rsidRPr="00F80F54" w:rsidRDefault="007C0D28" w:rsidP="00F80F54">
            <w:r w:rsidRPr="00F80F54">
              <w:t>unikonta</w:t>
            </w:r>
          </w:p>
        </w:tc>
      </w:tr>
      <w:tr w:rsidR="007C0D28" w:rsidRPr="00F80F54" w14:paraId="4F1805D0" w14:textId="77777777" w:rsidTr="007C0D28">
        <w:tc>
          <w:tcPr>
            <w:tcW w:w="392" w:type="pct"/>
          </w:tcPr>
          <w:p w14:paraId="79B42F40" w14:textId="77777777" w:rsidR="007C0D28" w:rsidRPr="007C0D28" w:rsidRDefault="007C0D28" w:rsidP="00F80F54">
            <w:r w:rsidRPr="007C0D28">
              <w:rPr>
                <w:bCs/>
              </w:rPr>
              <w:t>161</w:t>
            </w:r>
          </w:p>
        </w:tc>
        <w:tc>
          <w:tcPr>
            <w:tcW w:w="1919" w:type="pct"/>
          </w:tcPr>
          <w:p w14:paraId="704E13E3" w14:textId="77777777" w:rsidR="007C0D28" w:rsidRPr="00F80F54" w:rsidRDefault="007C0D28" w:rsidP="00F80F54">
            <w:r w:rsidRPr="00F80F54">
              <w:t>Pelodiscus sinensis</w:t>
            </w:r>
          </w:p>
        </w:tc>
        <w:tc>
          <w:tcPr>
            <w:tcW w:w="1661" w:type="pct"/>
          </w:tcPr>
          <w:p w14:paraId="7E5DEF2F" w14:textId="77777777" w:rsidR="007C0D28" w:rsidRPr="00F80F54" w:rsidRDefault="007C0D28" w:rsidP="00F80F54">
            <w:r w:rsidRPr="00F80F54">
              <w:t>Metazoa</w:t>
            </w:r>
          </w:p>
        </w:tc>
        <w:tc>
          <w:tcPr>
            <w:tcW w:w="1028" w:type="pct"/>
          </w:tcPr>
          <w:p w14:paraId="74ADEADD" w14:textId="77777777" w:rsidR="007C0D28" w:rsidRPr="00F80F54" w:rsidRDefault="007C0D28" w:rsidP="00F80F54">
            <w:r w:rsidRPr="00F80F54">
              <w:t>unikonta</w:t>
            </w:r>
          </w:p>
        </w:tc>
      </w:tr>
      <w:tr w:rsidR="007C0D28" w:rsidRPr="00F80F54" w14:paraId="1C0FD060" w14:textId="77777777" w:rsidTr="007C0D28">
        <w:tc>
          <w:tcPr>
            <w:tcW w:w="392" w:type="pct"/>
          </w:tcPr>
          <w:p w14:paraId="67A3DB32" w14:textId="77777777" w:rsidR="007C0D28" w:rsidRPr="007C0D28" w:rsidRDefault="007C0D28" w:rsidP="00F80F54">
            <w:r w:rsidRPr="007C0D28">
              <w:rPr>
                <w:bCs/>
              </w:rPr>
              <w:t>162</w:t>
            </w:r>
          </w:p>
        </w:tc>
        <w:tc>
          <w:tcPr>
            <w:tcW w:w="1919" w:type="pct"/>
          </w:tcPr>
          <w:p w14:paraId="363567C0" w14:textId="77777777" w:rsidR="007C0D28" w:rsidRPr="00F80F54" w:rsidRDefault="007C0D28" w:rsidP="00F80F54">
            <w:r w:rsidRPr="00F80F54">
              <w:t>Acropora digitifera</w:t>
            </w:r>
          </w:p>
        </w:tc>
        <w:tc>
          <w:tcPr>
            <w:tcW w:w="1661" w:type="pct"/>
          </w:tcPr>
          <w:p w14:paraId="39D9F097" w14:textId="77777777" w:rsidR="007C0D28" w:rsidRPr="00F80F54" w:rsidRDefault="007C0D28" w:rsidP="00F80F54">
            <w:r w:rsidRPr="00F80F54">
              <w:t>Metazoa</w:t>
            </w:r>
          </w:p>
        </w:tc>
        <w:tc>
          <w:tcPr>
            <w:tcW w:w="1028" w:type="pct"/>
          </w:tcPr>
          <w:p w14:paraId="78EFA166" w14:textId="77777777" w:rsidR="007C0D28" w:rsidRPr="00F80F54" w:rsidRDefault="007C0D28" w:rsidP="00F80F54">
            <w:r w:rsidRPr="00F80F54">
              <w:t>unikonta</w:t>
            </w:r>
          </w:p>
        </w:tc>
      </w:tr>
      <w:tr w:rsidR="007C0D28" w:rsidRPr="00F80F54" w14:paraId="4B7ADF5B" w14:textId="77777777" w:rsidTr="007C0D28">
        <w:tc>
          <w:tcPr>
            <w:tcW w:w="392" w:type="pct"/>
          </w:tcPr>
          <w:p w14:paraId="25B9B257" w14:textId="77777777" w:rsidR="007C0D28" w:rsidRPr="007C0D28" w:rsidRDefault="007C0D28" w:rsidP="00F80F54">
            <w:r w:rsidRPr="007C0D28">
              <w:rPr>
                <w:bCs/>
              </w:rPr>
              <w:t>163</w:t>
            </w:r>
          </w:p>
        </w:tc>
        <w:tc>
          <w:tcPr>
            <w:tcW w:w="1919" w:type="pct"/>
          </w:tcPr>
          <w:p w14:paraId="4F90CA0B" w14:textId="77777777" w:rsidR="007C0D28" w:rsidRPr="00F80F54" w:rsidRDefault="007C0D28" w:rsidP="00F80F54">
            <w:r w:rsidRPr="00F80F54">
              <w:t>Acyrthosiphon pisum</w:t>
            </w:r>
          </w:p>
        </w:tc>
        <w:tc>
          <w:tcPr>
            <w:tcW w:w="1661" w:type="pct"/>
          </w:tcPr>
          <w:p w14:paraId="00A3EBCE" w14:textId="77777777" w:rsidR="007C0D28" w:rsidRPr="00F80F54" w:rsidRDefault="007C0D28" w:rsidP="00F80F54">
            <w:r w:rsidRPr="00F80F54">
              <w:t>Metazoa</w:t>
            </w:r>
          </w:p>
        </w:tc>
        <w:tc>
          <w:tcPr>
            <w:tcW w:w="1028" w:type="pct"/>
          </w:tcPr>
          <w:p w14:paraId="2B99EF37" w14:textId="77777777" w:rsidR="007C0D28" w:rsidRPr="00F80F54" w:rsidRDefault="007C0D28" w:rsidP="00F80F54">
            <w:r w:rsidRPr="00F80F54">
              <w:t>unikonta</w:t>
            </w:r>
          </w:p>
        </w:tc>
      </w:tr>
      <w:tr w:rsidR="007C0D28" w:rsidRPr="00F80F54" w14:paraId="1DF348F2" w14:textId="77777777" w:rsidTr="007C0D28">
        <w:tc>
          <w:tcPr>
            <w:tcW w:w="392" w:type="pct"/>
          </w:tcPr>
          <w:p w14:paraId="43D78B40" w14:textId="77777777" w:rsidR="007C0D28" w:rsidRPr="007C0D28" w:rsidRDefault="007C0D28" w:rsidP="00F80F54">
            <w:r w:rsidRPr="007C0D28">
              <w:rPr>
                <w:bCs/>
              </w:rPr>
              <w:t>164</w:t>
            </w:r>
          </w:p>
        </w:tc>
        <w:tc>
          <w:tcPr>
            <w:tcW w:w="1919" w:type="pct"/>
          </w:tcPr>
          <w:p w14:paraId="60BBE0D4" w14:textId="77777777" w:rsidR="007C0D28" w:rsidRPr="00F80F54" w:rsidRDefault="007C0D28" w:rsidP="00F80F54">
            <w:r w:rsidRPr="00F80F54">
              <w:t>Aedes aegypti</w:t>
            </w:r>
          </w:p>
        </w:tc>
        <w:tc>
          <w:tcPr>
            <w:tcW w:w="1661" w:type="pct"/>
          </w:tcPr>
          <w:p w14:paraId="22AD16C2" w14:textId="77777777" w:rsidR="007C0D28" w:rsidRPr="00F80F54" w:rsidRDefault="007C0D28" w:rsidP="00F80F54">
            <w:r w:rsidRPr="00F80F54">
              <w:t>Metazoa</w:t>
            </w:r>
          </w:p>
        </w:tc>
        <w:tc>
          <w:tcPr>
            <w:tcW w:w="1028" w:type="pct"/>
          </w:tcPr>
          <w:p w14:paraId="654EDFF9" w14:textId="77777777" w:rsidR="007C0D28" w:rsidRPr="00F80F54" w:rsidRDefault="007C0D28" w:rsidP="00F80F54">
            <w:r w:rsidRPr="00F80F54">
              <w:t>unikonta</w:t>
            </w:r>
          </w:p>
        </w:tc>
      </w:tr>
      <w:tr w:rsidR="007C0D28" w:rsidRPr="00F80F54" w14:paraId="2EC52DAA" w14:textId="77777777" w:rsidTr="007C0D28">
        <w:tc>
          <w:tcPr>
            <w:tcW w:w="392" w:type="pct"/>
          </w:tcPr>
          <w:p w14:paraId="19423E90" w14:textId="77777777" w:rsidR="007C0D28" w:rsidRPr="007C0D28" w:rsidRDefault="007C0D28" w:rsidP="00F80F54">
            <w:r w:rsidRPr="007C0D28">
              <w:rPr>
                <w:bCs/>
              </w:rPr>
              <w:t>165</w:t>
            </w:r>
          </w:p>
        </w:tc>
        <w:tc>
          <w:tcPr>
            <w:tcW w:w="1919" w:type="pct"/>
          </w:tcPr>
          <w:p w14:paraId="0DF418E9" w14:textId="77777777" w:rsidR="007C0D28" w:rsidRPr="00F80F54" w:rsidRDefault="007C0D28" w:rsidP="00F80F54">
            <w:r w:rsidRPr="00F80F54">
              <w:t>Ailuropoda melanoleuca</w:t>
            </w:r>
          </w:p>
        </w:tc>
        <w:tc>
          <w:tcPr>
            <w:tcW w:w="1661" w:type="pct"/>
          </w:tcPr>
          <w:p w14:paraId="686C4CE7" w14:textId="77777777" w:rsidR="007C0D28" w:rsidRPr="00F80F54" w:rsidRDefault="007C0D28" w:rsidP="00F80F54">
            <w:r w:rsidRPr="00F80F54">
              <w:t>Metazoa</w:t>
            </w:r>
          </w:p>
        </w:tc>
        <w:tc>
          <w:tcPr>
            <w:tcW w:w="1028" w:type="pct"/>
          </w:tcPr>
          <w:p w14:paraId="1DCF24D8" w14:textId="77777777" w:rsidR="007C0D28" w:rsidRPr="00F80F54" w:rsidRDefault="007C0D28" w:rsidP="00F80F54">
            <w:r w:rsidRPr="00F80F54">
              <w:t>unikonta</w:t>
            </w:r>
          </w:p>
        </w:tc>
      </w:tr>
      <w:tr w:rsidR="007C0D28" w:rsidRPr="00F80F54" w14:paraId="7FFBACC9" w14:textId="77777777" w:rsidTr="007C0D28">
        <w:tc>
          <w:tcPr>
            <w:tcW w:w="392" w:type="pct"/>
          </w:tcPr>
          <w:p w14:paraId="5D759944" w14:textId="77777777" w:rsidR="007C0D28" w:rsidRPr="007C0D28" w:rsidRDefault="007C0D28" w:rsidP="00F80F54">
            <w:r w:rsidRPr="007C0D28">
              <w:rPr>
                <w:bCs/>
              </w:rPr>
              <w:t>166</w:t>
            </w:r>
          </w:p>
        </w:tc>
        <w:tc>
          <w:tcPr>
            <w:tcW w:w="1919" w:type="pct"/>
          </w:tcPr>
          <w:p w14:paraId="37D64E36" w14:textId="77777777" w:rsidR="007C0D28" w:rsidRPr="00F80F54" w:rsidRDefault="007C0D28" w:rsidP="00F80F54">
            <w:r w:rsidRPr="00F80F54">
              <w:t>Amphimedon queenslandica</w:t>
            </w:r>
          </w:p>
        </w:tc>
        <w:tc>
          <w:tcPr>
            <w:tcW w:w="1661" w:type="pct"/>
          </w:tcPr>
          <w:p w14:paraId="33834E47" w14:textId="77777777" w:rsidR="007C0D28" w:rsidRPr="00F80F54" w:rsidRDefault="007C0D28" w:rsidP="00F80F54">
            <w:r w:rsidRPr="00F80F54">
              <w:t>Metazoa</w:t>
            </w:r>
          </w:p>
        </w:tc>
        <w:tc>
          <w:tcPr>
            <w:tcW w:w="1028" w:type="pct"/>
          </w:tcPr>
          <w:p w14:paraId="4F5EB968" w14:textId="77777777" w:rsidR="007C0D28" w:rsidRPr="00F80F54" w:rsidRDefault="007C0D28" w:rsidP="00F80F54">
            <w:r w:rsidRPr="00F80F54">
              <w:t>unikonta</w:t>
            </w:r>
          </w:p>
        </w:tc>
      </w:tr>
      <w:tr w:rsidR="007C0D28" w:rsidRPr="00F80F54" w14:paraId="3BCE8DF1" w14:textId="77777777" w:rsidTr="007C0D28">
        <w:tc>
          <w:tcPr>
            <w:tcW w:w="392" w:type="pct"/>
          </w:tcPr>
          <w:p w14:paraId="75208B56" w14:textId="77777777" w:rsidR="007C0D28" w:rsidRPr="007C0D28" w:rsidRDefault="007C0D28" w:rsidP="00F80F54">
            <w:r w:rsidRPr="007C0D28">
              <w:rPr>
                <w:bCs/>
              </w:rPr>
              <w:t>167</w:t>
            </w:r>
          </w:p>
        </w:tc>
        <w:tc>
          <w:tcPr>
            <w:tcW w:w="1919" w:type="pct"/>
          </w:tcPr>
          <w:p w14:paraId="7941B0C0" w14:textId="77777777" w:rsidR="007C0D28" w:rsidRPr="00F80F54" w:rsidRDefault="007C0D28" w:rsidP="00F80F54">
            <w:r w:rsidRPr="00F80F54">
              <w:t>Anolis carolinensis</w:t>
            </w:r>
          </w:p>
        </w:tc>
        <w:tc>
          <w:tcPr>
            <w:tcW w:w="1661" w:type="pct"/>
          </w:tcPr>
          <w:p w14:paraId="6826AA90" w14:textId="77777777" w:rsidR="007C0D28" w:rsidRPr="00F80F54" w:rsidRDefault="007C0D28" w:rsidP="00F80F54">
            <w:r w:rsidRPr="00F80F54">
              <w:t>Metazoa</w:t>
            </w:r>
          </w:p>
        </w:tc>
        <w:tc>
          <w:tcPr>
            <w:tcW w:w="1028" w:type="pct"/>
          </w:tcPr>
          <w:p w14:paraId="2E6A370C" w14:textId="77777777" w:rsidR="007C0D28" w:rsidRPr="00F80F54" w:rsidRDefault="007C0D28" w:rsidP="00F80F54">
            <w:r w:rsidRPr="00F80F54">
              <w:t>unikonta</w:t>
            </w:r>
          </w:p>
        </w:tc>
      </w:tr>
      <w:tr w:rsidR="007C0D28" w:rsidRPr="00F80F54" w14:paraId="39A44E9B" w14:textId="77777777" w:rsidTr="007C0D28">
        <w:tc>
          <w:tcPr>
            <w:tcW w:w="392" w:type="pct"/>
          </w:tcPr>
          <w:p w14:paraId="7E28346F" w14:textId="77777777" w:rsidR="007C0D28" w:rsidRPr="007C0D28" w:rsidRDefault="007C0D28" w:rsidP="00F80F54">
            <w:r w:rsidRPr="007C0D28">
              <w:rPr>
                <w:bCs/>
              </w:rPr>
              <w:t>168</w:t>
            </w:r>
          </w:p>
        </w:tc>
        <w:tc>
          <w:tcPr>
            <w:tcW w:w="1919" w:type="pct"/>
          </w:tcPr>
          <w:p w14:paraId="6092B57C" w14:textId="77777777" w:rsidR="007C0D28" w:rsidRPr="00F80F54" w:rsidRDefault="007C0D28" w:rsidP="00F80F54">
            <w:r w:rsidRPr="00F80F54">
              <w:t>Anopheles gambiae</w:t>
            </w:r>
          </w:p>
        </w:tc>
        <w:tc>
          <w:tcPr>
            <w:tcW w:w="1661" w:type="pct"/>
          </w:tcPr>
          <w:p w14:paraId="77493880" w14:textId="77777777" w:rsidR="007C0D28" w:rsidRPr="00F80F54" w:rsidRDefault="007C0D28" w:rsidP="00F80F54">
            <w:r w:rsidRPr="00F80F54">
              <w:t>Metazoa</w:t>
            </w:r>
          </w:p>
        </w:tc>
        <w:tc>
          <w:tcPr>
            <w:tcW w:w="1028" w:type="pct"/>
          </w:tcPr>
          <w:p w14:paraId="4F097A43" w14:textId="77777777" w:rsidR="007C0D28" w:rsidRPr="00F80F54" w:rsidRDefault="007C0D28" w:rsidP="00F80F54">
            <w:r w:rsidRPr="00F80F54">
              <w:t>unikonta</w:t>
            </w:r>
          </w:p>
        </w:tc>
      </w:tr>
      <w:tr w:rsidR="007C0D28" w:rsidRPr="00F80F54" w14:paraId="4680B54B" w14:textId="77777777" w:rsidTr="007C0D28">
        <w:tc>
          <w:tcPr>
            <w:tcW w:w="392" w:type="pct"/>
          </w:tcPr>
          <w:p w14:paraId="6F686A38" w14:textId="77777777" w:rsidR="007C0D28" w:rsidRPr="007C0D28" w:rsidRDefault="007C0D28" w:rsidP="00F80F54">
            <w:r w:rsidRPr="007C0D28">
              <w:rPr>
                <w:bCs/>
              </w:rPr>
              <w:t>169</w:t>
            </w:r>
          </w:p>
        </w:tc>
        <w:tc>
          <w:tcPr>
            <w:tcW w:w="1919" w:type="pct"/>
          </w:tcPr>
          <w:p w14:paraId="43CE5CAD" w14:textId="77777777" w:rsidR="007C0D28" w:rsidRPr="00F80F54" w:rsidRDefault="007C0D28" w:rsidP="00F80F54">
            <w:r w:rsidRPr="00F80F54">
              <w:t>Apis mellifera</w:t>
            </w:r>
          </w:p>
        </w:tc>
        <w:tc>
          <w:tcPr>
            <w:tcW w:w="1661" w:type="pct"/>
          </w:tcPr>
          <w:p w14:paraId="5EC62E6A" w14:textId="77777777" w:rsidR="007C0D28" w:rsidRPr="00F80F54" w:rsidRDefault="007C0D28" w:rsidP="00F80F54">
            <w:r w:rsidRPr="00F80F54">
              <w:t>Metazoa</w:t>
            </w:r>
          </w:p>
        </w:tc>
        <w:tc>
          <w:tcPr>
            <w:tcW w:w="1028" w:type="pct"/>
          </w:tcPr>
          <w:p w14:paraId="73EF82FA" w14:textId="77777777" w:rsidR="007C0D28" w:rsidRPr="00F80F54" w:rsidRDefault="007C0D28" w:rsidP="00F80F54">
            <w:r w:rsidRPr="00F80F54">
              <w:t>unikonta</w:t>
            </w:r>
          </w:p>
        </w:tc>
      </w:tr>
      <w:tr w:rsidR="007C0D28" w:rsidRPr="00F80F54" w14:paraId="343C6487" w14:textId="77777777" w:rsidTr="007C0D28">
        <w:tc>
          <w:tcPr>
            <w:tcW w:w="392" w:type="pct"/>
          </w:tcPr>
          <w:p w14:paraId="52B7DD7B" w14:textId="77777777" w:rsidR="007C0D28" w:rsidRPr="007C0D28" w:rsidRDefault="007C0D28" w:rsidP="00F80F54">
            <w:r w:rsidRPr="007C0D28">
              <w:rPr>
                <w:bCs/>
              </w:rPr>
              <w:t>170</w:t>
            </w:r>
          </w:p>
        </w:tc>
        <w:tc>
          <w:tcPr>
            <w:tcW w:w="1919" w:type="pct"/>
          </w:tcPr>
          <w:p w14:paraId="2CED3C47" w14:textId="77777777" w:rsidR="007C0D28" w:rsidRPr="00F80F54" w:rsidRDefault="007C0D28" w:rsidP="00F80F54">
            <w:r w:rsidRPr="00F80F54">
              <w:t>Bombyx mori</w:t>
            </w:r>
          </w:p>
        </w:tc>
        <w:tc>
          <w:tcPr>
            <w:tcW w:w="1661" w:type="pct"/>
          </w:tcPr>
          <w:p w14:paraId="242E32B5" w14:textId="77777777" w:rsidR="007C0D28" w:rsidRPr="00F80F54" w:rsidRDefault="007C0D28" w:rsidP="00F80F54">
            <w:r w:rsidRPr="00F80F54">
              <w:t>Metazoa</w:t>
            </w:r>
          </w:p>
        </w:tc>
        <w:tc>
          <w:tcPr>
            <w:tcW w:w="1028" w:type="pct"/>
          </w:tcPr>
          <w:p w14:paraId="1B5C051A" w14:textId="77777777" w:rsidR="007C0D28" w:rsidRPr="00F80F54" w:rsidRDefault="007C0D28" w:rsidP="00F80F54">
            <w:r w:rsidRPr="00F80F54">
              <w:t>unikonta</w:t>
            </w:r>
          </w:p>
        </w:tc>
      </w:tr>
      <w:tr w:rsidR="007C0D28" w:rsidRPr="00F80F54" w14:paraId="5591F50B" w14:textId="77777777" w:rsidTr="007C0D28">
        <w:tc>
          <w:tcPr>
            <w:tcW w:w="392" w:type="pct"/>
          </w:tcPr>
          <w:p w14:paraId="0BE95DB9" w14:textId="77777777" w:rsidR="007C0D28" w:rsidRPr="007C0D28" w:rsidRDefault="007C0D28" w:rsidP="00F80F54">
            <w:r w:rsidRPr="007C0D28">
              <w:rPr>
                <w:bCs/>
              </w:rPr>
              <w:t>171</w:t>
            </w:r>
          </w:p>
        </w:tc>
        <w:tc>
          <w:tcPr>
            <w:tcW w:w="1919" w:type="pct"/>
          </w:tcPr>
          <w:p w14:paraId="7E291E9B" w14:textId="77777777" w:rsidR="007C0D28" w:rsidRPr="00F80F54" w:rsidRDefault="007C0D28" w:rsidP="00F80F54">
            <w:r w:rsidRPr="00F80F54">
              <w:t>Bos taurus</w:t>
            </w:r>
          </w:p>
        </w:tc>
        <w:tc>
          <w:tcPr>
            <w:tcW w:w="1661" w:type="pct"/>
          </w:tcPr>
          <w:p w14:paraId="0A8829CE" w14:textId="77777777" w:rsidR="007C0D28" w:rsidRPr="00F80F54" w:rsidRDefault="007C0D28" w:rsidP="00F80F54">
            <w:r w:rsidRPr="00F80F54">
              <w:t>Metazoa</w:t>
            </w:r>
          </w:p>
        </w:tc>
        <w:tc>
          <w:tcPr>
            <w:tcW w:w="1028" w:type="pct"/>
          </w:tcPr>
          <w:p w14:paraId="24B8834D" w14:textId="77777777" w:rsidR="007C0D28" w:rsidRPr="00F80F54" w:rsidRDefault="007C0D28" w:rsidP="00F80F54">
            <w:r w:rsidRPr="00F80F54">
              <w:t>unikonta</w:t>
            </w:r>
          </w:p>
        </w:tc>
      </w:tr>
      <w:tr w:rsidR="007C0D28" w:rsidRPr="00F80F54" w14:paraId="2BAFBABE" w14:textId="77777777" w:rsidTr="007C0D28">
        <w:tc>
          <w:tcPr>
            <w:tcW w:w="392" w:type="pct"/>
          </w:tcPr>
          <w:p w14:paraId="5B727931" w14:textId="77777777" w:rsidR="007C0D28" w:rsidRPr="007C0D28" w:rsidRDefault="007C0D28" w:rsidP="00F80F54">
            <w:r w:rsidRPr="007C0D28">
              <w:rPr>
                <w:bCs/>
              </w:rPr>
              <w:t>172</w:t>
            </w:r>
          </w:p>
        </w:tc>
        <w:tc>
          <w:tcPr>
            <w:tcW w:w="1919" w:type="pct"/>
          </w:tcPr>
          <w:p w14:paraId="0975820E" w14:textId="77777777" w:rsidR="007C0D28" w:rsidRPr="00F80F54" w:rsidRDefault="007C0D28" w:rsidP="00F80F54">
            <w:r w:rsidRPr="00F80F54">
              <w:t>Branchiostoma floridae</w:t>
            </w:r>
          </w:p>
        </w:tc>
        <w:tc>
          <w:tcPr>
            <w:tcW w:w="1661" w:type="pct"/>
          </w:tcPr>
          <w:p w14:paraId="7C0AFB18" w14:textId="77777777" w:rsidR="007C0D28" w:rsidRPr="00F80F54" w:rsidRDefault="007C0D28" w:rsidP="00F80F54">
            <w:r w:rsidRPr="00F80F54">
              <w:t>Metazoa</w:t>
            </w:r>
          </w:p>
        </w:tc>
        <w:tc>
          <w:tcPr>
            <w:tcW w:w="1028" w:type="pct"/>
          </w:tcPr>
          <w:p w14:paraId="4C4FC7C5" w14:textId="77777777" w:rsidR="007C0D28" w:rsidRPr="00F80F54" w:rsidRDefault="007C0D28" w:rsidP="00F80F54">
            <w:r w:rsidRPr="00F80F54">
              <w:t>unikonta</w:t>
            </w:r>
          </w:p>
        </w:tc>
      </w:tr>
      <w:tr w:rsidR="007C0D28" w:rsidRPr="00F80F54" w14:paraId="6222CE12" w14:textId="77777777" w:rsidTr="007C0D28">
        <w:tc>
          <w:tcPr>
            <w:tcW w:w="392" w:type="pct"/>
          </w:tcPr>
          <w:p w14:paraId="0F9BCD43" w14:textId="77777777" w:rsidR="007C0D28" w:rsidRPr="007C0D28" w:rsidRDefault="007C0D28" w:rsidP="00F80F54">
            <w:r w:rsidRPr="007C0D28">
              <w:rPr>
                <w:bCs/>
              </w:rPr>
              <w:t>173</w:t>
            </w:r>
          </w:p>
        </w:tc>
        <w:tc>
          <w:tcPr>
            <w:tcW w:w="1919" w:type="pct"/>
          </w:tcPr>
          <w:p w14:paraId="10711BD6" w14:textId="77777777" w:rsidR="007C0D28" w:rsidRPr="00F80F54" w:rsidRDefault="007C0D28" w:rsidP="00F80F54">
            <w:r w:rsidRPr="00F80F54">
              <w:t>Caenorhabditis brenneri 2851</w:t>
            </w:r>
          </w:p>
        </w:tc>
        <w:tc>
          <w:tcPr>
            <w:tcW w:w="1661" w:type="pct"/>
          </w:tcPr>
          <w:p w14:paraId="5E45AC0B" w14:textId="77777777" w:rsidR="007C0D28" w:rsidRPr="00F80F54" w:rsidRDefault="007C0D28" w:rsidP="00F80F54">
            <w:r w:rsidRPr="00F80F54">
              <w:t>Metazoa</w:t>
            </w:r>
          </w:p>
        </w:tc>
        <w:tc>
          <w:tcPr>
            <w:tcW w:w="1028" w:type="pct"/>
          </w:tcPr>
          <w:p w14:paraId="31E610E4" w14:textId="77777777" w:rsidR="007C0D28" w:rsidRPr="00F80F54" w:rsidRDefault="007C0D28" w:rsidP="00F80F54">
            <w:r w:rsidRPr="00F80F54">
              <w:t>unikonta</w:t>
            </w:r>
          </w:p>
        </w:tc>
      </w:tr>
      <w:tr w:rsidR="007C0D28" w:rsidRPr="00F80F54" w14:paraId="0305FFA2" w14:textId="77777777" w:rsidTr="007C0D28">
        <w:tc>
          <w:tcPr>
            <w:tcW w:w="392" w:type="pct"/>
          </w:tcPr>
          <w:p w14:paraId="6C48812C" w14:textId="77777777" w:rsidR="007C0D28" w:rsidRPr="007C0D28" w:rsidRDefault="007C0D28" w:rsidP="00F80F54">
            <w:r w:rsidRPr="007C0D28">
              <w:rPr>
                <w:bCs/>
              </w:rPr>
              <w:t>174</w:t>
            </w:r>
          </w:p>
        </w:tc>
        <w:tc>
          <w:tcPr>
            <w:tcW w:w="1919" w:type="pct"/>
          </w:tcPr>
          <w:p w14:paraId="21B6692C" w14:textId="77777777" w:rsidR="007C0D28" w:rsidRPr="00F80F54" w:rsidRDefault="007C0D28" w:rsidP="00F80F54">
            <w:r w:rsidRPr="00F80F54">
              <w:t>Caenorhabditis brenneri 70</w:t>
            </w:r>
          </w:p>
        </w:tc>
        <w:tc>
          <w:tcPr>
            <w:tcW w:w="1661" w:type="pct"/>
          </w:tcPr>
          <w:p w14:paraId="6DED92B3" w14:textId="77777777" w:rsidR="007C0D28" w:rsidRPr="00F80F54" w:rsidRDefault="007C0D28" w:rsidP="00F80F54">
            <w:r w:rsidRPr="00F80F54">
              <w:t>Metazoa</w:t>
            </w:r>
          </w:p>
        </w:tc>
        <w:tc>
          <w:tcPr>
            <w:tcW w:w="1028" w:type="pct"/>
          </w:tcPr>
          <w:p w14:paraId="4E21D570" w14:textId="77777777" w:rsidR="007C0D28" w:rsidRPr="00F80F54" w:rsidRDefault="007C0D28" w:rsidP="00F80F54">
            <w:r w:rsidRPr="00F80F54">
              <w:t>unikonta</w:t>
            </w:r>
          </w:p>
        </w:tc>
      </w:tr>
      <w:tr w:rsidR="007C0D28" w:rsidRPr="00F80F54" w14:paraId="37B736A6" w14:textId="77777777" w:rsidTr="007C0D28">
        <w:tc>
          <w:tcPr>
            <w:tcW w:w="392" w:type="pct"/>
          </w:tcPr>
          <w:p w14:paraId="182CAA71" w14:textId="77777777" w:rsidR="007C0D28" w:rsidRPr="007C0D28" w:rsidRDefault="007C0D28" w:rsidP="00F80F54">
            <w:r w:rsidRPr="007C0D28">
              <w:rPr>
                <w:bCs/>
              </w:rPr>
              <w:t>175</w:t>
            </w:r>
          </w:p>
        </w:tc>
        <w:tc>
          <w:tcPr>
            <w:tcW w:w="1919" w:type="pct"/>
          </w:tcPr>
          <w:p w14:paraId="28D191B3" w14:textId="77777777" w:rsidR="007C0D28" w:rsidRPr="00F80F54" w:rsidRDefault="007C0D28" w:rsidP="00F80F54">
            <w:r w:rsidRPr="00F80F54">
              <w:t>Caenorhabditis elegans</w:t>
            </w:r>
          </w:p>
        </w:tc>
        <w:tc>
          <w:tcPr>
            <w:tcW w:w="1661" w:type="pct"/>
          </w:tcPr>
          <w:p w14:paraId="0ACF3A07" w14:textId="77777777" w:rsidR="007C0D28" w:rsidRPr="00F80F54" w:rsidRDefault="007C0D28" w:rsidP="00F80F54">
            <w:r w:rsidRPr="00F80F54">
              <w:t>Metazoa</w:t>
            </w:r>
          </w:p>
        </w:tc>
        <w:tc>
          <w:tcPr>
            <w:tcW w:w="1028" w:type="pct"/>
          </w:tcPr>
          <w:p w14:paraId="4AF1C249" w14:textId="77777777" w:rsidR="007C0D28" w:rsidRPr="00F80F54" w:rsidRDefault="007C0D28" w:rsidP="00F80F54">
            <w:r w:rsidRPr="00F80F54">
              <w:t>unikonta</w:t>
            </w:r>
          </w:p>
        </w:tc>
      </w:tr>
      <w:tr w:rsidR="007C0D28" w:rsidRPr="00F80F54" w14:paraId="5C3A190A" w14:textId="77777777" w:rsidTr="007C0D28">
        <w:tc>
          <w:tcPr>
            <w:tcW w:w="392" w:type="pct"/>
          </w:tcPr>
          <w:p w14:paraId="0AB846C4" w14:textId="77777777" w:rsidR="007C0D28" w:rsidRPr="007C0D28" w:rsidRDefault="007C0D28" w:rsidP="00F80F54">
            <w:r w:rsidRPr="007C0D28">
              <w:rPr>
                <w:bCs/>
              </w:rPr>
              <w:t>176</w:t>
            </w:r>
          </w:p>
        </w:tc>
        <w:tc>
          <w:tcPr>
            <w:tcW w:w="1919" w:type="pct"/>
          </w:tcPr>
          <w:p w14:paraId="66701C4A" w14:textId="77777777" w:rsidR="007C0D28" w:rsidRPr="00F80F54" w:rsidRDefault="007C0D28" w:rsidP="00F80F54">
            <w:r w:rsidRPr="00F80F54">
              <w:t>Caenorhabditis japonica</w:t>
            </w:r>
          </w:p>
        </w:tc>
        <w:tc>
          <w:tcPr>
            <w:tcW w:w="1661" w:type="pct"/>
          </w:tcPr>
          <w:p w14:paraId="75FA2D47" w14:textId="77777777" w:rsidR="007C0D28" w:rsidRPr="00F80F54" w:rsidRDefault="007C0D28" w:rsidP="00F80F54">
            <w:r w:rsidRPr="00F80F54">
              <w:t>Metazoa</w:t>
            </w:r>
          </w:p>
        </w:tc>
        <w:tc>
          <w:tcPr>
            <w:tcW w:w="1028" w:type="pct"/>
          </w:tcPr>
          <w:p w14:paraId="19A7FA4D" w14:textId="77777777" w:rsidR="007C0D28" w:rsidRPr="00F80F54" w:rsidRDefault="007C0D28" w:rsidP="00F80F54">
            <w:r w:rsidRPr="00F80F54">
              <w:t>unikonta</w:t>
            </w:r>
          </w:p>
        </w:tc>
      </w:tr>
      <w:tr w:rsidR="007C0D28" w:rsidRPr="00F80F54" w14:paraId="0F2B0E40" w14:textId="77777777" w:rsidTr="007C0D28">
        <w:tc>
          <w:tcPr>
            <w:tcW w:w="392" w:type="pct"/>
          </w:tcPr>
          <w:p w14:paraId="3BDF6FE5" w14:textId="77777777" w:rsidR="007C0D28" w:rsidRPr="007C0D28" w:rsidRDefault="007C0D28" w:rsidP="00F80F54">
            <w:r w:rsidRPr="007C0D28">
              <w:rPr>
                <w:bCs/>
              </w:rPr>
              <w:t>177</w:t>
            </w:r>
          </w:p>
        </w:tc>
        <w:tc>
          <w:tcPr>
            <w:tcW w:w="1919" w:type="pct"/>
          </w:tcPr>
          <w:p w14:paraId="45527ACD" w14:textId="77777777" w:rsidR="007C0D28" w:rsidRPr="00F80F54" w:rsidRDefault="007C0D28" w:rsidP="00F80F54">
            <w:r w:rsidRPr="00F80F54">
              <w:t>Caenorhabditis remanei</w:t>
            </w:r>
          </w:p>
        </w:tc>
        <w:tc>
          <w:tcPr>
            <w:tcW w:w="1661" w:type="pct"/>
          </w:tcPr>
          <w:p w14:paraId="083DDFD2" w14:textId="77777777" w:rsidR="007C0D28" w:rsidRPr="00F80F54" w:rsidRDefault="007C0D28" w:rsidP="00F80F54">
            <w:r w:rsidRPr="00F80F54">
              <w:t>Metazoa</w:t>
            </w:r>
          </w:p>
        </w:tc>
        <w:tc>
          <w:tcPr>
            <w:tcW w:w="1028" w:type="pct"/>
          </w:tcPr>
          <w:p w14:paraId="48C02A7E" w14:textId="77777777" w:rsidR="007C0D28" w:rsidRPr="00F80F54" w:rsidRDefault="007C0D28" w:rsidP="00F80F54">
            <w:r w:rsidRPr="00F80F54">
              <w:t>unikonta</w:t>
            </w:r>
          </w:p>
        </w:tc>
      </w:tr>
      <w:tr w:rsidR="007C0D28" w:rsidRPr="00F80F54" w14:paraId="6E15FB4C" w14:textId="77777777" w:rsidTr="007C0D28">
        <w:tc>
          <w:tcPr>
            <w:tcW w:w="392" w:type="pct"/>
          </w:tcPr>
          <w:p w14:paraId="01CE6500" w14:textId="77777777" w:rsidR="007C0D28" w:rsidRPr="007C0D28" w:rsidRDefault="007C0D28" w:rsidP="00F80F54">
            <w:r w:rsidRPr="007C0D28">
              <w:rPr>
                <w:bCs/>
              </w:rPr>
              <w:t>178</w:t>
            </w:r>
          </w:p>
        </w:tc>
        <w:tc>
          <w:tcPr>
            <w:tcW w:w="1919" w:type="pct"/>
          </w:tcPr>
          <w:p w14:paraId="78BB64AE" w14:textId="77777777" w:rsidR="007C0D28" w:rsidRPr="00F80F54" w:rsidRDefault="007C0D28" w:rsidP="00F80F54">
            <w:r w:rsidRPr="00F80F54">
              <w:t>Callithrix jacchus</w:t>
            </w:r>
          </w:p>
        </w:tc>
        <w:tc>
          <w:tcPr>
            <w:tcW w:w="1661" w:type="pct"/>
          </w:tcPr>
          <w:p w14:paraId="481261CB" w14:textId="77777777" w:rsidR="007C0D28" w:rsidRPr="00F80F54" w:rsidRDefault="007C0D28" w:rsidP="00F80F54">
            <w:r w:rsidRPr="00F80F54">
              <w:t>Metazoa</w:t>
            </w:r>
          </w:p>
        </w:tc>
        <w:tc>
          <w:tcPr>
            <w:tcW w:w="1028" w:type="pct"/>
          </w:tcPr>
          <w:p w14:paraId="043E88E2" w14:textId="77777777" w:rsidR="007C0D28" w:rsidRPr="00F80F54" w:rsidRDefault="007C0D28" w:rsidP="00F80F54">
            <w:r w:rsidRPr="00F80F54">
              <w:t>unikonta</w:t>
            </w:r>
          </w:p>
        </w:tc>
      </w:tr>
      <w:tr w:rsidR="007C0D28" w:rsidRPr="00F80F54" w14:paraId="782EA307" w14:textId="77777777" w:rsidTr="007C0D28">
        <w:tc>
          <w:tcPr>
            <w:tcW w:w="392" w:type="pct"/>
          </w:tcPr>
          <w:p w14:paraId="5C569176" w14:textId="77777777" w:rsidR="007C0D28" w:rsidRPr="007C0D28" w:rsidRDefault="007C0D28" w:rsidP="00F80F54">
            <w:r w:rsidRPr="007C0D28">
              <w:rPr>
                <w:bCs/>
              </w:rPr>
              <w:t>179</w:t>
            </w:r>
          </w:p>
        </w:tc>
        <w:tc>
          <w:tcPr>
            <w:tcW w:w="1919" w:type="pct"/>
          </w:tcPr>
          <w:p w14:paraId="1870D007" w14:textId="77777777" w:rsidR="007C0D28" w:rsidRPr="00F80F54" w:rsidRDefault="007C0D28" w:rsidP="00F80F54">
            <w:r w:rsidRPr="00F80F54">
              <w:t>Canis familiaris</w:t>
            </w:r>
          </w:p>
        </w:tc>
        <w:tc>
          <w:tcPr>
            <w:tcW w:w="1661" w:type="pct"/>
          </w:tcPr>
          <w:p w14:paraId="3AE95FE8" w14:textId="77777777" w:rsidR="007C0D28" w:rsidRPr="00F80F54" w:rsidRDefault="007C0D28" w:rsidP="00F80F54">
            <w:r w:rsidRPr="00F80F54">
              <w:t>Metazoa</w:t>
            </w:r>
          </w:p>
        </w:tc>
        <w:tc>
          <w:tcPr>
            <w:tcW w:w="1028" w:type="pct"/>
          </w:tcPr>
          <w:p w14:paraId="261113BB" w14:textId="77777777" w:rsidR="007C0D28" w:rsidRPr="00F80F54" w:rsidRDefault="007C0D28" w:rsidP="00F80F54">
            <w:r w:rsidRPr="00F80F54">
              <w:t>unikonta</w:t>
            </w:r>
          </w:p>
        </w:tc>
      </w:tr>
      <w:tr w:rsidR="007C0D28" w:rsidRPr="00F80F54" w14:paraId="27BA1F6D" w14:textId="77777777" w:rsidTr="007C0D28">
        <w:tc>
          <w:tcPr>
            <w:tcW w:w="392" w:type="pct"/>
          </w:tcPr>
          <w:p w14:paraId="3031494B" w14:textId="77777777" w:rsidR="007C0D28" w:rsidRPr="007C0D28" w:rsidRDefault="007C0D28" w:rsidP="00F80F54">
            <w:r w:rsidRPr="007C0D28">
              <w:rPr>
                <w:bCs/>
              </w:rPr>
              <w:t>180</w:t>
            </w:r>
          </w:p>
        </w:tc>
        <w:tc>
          <w:tcPr>
            <w:tcW w:w="1919" w:type="pct"/>
          </w:tcPr>
          <w:p w14:paraId="32653C9F" w14:textId="77777777" w:rsidR="007C0D28" w:rsidRPr="00F80F54" w:rsidRDefault="007C0D28" w:rsidP="00F80F54">
            <w:r w:rsidRPr="00F80F54">
              <w:t>Capitella capitata</w:t>
            </w:r>
          </w:p>
        </w:tc>
        <w:tc>
          <w:tcPr>
            <w:tcW w:w="1661" w:type="pct"/>
          </w:tcPr>
          <w:p w14:paraId="70D35F39" w14:textId="77777777" w:rsidR="007C0D28" w:rsidRPr="00F80F54" w:rsidRDefault="007C0D28" w:rsidP="00F80F54">
            <w:r w:rsidRPr="00F80F54">
              <w:t>Metazoa</w:t>
            </w:r>
          </w:p>
        </w:tc>
        <w:tc>
          <w:tcPr>
            <w:tcW w:w="1028" w:type="pct"/>
          </w:tcPr>
          <w:p w14:paraId="77F90823" w14:textId="77777777" w:rsidR="007C0D28" w:rsidRPr="00F80F54" w:rsidRDefault="007C0D28" w:rsidP="00F80F54">
            <w:r w:rsidRPr="00F80F54">
              <w:t>unikonta</w:t>
            </w:r>
          </w:p>
        </w:tc>
      </w:tr>
      <w:tr w:rsidR="007C0D28" w:rsidRPr="00F80F54" w14:paraId="007470F5" w14:textId="77777777" w:rsidTr="007C0D28">
        <w:tc>
          <w:tcPr>
            <w:tcW w:w="392" w:type="pct"/>
          </w:tcPr>
          <w:p w14:paraId="2A54640D" w14:textId="77777777" w:rsidR="007C0D28" w:rsidRPr="007C0D28" w:rsidRDefault="007C0D28" w:rsidP="00F80F54">
            <w:r w:rsidRPr="007C0D28">
              <w:rPr>
                <w:bCs/>
              </w:rPr>
              <w:t>181</w:t>
            </w:r>
          </w:p>
        </w:tc>
        <w:tc>
          <w:tcPr>
            <w:tcW w:w="1919" w:type="pct"/>
          </w:tcPr>
          <w:p w14:paraId="475FABCE" w14:textId="77777777" w:rsidR="007C0D28" w:rsidRPr="00F80F54" w:rsidRDefault="007C0D28" w:rsidP="00F80F54">
            <w:r w:rsidRPr="00F80F54">
              <w:t>Cavia porcellus</w:t>
            </w:r>
          </w:p>
        </w:tc>
        <w:tc>
          <w:tcPr>
            <w:tcW w:w="1661" w:type="pct"/>
          </w:tcPr>
          <w:p w14:paraId="3C4ED0DC" w14:textId="77777777" w:rsidR="007C0D28" w:rsidRPr="00F80F54" w:rsidRDefault="007C0D28" w:rsidP="00F80F54">
            <w:r w:rsidRPr="00F80F54">
              <w:t>Metazoa</w:t>
            </w:r>
          </w:p>
        </w:tc>
        <w:tc>
          <w:tcPr>
            <w:tcW w:w="1028" w:type="pct"/>
          </w:tcPr>
          <w:p w14:paraId="36AF5C4B" w14:textId="77777777" w:rsidR="007C0D28" w:rsidRPr="00F80F54" w:rsidRDefault="007C0D28" w:rsidP="00F80F54">
            <w:r w:rsidRPr="00F80F54">
              <w:t>unikonta</w:t>
            </w:r>
          </w:p>
        </w:tc>
      </w:tr>
      <w:tr w:rsidR="007C0D28" w:rsidRPr="00F80F54" w14:paraId="64C99713" w14:textId="77777777" w:rsidTr="007C0D28">
        <w:tc>
          <w:tcPr>
            <w:tcW w:w="392" w:type="pct"/>
          </w:tcPr>
          <w:p w14:paraId="0E1E13F7" w14:textId="77777777" w:rsidR="007C0D28" w:rsidRPr="007C0D28" w:rsidRDefault="007C0D28" w:rsidP="00F80F54">
            <w:r w:rsidRPr="007C0D28">
              <w:rPr>
                <w:bCs/>
              </w:rPr>
              <w:t>182</w:t>
            </w:r>
          </w:p>
        </w:tc>
        <w:tc>
          <w:tcPr>
            <w:tcW w:w="1919" w:type="pct"/>
          </w:tcPr>
          <w:p w14:paraId="53DB3576" w14:textId="77777777" w:rsidR="007C0D28" w:rsidRPr="00F80F54" w:rsidRDefault="007C0D28" w:rsidP="00F80F54">
            <w:r w:rsidRPr="00F80F54">
              <w:t>Choloepus hoffmanni</w:t>
            </w:r>
          </w:p>
        </w:tc>
        <w:tc>
          <w:tcPr>
            <w:tcW w:w="1661" w:type="pct"/>
          </w:tcPr>
          <w:p w14:paraId="1B9ED283" w14:textId="77777777" w:rsidR="007C0D28" w:rsidRPr="00F80F54" w:rsidRDefault="007C0D28" w:rsidP="00F80F54">
            <w:r w:rsidRPr="00F80F54">
              <w:t>Metazoa</w:t>
            </w:r>
          </w:p>
        </w:tc>
        <w:tc>
          <w:tcPr>
            <w:tcW w:w="1028" w:type="pct"/>
          </w:tcPr>
          <w:p w14:paraId="36FEB745" w14:textId="77777777" w:rsidR="007C0D28" w:rsidRPr="00F80F54" w:rsidRDefault="007C0D28" w:rsidP="00F80F54">
            <w:r w:rsidRPr="00F80F54">
              <w:t>unikonta</w:t>
            </w:r>
          </w:p>
        </w:tc>
      </w:tr>
      <w:tr w:rsidR="007C0D28" w:rsidRPr="00F80F54" w14:paraId="6630A6F6" w14:textId="77777777" w:rsidTr="007C0D28">
        <w:tc>
          <w:tcPr>
            <w:tcW w:w="392" w:type="pct"/>
          </w:tcPr>
          <w:p w14:paraId="24B598E8" w14:textId="77777777" w:rsidR="007C0D28" w:rsidRPr="007C0D28" w:rsidRDefault="007C0D28" w:rsidP="00F80F54">
            <w:r w:rsidRPr="007C0D28">
              <w:rPr>
                <w:bCs/>
              </w:rPr>
              <w:t>183</w:t>
            </w:r>
          </w:p>
        </w:tc>
        <w:tc>
          <w:tcPr>
            <w:tcW w:w="1919" w:type="pct"/>
          </w:tcPr>
          <w:p w14:paraId="57C3BEC3" w14:textId="77777777" w:rsidR="007C0D28" w:rsidRPr="00F80F54" w:rsidRDefault="007C0D28" w:rsidP="00F80F54">
            <w:r w:rsidRPr="00F80F54">
              <w:t>Ciona intestinalis</w:t>
            </w:r>
          </w:p>
        </w:tc>
        <w:tc>
          <w:tcPr>
            <w:tcW w:w="1661" w:type="pct"/>
          </w:tcPr>
          <w:p w14:paraId="0B7A1E87" w14:textId="77777777" w:rsidR="007C0D28" w:rsidRPr="00F80F54" w:rsidRDefault="007C0D28" w:rsidP="00F80F54">
            <w:r w:rsidRPr="00F80F54">
              <w:t>Metazoa</w:t>
            </w:r>
          </w:p>
        </w:tc>
        <w:tc>
          <w:tcPr>
            <w:tcW w:w="1028" w:type="pct"/>
          </w:tcPr>
          <w:p w14:paraId="66F1D2CB" w14:textId="77777777" w:rsidR="007C0D28" w:rsidRPr="00F80F54" w:rsidRDefault="007C0D28" w:rsidP="00F80F54">
            <w:r w:rsidRPr="00F80F54">
              <w:t>unikonta</w:t>
            </w:r>
          </w:p>
        </w:tc>
      </w:tr>
      <w:tr w:rsidR="007C0D28" w:rsidRPr="00F80F54" w14:paraId="40BF6E5D" w14:textId="77777777" w:rsidTr="007C0D28">
        <w:tc>
          <w:tcPr>
            <w:tcW w:w="392" w:type="pct"/>
          </w:tcPr>
          <w:p w14:paraId="738216D0" w14:textId="77777777" w:rsidR="007C0D28" w:rsidRPr="007C0D28" w:rsidRDefault="007C0D28" w:rsidP="00F80F54">
            <w:r w:rsidRPr="007C0D28">
              <w:rPr>
                <w:bCs/>
              </w:rPr>
              <w:t>184</w:t>
            </w:r>
          </w:p>
        </w:tc>
        <w:tc>
          <w:tcPr>
            <w:tcW w:w="1919" w:type="pct"/>
          </w:tcPr>
          <w:p w14:paraId="2AF0F8DF" w14:textId="77777777" w:rsidR="007C0D28" w:rsidRPr="00F80F54" w:rsidRDefault="007C0D28" w:rsidP="00F80F54">
            <w:r w:rsidRPr="00F80F54">
              <w:t>Ciona savignyi</w:t>
            </w:r>
          </w:p>
        </w:tc>
        <w:tc>
          <w:tcPr>
            <w:tcW w:w="1661" w:type="pct"/>
          </w:tcPr>
          <w:p w14:paraId="79883D27" w14:textId="77777777" w:rsidR="007C0D28" w:rsidRPr="00F80F54" w:rsidRDefault="007C0D28" w:rsidP="00F80F54">
            <w:r w:rsidRPr="00F80F54">
              <w:t>Metazoa</w:t>
            </w:r>
          </w:p>
        </w:tc>
        <w:tc>
          <w:tcPr>
            <w:tcW w:w="1028" w:type="pct"/>
          </w:tcPr>
          <w:p w14:paraId="7A9EFF92" w14:textId="77777777" w:rsidR="007C0D28" w:rsidRPr="00F80F54" w:rsidRDefault="007C0D28" w:rsidP="00F80F54">
            <w:r w:rsidRPr="00F80F54">
              <w:t>unikonta</w:t>
            </w:r>
          </w:p>
        </w:tc>
      </w:tr>
      <w:tr w:rsidR="007C0D28" w:rsidRPr="00F80F54" w14:paraId="1AEA682F" w14:textId="77777777" w:rsidTr="007C0D28">
        <w:tc>
          <w:tcPr>
            <w:tcW w:w="392" w:type="pct"/>
          </w:tcPr>
          <w:p w14:paraId="0AF9B609" w14:textId="77777777" w:rsidR="007C0D28" w:rsidRPr="007C0D28" w:rsidRDefault="007C0D28" w:rsidP="00F80F54">
            <w:r w:rsidRPr="007C0D28">
              <w:rPr>
                <w:bCs/>
              </w:rPr>
              <w:t>185</w:t>
            </w:r>
          </w:p>
        </w:tc>
        <w:tc>
          <w:tcPr>
            <w:tcW w:w="1919" w:type="pct"/>
          </w:tcPr>
          <w:p w14:paraId="4B902F7E" w14:textId="77777777" w:rsidR="007C0D28" w:rsidRPr="00F80F54" w:rsidRDefault="007C0D28" w:rsidP="00F80F54">
            <w:r w:rsidRPr="00F80F54">
              <w:t>Culex pipiens quinquefasciatus</w:t>
            </w:r>
          </w:p>
        </w:tc>
        <w:tc>
          <w:tcPr>
            <w:tcW w:w="1661" w:type="pct"/>
          </w:tcPr>
          <w:p w14:paraId="757ADFC5" w14:textId="77777777" w:rsidR="007C0D28" w:rsidRPr="00F80F54" w:rsidRDefault="007C0D28" w:rsidP="00F80F54">
            <w:r w:rsidRPr="00F80F54">
              <w:t>Metazoa</w:t>
            </w:r>
          </w:p>
        </w:tc>
        <w:tc>
          <w:tcPr>
            <w:tcW w:w="1028" w:type="pct"/>
          </w:tcPr>
          <w:p w14:paraId="05E77118" w14:textId="77777777" w:rsidR="007C0D28" w:rsidRPr="00F80F54" w:rsidRDefault="007C0D28" w:rsidP="00F80F54">
            <w:r w:rsidRPr="00F80F54">
              <w:t>unikonta</w:t>
            </w:r>
          </w:p>
        </w:tc>
      </w:tr>
      <w:tr w:rsidR="007C0D28" w:rsidRPr="00F80F54" w14:paraId="0C5E7D06" w14:textId="77777777" w:rsidTr="007C0D28">
        <w:tc>
          <w:tcPr>
            <w:tcW w:w="392" w:type="pct"/>
          </w:tcPr>
          <w:p w14:paraId="2DAB8AF9" w14:textId="77777777" w:rsidR="007C0D28" w:rsidRPr="007C0D28" w:rsidRDefault="007C0D28" w:rsidP="00F80F54">
            <w:r w:rsidRPr="007C0D28">
              <w:rPr>
                <w:bCs/>
              </w:rPr>
              <w:t>186</w:t>
            </w:r>
          </w:p>
        </w:tc>
        <w:tc>
          <w:tcPr>
            <w:tcW w:w="1919" w:type="pct"/>
          </w:tcPr>
          <w:p w14:paraId="6244B221" w14:textId="77777777" w:rsidR="007C0D28" w:rsidRPr="00F80F54" w:rsidRDefault="007C0D28" w:rsidP="00F80F54">
            <w:r w:rsidRPr="00F80F54">
              <w:t>Danio rerio</w:t>
            </w:r>
          </w:p>
        </w:tc>
        <w:tc>
          <w:tcPr>
            <w:tcW w:w="1661" w:type="pct"/>
          </w:tcPr>
          <w:p w14:paraId="00728052" w14:textId="77777777" w:rsidR="007C0D28" w:rsidRPr="00F80F54" w:rsidRDefault="007C0D28" w:rsidP="00F80F54">
            <w:r w:rsidRPr="00F80F54">
              <w:t>Metazoa</w:t>
            </w:r>
          </w:p>
        </w:tc>
        <w:tc>
          <w:tcPr>
            <w:tcW w:w="1028" w:type="pct"/>
          </w:tcPr>
          <w:p w14:paraId="43B18595" w14:textId="77777777" w:rsidR="007C0D28" w:rsidRPr="00F80F54" w:rsidRDefault="007C0D28" w:rsidP="00F80F54">
            <w:r w:rsidRPr="00F80F54">
              <w:t>unikonta</w:t>
            </w:r>
          </w:p>
        </w:tc>
      </w:tr>
      <w:tr w:rsidR="007C0D28" w:rsidRPr="00F80F54" w14:paraId="04116723" w14:textId="77777777" w:rsidTr="007C0D28">
        <w:tc>
          <w:tcPr>
            <w:tcW w:w="392" w:type="pct"/>
          </w:tcPr>
          <w:p w14:paraId="1FEF1098" w14:textId="77777777" w:rsidR="007C0D28" w:rsidRPr="007C0D28" w:rsidRDefault="007C0D28" w:rsidP="00F80F54">
            <w:r w:rsidRPr="007C0D28">
              <w:rPr>
                <w:bCs/>
              </w:rPr>
              <w:t>187</w:t>
            </w:r>
          </w:p>
        </w:tc>
        <w:tc>
          <w:tcPr>
            <w:tcW w:w="1919" w:type="pct"/>
          </w:tcPr>
          <w:p w14:paraId="3FF49A72" w14:textId="77777777" w:rsidR="007C0D28" w:rsidRPr="00F80F54" w:rsidRDefault="007C0D28" w:rsidP="00F80F54">
            <w:r w:rsidRPr="00F80F54">
              <w:t>Daphnia pulex</w:t>
            </w:r>
          </w:p>
        </w:tc>
        <w:tc>
          <w:tcPr>
            <w:tcW w:w="1661" w:type="pct"/>
          </w:tcPr>
          <w:p w14:paraId="25D5CE99" w14:textId="77777777" w:rsidR="007C0D28" w:rsidRPr="00F80F54" w:rsidRDefault="007C0D28" w:rsidP="00F80F54">
            <w:r w:rsidRPr="00F80F54">
              <w:t>Metazoa</w:t>
            </w:r>
          </w:p>
        </w:tc>
        <w:tc>
          <w:tcPr>
            <w:tcW w:w="1028" w:type="pct"/>
          </w:tcPr>
          <w:p w14:paraId="16638C7D" w14:textId="77777777" w:rsidR="007C0D28" w:rsidRPr="00F80F54" w:rsidRDefault="007C0D28" w:rsidP="00F80F54">
            <w:r w:rsidRPr="00F80F54">
              <w:t>unikonta</w:t>
            </w:r>
          </w:p>
        </w:tc>
      </w:tr>
      <w:tr w:rsidR="007C0D28" w:rsidRPr="00F80F54" w14:paraId="1A202C8A" w14:textId="77777777" w:rsidTr="007C0D28">
        <w:tc>
          <w:tcPr>
            <w:tcW w:w="392" w:type="pct"/>
          </w:tcPr>
          <w:p w14:paraId="2AAE6762" w14:textId="77777777" w:rsidR="007C0D28" w:rsidRPr="007C0D28" w:rsidRDefault="007C0D28" w:rsidP="00F80F54">
            <w:r w:rsidRPr="007C0D28">
              <w:rPr>
                <w:bCs/>
              </w:rPr>
              <w:t>188</w:t>
            </w:r>
          </w:p>
        </w:tc>
        <w:tc>
          <w:tcPr>
            <w:tcW w:w="1919" w:type="pct"/>
          </w:tcPr>
          <w:p w14:paraId="2580267B" w14:textId="77777777" w:rsidR="007C0D28" w:rsidRPr="00F80F54" w:rsidRDefault="007C0D28" w:rsidP="00F80F54">
            <w:r w:rsidRPr="00F80F54">
              <w:t>Dasypus novemcinctus</w:t>
            </w:r>
          </w:p>
        </w:tc>
        <w:tc>
          <w:tcPr>
            <w:tcW w:w="1661" w:type="pct"/>
          </w:tcPr>
          <w:p w14:paraId="4050F135" w14:textId="77777777" w:rsidR="007C0D28" w:rsidRPr="00F80F54" w:rsidRDefault="007C0D28" w:rsidP="00F80F54">
            <w:r w:rsidRPr="00F80F54">
              <w:t>Metazoa</w:t>
            </w:r>
          </w:p>
        </w:tc>
        <w:tc>
          <w:tcPr>
            <w:tcW w:w="1028" w:type="pct"/>
          </w:tcPr>
          <w:p w14:paraId="7C4264C1" w14:textId="77777777" w:rsidR="007C0D28" w:rsidRPr="00F80F54" w:rsidRDefault="007C0D28" w:rsidP="00F80F54">
            <w:r w:rsidRPr="00F80F54">
              <w:t>unikonta</w:t>
            </w:r>
          </w:p>
        </w:tc>
      </w:tr>
      <w:tr w:rsidR="007C0D28" w:rsidRPr="00F80F54" w14:paraId="40080680" w14:textId="77777777" w:rsidTr="007C0D28">
        <w:tc>
          <w:tcPr>
            <w:tcW w:w="392" w:type="pct"/>
          </w:tcPr>
          <w:p w14:paraId="5F595750" w14:textId="77777777" w:rsidR="007C0D28" w:rsidRPr="007C0D28" w:rsidRDefault="007C0D28" w:rsidP="00F80F54">
            <w:r w:rsidRPr="007C0D28">
              <w:rPr>
                <w:bCs/>
              </w:rPr>
              <w:t>189</w:t>
            </w:r>
          </w:p>
        </w:tc>
        <w:tc>
          <w:tcPr>
            <w:tcW w:w="1919" w:type="pct"/>
          </w:tcPr>
          <w:p w14:paraId="6164798A" w14:textId="77777777" w:rsidR="007C0D28" w:rsidRPr="00F80F54" w:rsidRDefault="007C0D28" w:rsidP="00F80F54">
            <w:r w:rsidRPr="00F80F54">
              <w:t>Dipodomys ordii</w:t>
            </w:r>
          </w:p>
        </w:tc>
        <w:tc>
          <w:tcPr>
            <w:tcW w:w="1661" w:type="pct"/>
          </w:tcPr>
          <w:p w14:paraId="66979E9D" w14:textId="77777777" w:rsidR="007C0D28" w:rsidRPr="00F80F54" w:rsidRDefault="007C0D28" w:rsidP="00F80F54">
            <w:r w:rsidRPr="00F80F54">
              <w:t>Metazoa</w:t>
            </w:r>
          </w:p>
        </w:tc>
        <w:tc>
          <w:tcPr>
            <w:tcW w:w="1028" w:type="pct"/>
          </w:tcPr>
          <w:p w14:paraId="61ACDF86" w14:textId="77777777" w:rsidR="007C0D28" w:rsidRPr="00F80F54" w:rsidRDefault="007C0D28" w:rsidP="00F80F54">
            <w:r w:rsidRPr="00F80F54">
              <w:t>unikonta</w:t>
            </w:r>
          </w:p>
        </w:tc>
      </w:tr>
      <w:tr w:rsidR="007C0D28" w:rsidRPr="00F80F54" w14:paraId="75A0D97B" w14:textId="77777777" w:rsidTr="007C0D28">
        <w:tc>
          <w:tcPr>
            <w:tcW w:w="392" w:type="pct"/>
          </w:tcPr>
          <w:p w14:paraId="0EEE28C8" w14:textId="77777777" w:rsidR="007C0D28" w:rsidRPr="007C0D28" w:rsidRDefault="007C0D28" w:rsidP="00F80F54">
            <w:r w:rsidRPr="007C0D28">
              <w:rPr>
                <w:bCs/>
              </w:rPr>
              <w:t>190</w:t>
            </w:r>
          </w:p>
        </w:tc>
        <w:tc>
          <w:tcPr>
            <w:tcW w:w="1919" w:type="pct"/>
          </w:tcPr>
          <w:p w14:paraId="331B93F9" w14:textId="77777777" w:rsidR="007C0D28" w:rsidRPr="00F80F54" w:rsidRDefault="007C0D28" w:rsidP="00F80F54">
            <w:r w:rsidRPr="00F80F54">
              <w:t>Drosophila ananassae</w:t>
            </w:r>
          </w:p>
        </w:tc>
        <w:tc>
          <w:tcPr>
            <w:tcW w:w="1661" w:type="pct"/>
          </w:tcPr>
          <w:p w14:paraId="44088E99" w14:textId="77777777" w:rsidR="007C0D28" w:rsidRPr="00F80F54" w:rsidRDefault="007C0D28" w:rsidP="00F80F54">
            <w:r w:rsidRPr="00F80F54">
              <w:t>Metazoa</w:t>
            </w:r>
          </w:p>
        </w:tc>
        <w:tc>
          <w:tcPr>
            <w:tcW w:w="1028" w:type="pct"/>
          </w:tcPr>
          <w:p w14:paraId="175366F1" w14:textId="77777777" w:rsidR="007C0D28" w:rsidRPr="00F80F54" w:rsidRDefault="007C0D28" w:rsidP="00F80F54">
            <w:r w:rsidRPr="00F80F54">
              <w:t>unikonta</w:t>
            </w:r>
          </w:p>
        </w:tc>
      </w:tr>
      <w:tr w:rsidR="007C0D28" w:rsidRPr="00F80F54" w14:paraId="3C620B7E" w14:textId="77777777" w:rsidTr="007C0D28">
        <w:tc>
          <w:tcPr>
            <w:tcW w:w="392" w:type="pct"/>
          </w:tcPr>
          <w:p w14:paraId="36C42AC9" w14:textId="77777777" w:rsidR="007C0D28" w:rsidRPr="007C0D28" w:rsidRDefault="007C0D28" w:rsidP="00F80F54">
            <w:r w:rsidRPr="007C0D28">
              <w:rPr>
                <w:bCs/>
              </w:rPr>
              <w:t>191</w:t>
            </w:r>
          </w:p>
        </w:tc>
        <w:tc>
          <w:tcPr>
            <w:tcW w:w="1919" w:type="pct"/>
          </w:tcPr>
          <w:p w14:paraId="0344DFBC" w14:textId="77777777" w:rsidR="007C0D28" w:rsidRPr="00F80F54" w:rsidRDefault="007C0D28" w:rsidP="00F80F54">
            <w:r w:rsidRPr="00F80F54">
              <w:t>Drosophila erecta</w:t>
            </w:r>
          </w:p>
        </w:tc>
        <w:tc>
          <w:tcPr>
            <w:tcW w:w="1661" w:type="pct"/>
          </w:tcPr>
          <w:p w14:paraId="0447F31C" w14:textId="77777777" w:rsidR="007C0D28" w:rsidRPr="00F80F54" w:rsidRDefault="007C0D28" w:rsidP="00F80F54">
            <w:r w:rsidRPr="00F80F54">
              <w:t>Metazoa</w:t>
            </w:r>
          </w:p>
        </w:tc>
        <w:tc>
          <w:tcPr>
            <w:tcW w:w="1028" w:type="pct"/>
          </w:tcPr>
          <w:p w14:paraId="57463B69" w14:textId="77777777" w:rsidR="007C0D28" w:rsidRPr="00F80F54" w:rsidRDefault="007C0D28" w:rsidP="00F80F54">
            <w:r w:rsidRPr="00F80F54">
              <w:t>unikonta</w:t>
            </w:r>
          </w:p>
        </w:tc>
      </w:tr>
      <w:tr w:rsidR="007C0D28" w:rsidRPr="00F80F54" w14:paraId="25E2A12F" w14:textId="77777777" w:rsidTr="007C0D28">
        <w:tc>
          <w:tcPr>
            <w:tcW w:w="392" w:type="pct"/>
          </w:tcPr>
          <w:p w14:paraId="185FC1F5" w14:textId="77777777" w:rsidR="007C0D28" w:rsidRPr="007C0D28" w:rsidRDefault="007C0D28" w:rsidP="00F80F54">
            <w:r w:rsidRPr="007C0D28">
              <w:rPr>
                <w:bCs/>
              </w:rPr>
              <w:t>192</w:t>
            </w:r>
          </w:p>
        </w:tc>
        <w:tc>
          <w:tcPr>
            <w:tcW w:w="1919" w:type="pct"/>
          </w:tcPr>
          <w:p w14:paraId="28DB846E" w14:textId="77777777" w:rsidR="007C0D28" w:rsidRPr="00F80F54" w:rsidRDefault="007C0D28" w:rsidP="00F80F54">
            <w:r w:rsidRPr="00F80F54">
              <w:t>Drosophila grimshawi</w:t>
            </w:r>
          </w:p>
        </w:tc>
        <w:tc>
          <w:tcPr>
            <w:tcW w:w="1661" w:type="pct"/>
          </w:tcPr>
          <w:p w14:paraId="08743C8B" w14:textId="77777777" w:rsidR="007C0D28" w:rsidRPr="00F80F54" w:rsidRDefault="007C0D28" w:rsidP="00F80F54">
            <w:r w:rsidRPr="00F80F54">
              <w:t>Metazoa</w:t>
            </w:r>
          </w:p>
        </w:tc>
        <w:tc>
          <w:tcPr>
            <w:tcW w:w="1028" w:type="pct"/>
          </w:tcPr>
          <w:p w14:paraId="6E434608" w14:textId="77777777" w:rsidR="007C0D28" w:rsidRPr="00F80F54" w:rsidRDefault="007C0D28" w:rsidP="00F80F54">
            <w:r w:rsidRPr="00F80F54">
              <w:t>unikonta</w:t>
            </w:r>
          </w:p>
        </w:tc>
      </w:tr>
      <w:tr w:rsidR="007C0D28" w:rsidRPr="00F80F54" w14:paraId="3EED4092" w14:textId="77777777" w:rsidTr="007C0D28">
        <w:tc>
          <w:tcPr>
            <w:tcW w:w="392" w:type="pct"/>
          </w:tcPr>
          <w:p w14:paraId="024E60B8" w14:textId="77777777" w:rsidR="007C0D28" w:rsidRPr="007C0D28" w:rsidRDefault="007C0D28" w:rsidP="00F80F54">
            <w:r w:rsidRPr="007C0D28">
              <w:rPr>
                <w:bCs/>
              </w:rPr>
              <w:t>193</w:t>
            </w:r>
          </w:p>
        </w:tc>
        <w:tc>
          <w:tcPr>
            <w:tcW w:w="1919" w:type="pct"/>
          </w:tcPr>
          <w:p w14:paraId="3ED8915A" w14:textId="77777777" w:rsidR="007C0D28" w:rsidRPr="00F80F54" w:rsidRDefault="007C0D28" w:rsidP="00F80F54">
            <w:r w:rsidRPr="00F80F54">
              <w:t>Drosophila melanogaster</w:t>
            </w:r>
          </w:p>
        </w:tc>
        <w:tc>
          <w:tcPr>
            <w:tcW w:w="1661" w:type="pct"/>
          </w:tcPr>
          <w:p w14:paraId="154D08EF" w14:textId="77777777" w:rsidR="007C0D28" w:rsidRPr="00F80F54" w:rsidRDefault="007C0D28" w:rsidP="00F80F54">
            <w:r w:rsidRPr="00F80F54">
              <w:t>Metazoa</w:t>
            </w:r>
          </w:p>
        </w:tc>
        <w:tc>
          <w:tcPr>
            <w:tcW w:w="1028" w:type="pct"/>
          </w:tcPr>
          <w:p w14:paraId="475C6721" w14:textId="77777777" w:rsidR="007C0D28" w:rsidRPr="00F80F54" w:rsidRDefault="007C0D28" w:rsidP="00F80F54">
            <w:r w:rsidRPr="00F80F54">
              <w:t>unikonta</w:t>
            </w:r>
          </w:p>
        </w:tc>
      </w:tr>
      <w:tr w:rsidR="007C0D28" w:rsidRPr="00F80F54" w14:paraId="56C40AF5" w14:textId="77777777" w:rsidTr="007C0D28">
        <w:tc>
          <w:tcPr>
            <w:tcW w:w="392" w:type="pct"/>
          </w:tcPr>
          <w:p w14:paraId="2ED2E3E0" w14:textId="77777777" w:rsidR="007C0D28" w:rsidRPr="007C0D28" w:rsidRDefault="007C0D28" w:rsidP="00F80F54">
            <w:r w:rsidRPr="007C0D28">
              <w:rPr>
                <w:bCs/>
              </w:rPr>
              <w:t>194</w:t>
            </w:r>
          </w:p>
        </w:tc>
        <w:tc>
          <w:tcPr>
            <w:tcW w:w="1919" w:type="pct"/>
          </w:tcPr>
          <w:p w14:paraId="3121A81A" w14:textId="77777777" w:rsidR="007C0D28" w:rsidRPr="00F80F54" w:rsidRDefault="007C0D28" w:rsidP="00F80F54">
            <w:r w:rsidRPr="00F80F54">
              <w:t>Drosophila mojavensis</w:t>
            </w:r>
          </w:p>
        </w:tc>
        <w:tc>
          <w:tcPr>
            <w:tcW w:w="1661" w:type="pct"/>
          </w:tcPr>
          <w:p w14:paraId="733ABBE4" w14:textId="77777777" w:rsidR="007C0D28" w:rsidRPr="00F80F54" w:rsidRDefault="007C0D28" w:rsidP="00F80F54">
            <w:r w:rsidRPr="00F80F54">
              <w:t>Metazoa</w:t>
            </w:r>
          </w:p>
        </w:tc>
        <w:tc>
          <w:tcPr>
            <w:tcW w:w="1028" w:type="pct"/>
          </w:tcPr>
          <w:p w14:paraId="2F4720DA" w14:textId="77777777" w:rsidR="007C0D28" w:rsidRPr="00F80F54" w:rsidRDefault="007C0D28" w:rsidP="00F80F54">
            <w:r w:rsidRPr="00F80F54">
              <w:t>unikonta</w:t>
            </w:r>
          </w:p>
        </w:tc>
      </w:tr>
      <w:tr w:rsidR="007C0D28" w:rsidRPr="00F80F54" w14:paraId="1C89C060" w14:textId="77777777" w:rsidTr="007C0D28">
        <w:tc>
          <w:tcPr>
            <w:tcW w:w="392" w:type="pct"/>
          </w:tcPr>
          <w:p w14:paraId="39E548F3" w14:textId="77777777" w:rsidR="007C0D28" w:rsidRPr="007C0D28" w:rsidRDefault="007C0D28" w:rsidP="00F80F54">
            <w:r w:rsidRPr="007C0D28">
              <w:rPr>
                <w:bCs/>
              </w:rPr>
              <w:t>195</w:t>
            </w:r>
          </w:p>
        </w:tc>
        <w:tc>
          <w:tcPr>
            <w:tcW w:w="1919" w:type="pct"/>
          </w:tcPr>
          <w:p w14:paraId="3B9EF637" w14:textId="77777777" w:rsidR="007C0D28" w:rsidRPr="00F80F54" w:rsidRDefault="007C0D28" w:rsidP="00F80F54">
            <w:r w:rsidRPr="00F80F54">
              <w:t>Drosophila persimilis</w:t>
            </w:r>
          </w:p>
        </w:tc>
        <w:tc>
          <w:tcPr>
            <w:tcW w:w="1661" w:type="pct"/>
          </w:tcPr>
          <w:p w14:paraId="5C5865A2" w14:textId="77777777" w:rsidR="007C0D28" w:rsidRPr="00F80F54" w:rsidRDefault="007C0D28" w:rsidP="00F80F54">
            <w:r w:rsidRPr="00F80F54">
              <w:t>Metazoa</w:t>
            </w:r>
          </w:p>
        </w:tc>
        <w:tc>
          <w:tcPr>
            <w:tcW w:w="1028" w:type="pct"/>
          </w:tcPr>
          <w:p w14:paraId="463FE6E5" w14:textId="77777777" w:rsidR="007C0D28" w:rsidRPr="00F80F54" w:rsidRDefault="007C0D28" w:rsidP="00F80F54">
            <w:r w:rsidRPr="00F80F54">
              <w:t>unikonta</w:t>
            </w:r>
          </w:p>
        </w:tc>
      </w:tr>
      <w:tr w:rsidR="007C0D28" w:rsidRPr="00F80F54" w14:paraId="7E02795D" w14:textId="77777777" w:rsidTr="007C0D28">
        <w:tc>
          <w:tcPr>
            <w:tcW w:w="392" w:type="pct"/>
          </w:tcPr>
          <w:p w14:paraId="6BA5ECE7" w14:textId="77777777" w:rsidR="007C0D28" w:rsidRPr="007C0D28" w:rsidRDefault="007C0D28" w:rsidP="00F80F54">
            <w:r w:rsidRPr="007C0D28">
              <w:rPr>
                <w:bCs/>
              </w:rPr>
              <w:t>196</w:t>
            </w:r>
          </w:p>
        </w:tc>
        <w:tc>
          <w:tcPr>
            <w:tcW w:w="1919" w:type="pct"/>
          </w:tcPr>
          <w:p w14:paraId="223ACCB4" w14:textId="77777777" w:rsidR="007C0D28" w:rsidRPr="00F80F54" w:rsidRDefault="007C0D28" w:rsidP="00F80F54">
            <w:r w:rsidRPr="00F80F54">
              <w:t>Drosophila pseudoobscura</w:t>
            </w:r>
          </w:p>
        </w:tc>
        <w:tc>
          <w:tcPr>
            <w:tcW w:w="1661" w:type="pct"/>
          </w:tcPr>
          <w:p w14:paraId="44CBE843" w14:textId="77777777" w:rsidR="007C0D28" w:rsidRPr="00F80F54" w:rsidRDefault="007C0D28" w:rsidP="00F80F54">
            <w:r w:rsidRPr="00F80F54">
              <w:t>Metazoa</w:t>
            </w:r>
          </w:p>
        </w:tc>
        <w:tc>
          <w:tcPr>
            <w:tcW w:w="1028" w:type="pct"/>
          </w:tcPr>
          <w:p w14:paraId="5D9A2822" w14:textId="77777777" w:rsidR="007C0D28" w:rsidRPr="00F80F54" w:rsidRDefault="007C0D28" w:rsidP="00F80F54">
            <w:r w:rsidRPr="00F80F54">
              <w:t>unikonta</w:t>
            </w:r>
          </w:p>
        </w:tc>
      </w:tr>
      <w:tr w:rsidR="007C0D28" w:rsidRPr="00F80F54" w14:paraId="1E17307C" w14:textId="77777777" w:rsidTr="007C0D28">
        <w:tc>
          <w:tcPr>
            <w:tcW w:w="392" w:type="pct"/>
          </w:tcPr>
          <w:p w14:paraId="3FF6DCE5" w14:textId="77777777" w:rsidR="007C0D28" w:rsidRPr="007C0D28" w:rsidRDefault="007C0D28" w:rsidP="00F80F54">
            <w:r w:rsidRPr="007C0D28">
              <w:rPr>
                <w:bCs/>
              </w:rPr>
              <w:t>197</w:t>
            </w:r>
          </w:p>
        </w:tc>
        <w:tc>
          <w:tcPr>
            <w:tcW w:w="1919" w:type="pct"/>
          </w:tcPr>
          <w:p w14:paraId="19CE5433" w14:textId="77777777" w:rsidR="007C0D28" w:rsidRPr="00F80F54" w:rsidRDefault="007C0D28" w:rsidP="00F80F54">
            <w:r w:rsidRPr="00F80F54">
              <w:t>Drosophila sechellia</w:t>
            </w:r>
          </w:p>
        </w:tc>
        <w:tc>
          <w:tcPr>
            <w:tcW w:w="1661" w:type="pct"/>
          </w:tcPr>
          <w:p w14:paraId="1B80F0B0" w14:textId="77777777" w:rsidR="007C0D28" w:rsidRPr="00F80F54" w:rsidRDefault="007C0D28" w:rsidP="00F80F54">
            <w:r w:rsidRPr="00F80F54">
              <w:t>Metazoa</w:t>
            </w:r>
          </w:p>
        </w:tc>
        <w:tc>
          <w:tcPr>
            <w:tcW w:w="1028" w:type="pct"/>
          </w:tcPr>
          <w:p w14:paraId="3C9E4057" w14:textId="77777777" w:rsidR="007C0D28" w:rsidRPr="00F80F54" w:rsidRDefault="007C0D28" w:rsidP="00F80F54">
            <w:r w:rsidRPr="00F80F54">
              <w:t>unikonta</w:t>
            </w:r>
          </w:p>
        </w:tc>
      </w:tr>
      <w:tr w:rsidR="007C0D28" w:rsidRPr="00F80F54" w14:paraId="56830975" w14:textId="77777777" w:rsidTr="007C0D28">
        <w:tc>
          <w:tcPr>
            <w:tcW w:w="392" w:type="pct"/>
          </w:tcPr>
          <w:p w14:paraId="7AABC794" w14:textId="77777777" w:rsidR="007C0D28" w:rsidRPr="007C0D28" w:rsidRDefault="007C0D28" w:rsidP="00F80F54">
            <w:r w:rsidRPr="007C0D28">
              <w:rPr>
                <w:bCs/>
              </w:rPr>
              <w:t>198</w:t>
            </w:r>
          </w:p>
        </w:tc>
        <w:tc>
          <w:tcPr>
            <w:tcW w:w="1919" w:type="pct"/>
          </w:tcPr>
          <w:p w14:paraId="4D26802F" w14:textId="77777777" w:rsidR="007C0D28" w:rsidRPr="00F80F54" w:rsidRDefault="007C0D28" w:rsidP="00F80F54">
            <w:r w:rsidRPr="00F80F54">
              <w:t>Drosophila simulans</w:t>
            </w:r>
          </w:p>
        </w:tc>
        <w:tc>
          <w:tcPr>
            <w:tcW w:w="1661" w:type="pct"/>
          </w:tcPr>
          <w:p w14:paraId="59105ED8" w14:textId="77777777" w:rsidR="007C0D28" w:rsidRPr="00F80F54" w:rsidRDefault="007C0D28" w:rsidP="00F80F54">
            <w:r w:rsidRPr="00F80F54">
              <w:t>Metazoa</w:t>
            </w:r>
          </w:p>
        </w:tc>
        <w:tc>
          <w:tcPr>
            <w:tcW w:w="1028" w:type="pct"/>
          </w:tcPr>
          <w:p w14:paraId="64136127" w14:textId="77777777" w:rsidR="007C0D28" w:rsidRPr="00F80F54" w:rsidRDefault="007C0D28" w:rsidP="00F80F54">
            <w:r w:rsidRPr="00F80F54">
              <w:t>unikonta</w:t>
            </w:r>
          </w:p>
        </w:tc>
      </w:tr>
      <w:tr w:rsidR="007C0D28" w:rsidRPr="00F80F54" w14:paraId="0313561D" w14:textId="77777777" w:rsidTr="007C0D28">
        <w:tc>
          <w:tcPr>
            <w:tcW w:w="392" w:type="pct"/>
          </w:tcPr>
          <w:p w14:paraId="7C0EA3BE" w14:textId="77777777" w:rsidR="007C0D28" w:rsidRPr="007C0D28" w:rsidRDefault="007C0D28" w:rsidP="00F80F54">
            <w:r w:rsidRPr="007C0D28">
              <w:rPr>
                <w:bCs/>
              </w:rPr>
              <w:t>199</w:t>
            </w:r>
          </w:p>
        </w:tc>
        <w:tc>
          <w:tcPr>
            <w:tcW w:w="1919" w:type="pct"/>
          </w:tcPr>
          <w:p w14:paraId="74560E5D" w14:textId="77777777" w:rsidR="007C0D28" w:rsidRPr="00F80F54" w:rsidRDefault="007C0D28" w:rsidP="00F80F54">
            <w:r w:rsidRPr="00F80F54">
              <w:t>Drosophila virilis</w:t>
            </w:r>
          </w:p>
        </w:tc>
        <w:tc>
          <w:tcPr>
            <w:tcW w:w="1661" w:type="pct"/>
          </w:tcPr>
          <w:p w14:paraId="2471F654" w14:textId="77777777" w:rsidR="007C0D28" w:rsidRPr="00F80F54" w:rsidRDefault="007C0D28" w:rsidP="00F80F54">
            <w:r w:rsidRPr="00F80F54">
              <w:t>Metazoa</w:t>
            </w:r>
          </w:p>
        </w:tc>
        <w:tc>
          <w:tcPr>
            <w:tcW w:w="1028" w:type="pct"/>
          </w:tcPr>
          <w:p w14:paraId="4303C7C3" w14:textId="77777777" w:rsidR="007C0D28" w:rsidRPr="00F80F54" w:rsidRDefault="007C0D28" w:rsidP="00F80F54">
            <w:r w:rsidRPr="00F80F54">
              <w:t>unikonta</w:t>
            </w:r>
          </w:p>
        </w:tc>
      </w:tr>
      <w:tr w:rsidR="007C0D28" w:rsidRPr="00F80F54" w14:paraId="6D8EECE2" w14:textId="77777777" w:rsidTr="007C0D28">
        <w:tc>
          <w:tcPr>
            <w:tcW w:w="392" w:type="pct"/>
          </w:tcPr>
          <w:p w14:paraId="17DB5AF3" w14:textId="77777777" w:rsidR="007C0D28" w:rsidRPr="007C0D28" w:rsidRDefault="007C0D28" w:rsidP="00F80F54">
            <w:r w:rsidRPr="007C0D28">
              <w:rPr>
                <w:bCs/>
              </w:rPr>
              <w:t>200</w:t>
            </w:r>
          </w:p>
        </w:tc>
        <w:tc>
          <w:tcPr>
            <w:tcW w:w="1919" w:type="pct"/>
          </w:tcPr>
          <w:p w14:paraId="180C7286" w14:textId="77777777" w:rsidR="007C0D28" w:rsidRPr="00F80F54" w:rsidRDefault="007C0D28" w:rsidP="00F80F54">
            <w:r w:rsidRPr="00F80F54">
              <w:t>Drosophila willistoni</w:t>
            </w:r>
          </w:p>
        </w:tc>
        <w:tc>
          <w:tcPr>
            <w:tcW w:w="1661" w:type="pct"/>
          </w:tcPr>
          <w:p w14:paraId="30924BC8" w14:textId="77777777" w:rsidR="007C0D28" w:rsidRPr="00F80F54" w:rsidRDefault="007C0D28" w:rsidP="00F80F54">
            <w:r w:rsidRPr="00F80F54">
              <w:t>Metazoa</w:t>
            </w:r>
          </w:p>
        </w:tc>
        <w:tc>
          <w:tcPr>
            <w:tcW w:w="1028" w:type="pct"/>
          </w:tcPr>
          <w:p w14:paraId="77720DF8" w14:textId="77777777" w:rsidR="007C0D28" w:rsidRPr="00F80F54" w:rsidRDefault="007C0D28" w:rsidP="00F80F54">
            <w:r w:rsidRPr="00F80F54">
              <w:t>unikonta</w:t>
            </w:r>
          </w:p>
        </w:tc>
      </w:tr>
      <w:tr w:rsidR="007C0D28" w:rsidRPr="00F80F54" w14:paraId="775828B6" w14:textId="77777777" w:rsidTr="007C0D28">
        <w:tc>
          <w:tcPr>
            <w:tcW w:w="392" w:type="pct"/>
          </w:tcPr>
          <w:p w14:paraId="1F229BCE" w14:textId="77777777" w:rsidR="007C0D28" w:rsidRPr="007C0D28" w:rsidRDefault="007C0D28" w:rsidP="00F80F54">
            <w:r w:rsidRPr="007C0D28">
              <w:rPr>
                <w:bCs/>
              </w:rPr>
              <w:t>201</w:t>
            </w:r>
          </w:p>
        </w:tc>
        <w:tc>
          <w:tcPr>
            <w:tcW w:w="1919" w:type="pct"/>
          </w:tcPr>
          <w:p w14:paraId="17A06FCE" w14:textId="77777777" w:rsidR="007C0D28" w:rsidRPr="00F80F54" w:rsidRDefault="007C0D28" w:rsidP="00F80F54">
            <w:r w:rsidRPr="00F80F54">
              <w:t>Drosophila yakuba</w:t>
            </w:r>
          </w:p>
        </w:tc>
        <w:tc>
          <w:tcPr>
            <w:tcW w:w="1661" w:type="pct"/>
          </w:tcPr>
          <w:p w14:paraId="00EDDD13" w14:textId="77777777" w:rsidR="007C0D28" w:rsidRPr="00F80F54" w:rsidRDefault="007C0D28" w:rsidP="00F80F54">
            <w:r w:rsidRPr="00F80F54">
              <w:t>Metazoa</w:t>
            </w:r>
          </w:p>
        </w:tc>
        <w:tc>
          <w:tcPr>
            <w:tcW w:w="1028" w:type="pct"/>
          </w:tcPr>
          <w:p w14:paraId="4046CDF6" w14:textId="77777777" w:rsidR="007C0D28" w:rsidRPr="00F80F54" w:rsidRDefault="007C0D28" w:rsidP="00F80F54">
            <w:r w:rsidRPr="00F80F54">
              <w:t>unikonta</w:t>
            </w:r>
          </w:p>
        </w:tc>
      </w:tr>
      <w:tr w:rsidR="007C0D28" w:rsidRPr="00F80F54" w14:paraId="79C79207" w14:textId="77777777" w:rsidTr="007C0D28">
        <w:tc>
          <w:tcPr>
            <w:tcW w:w="392" w:type="pct"/>
          </w:tcPr>
          <w:p w14:paraId="0C1ECB53" w14:textId="77777777" w:rsidR="007C0D28" w:rsidRPr="007C0D28" w:rsidRDefault="007C0D28" w:rsidP="00F80F54">
            <w:r w:rsidRPr="007C0D28">
              <w:rPr>
                <w:bCs/>
              </w:rPr>
              <w:t>202</w:t>
            </w:r>
          </w:p>
        </w:tc>
        <w:tc>
          <w:tcPr>
            <w:tcW w:w="1919" w:type="pct"/>
          </w:tcPr>
          <w:p w14:paraId="66876980" w14:textId="77777777" w:rsidR="007C0D28" w:rsidRPr="00F80F54" w:rsidRDefault="007C0D28" w:rsidP="00F80F54">
            <w:r w:rsidRPr="00F80F54">
              <w:t>Echinops telfairi</w:t>
            </w:r>
          </w:p>
        </w:tc>
        <w:tc>
          <w:tcPr>
            <w:tcW w:w="1661" w:type="pct"/>
          </w:tcPr>
          <w:p w14:paraId="73E734FB" w14:textId="77777777" w:rsidR="007C0D28" w:rsidRPr="00F80F54" w:rsidRDefault="007C0D28" w:rsidP="00F80F54">
            <w:r w:rsidRPr="00F80F54">
              <w:t>Metazoa</w:t>
            </w:r>
          </w:p>
        </w:tc>
        <w:tc>
          <w:tcPr>
            <w:tcW w:w="1028" w:type="pct"/>
          </w:tcPr>
          <w:p w14:paraId="07E86717" w14:textId="77777777" w:rsidR="007C0D28" w:rsidRPr="00F80F54" w:rsidRDefault="007C0D28" w:rsidP="00F80F54">
            <w:r w:rsidRPr="00F80F54">
              <w:t>unikonta</w:t>
            </w:r>
          </w:p>
        </w:tc>
      </w:tr>
      <w:tr w:rsidR="007C0D28" w:rsidRPr="00F80F54" w14:paraId="72803E75" w14:textId="77777777" w:rsidTr="007C0D28">
        <w:tc>
          <w:tcPr>
            <w:tcW w:w="392" w:type="pct"/>
          </w:tcPr>
          <w:p w14:paraId="783A0AFA" w14:textId="77777777" w:rsidR="007C0D28" w:rsidRPr="007C0D28" w:rsidRDefault="007C0D28" w:rsidP="00F80F54">
            <w:r w:rsidRPr="007C0D28">
              <w:rPr>
                <w:bCs/>
              </w:rPr>
              <w:t>203</w:t>
            </w:r>
          </w:p>
        </w:tc>
        <w:tc>
          <w:tcPr>
            <w:tcW w:w="1919" w:type="pct"/>
          </w:tcPr>
          <w:p w14:paraId="30933AD2" w14:textId="77777777" w:rsidR="007C0D28" w:rsidRPr="00F80F54" w:rsidRDefault="007C0D28" w:rsidP="00F80F54">
            <w:r w:rsidRPr="00F80F54">
              <w:t>Equus caballus</w:t>
            </w:r>
          </w:p>
        </w:tc>
        <w:tc>
          <w:tcPr>
            <w:tcW w:w="1661" w:type="pct"/>
          </w:tcPr>
          <w:p w14:paraId="1B446927" w14:textId="77777777" w:rsidR="007C0D28" w:rsidRPr="00F80F54" w:rsidRDefault="007C0D28" w:rsidP="00F80F54">
            <w:r w:rsidRPr="00F80F54">
              <w:t>Metazoa</w:t>
            </w:r>
          </w:p>
        </w:tc>
        <w:tc>
          <w:tcPr>
            <w:tcW w:w="1028" w:type="pct"/>
          </w:tcPr>
          <w:p w14:paraId="2A82AEFF" w14:textId="77777777" w:rsidR="007C0D28" w:rsidRPr="00F80F54" w:rsidRDefault="007C0D28" w:rsidP="00F80F54">
            <w:r w:rsidRPr="00F80F54">
              <w:t>unikonta</w:t>
            </w:r>
          </w:p>
        </w:tc>
      </w:tr>
      <w:tr w:rsidR="007C0D28" w:rsidRPr="00F80F54" w14:paraId="7DF39100" w14:textId="77777777" w:rsidTr="007C0D28">
        <w:tc>
          <w:tcPr>
            <w:tcW w:w="392" w:type="pct"/>
          </w:tcPr>
          <w:p w14:paraId="3CE8F5D5" w14:textId="77777777" w:rsidR="007C0D28" w:rsidRPr="007C0D28" w:rsidRDefault="007C0D28" w:rsidP="00F80F54">
            <w:r w:rsidRPr="007C0D28">
              <w:rPr>
                <w:bCs/>
              </w:rPr>
              <w:t>204</w:t>
            </w:r>
          </w:p>
        </w:tc>
        <w:tc>
          <w:tcPr>
            <w:tcW w:w="1919" w:type="pct"/>
          </w:tcPr>
          <w:p w14:paraId="37694629" w14:textId="77777777" w:rsidR="007C0D28" w:rsidRPr="00F80F54" w:rsidRDefault="007C0D28" w:rsidP="00F80F54">
            <w:r w:rsidRPr="00F80F54">
              <w:t>Erinaceus europaeus</w:t>
            </w:r>
          </w:p>
        </w:tc>
        <w:tc>
          <w:tcPr>
            <w:tcW w:w="1661" w:type="pct"/>
          </w:tcPr>
          <w:p w14:paraId="5CB553B5" w14:textId="77777777" w:rsidR="007C0D28" w:rsidRPr="00F80F54" w:rsidRDefault="007C0D28" w:rsidP="00F80F54">
            <w:r w:rsidRPr="00F80F54">
              <w:t>Metazoa</w:t>
            </w:r>
          </w:p>
        </w:tc>
        <w:tc>
          <w:tcPr>
            <w:tcW w:w="1028" w:type="pct"/>
          </w:tcPr>
          <w:p w14:paraId="3359252A" w14:textId="77777777" w:rsidR="007C0D28" w:rsidRPr="00F80F54" w:rsidRDefault="007C0D28" w:rsidP="00F80F54">
            <w:r w:rsidRPr="00F80F54">
              <w:t>unikonta</w:t>
            </w:r>
          </w:p>
        </w:tc>
      </w:tr>
      <w:tr w:rsidR="007C0D28" w:rsidRPr="00F80F54" w14:paraId="254CA4ED" w14:textId="77777777" w:rsidTr="007C0D28">
        <w:tc>
          <w:tcPr>
            <w:tcW w:w="392" w:type="pct"/>
          </w:tcPr>
          <w:p w14:paraId="040E978D" w14:textId="77777777" w:rsidR="007C0D28" w:rsidRPr="007C0D28" w:rsidRDefault="007C0D28" w:rsidP="00F80F54">
            <w:r w:rsidRPr="007C0D28">
              <w:rPr>
                <w:bCs/>
              </w:rPr>
              <w:t>205</w:t>
            </w:r>
          </w:p>
        </w:tc>
        <w:tc>
          <w:tcPr>
            <w:tcW w:w="1919" w:type="pct"/>
          </w:tcPr>
          <w:p w14:paraId="1B8E240B" w14:textId="77777777" w:rsidR="007C0D28" w:rsidRPr="00F80F54" w:rsidRDefault="007C0D28" w:rsidP="00F80F54">
            <w:r w:rsidRPr="00F80F54">
              <w:t>Felis catus</w:t>
            </w:r>
          </w:p>
        </w:tc>
        <w:tc>
          <w:tcPr>
            <w:tcW w:w="1661" w:type="pct"/>
          </w:tcPr>
          <w:p w14:paraId="370986CC" w14:textId="77777777" w:rsidR="007C0D28" w:rsidRPr="00F80F54" w:rsidRDefault="007C0D28" w:rsidP="00F80F54">
            <w:r w:rsidRPr="00F80F54">
              <w:t>Metazoa</w:t>
            </w:r>
          </w:p>
        </w:tc>
        <w:tc>
          <w:tcPr>
            <w:tcW w:w="1028" w:type="pct"/>
          </w:tcPr>
          <w:p w14:paraId="038520EC" w14:textId="77777777" w:rsidR="007C0D28" w:rsidRPr="00F80F54" w:rsidRDefault="007C0D28" w:rsidP="00F80F54">
            <w:r w:rsidRPr="00F80F54">
              <w:t>unikonta</w:t>
            </w:r>
          </w:p>
        </w:tc>
      </w:tr>
      <w:tr w:rsidR="007C0D28" w:rsidRPr="00F80F54" w14:paraId="6011FD0F" w14:textId="77777777" w:rsidTr="007C0D28">
        <w:tc>
          <w:tcPr>
            <w:tcW w:w="392" w:type="pct"/>
          </w:tcPr>
          <w:p w14:paraId="085FCB81" w14:textId="77777777" w:rsidR="007C0D28" w:rsidRPr="007C0D28" w:rsidRDefault="007C0D28" w:rsidP="00F80F54">
            <w:r w:rsidRPr="007C0D28">
              <w:rPr>
                <w:bCs/>
              </w:rPr>
              <w:t>206</w:t>
            </w:r>
          </w:p>
        </w:tc>
        <w:tc>
          <w:tcPr>
            <w:tcW w:w="1919" w:type="pct"/>
          </w:tcPr>
          <w:p w14:paraId="75BD8066" w14:textId="77777777" w:rsidR="007C0D28" w:rsidRPr="00F80F54" w:rsidRDefault="007C0D28" w:rsidP="00F80F54">
            <w:r w:rsidRPr="00F80F54">
              <w:t>Takifugu rubripes</w:t>
            </w:r>
          </w:p>
        </w:tc>
        <w:tc>
          <w:tcPr>
            <w:tcW w:w="1661" w:type="pct"/>
          </w:tcPr>
          <w:p w14:paraId="01F3BD46" w14:textId="77777777" w:rsidR="007C0D28" w:rsidRPr="00F80F54" w:rsidRDefault="007C0D28" w:rsidP="00F80F54">
            <w:r w:rsidRPr="00F80F54">
              <w:t>Metazoa</w:t>
            </w:r>
          </w:p>
        </w:tc>
        <w:tc>
          <w:tcPr>
            <w:tcW w:w="1028" w:type="pct"/>
          </w:tcPr>
          <w:p w14:paraId="7EB0CF69" w14:textId="77777777" w:rsidR="007C0D28" w:rsidRPr="00F80F54" w:rsidRDefault="007C0D28" w:rsidP="00F80F54">
            <w:r w:rsidRPr="00F80F54">
              <w:t>unikonta</w:t>
            </w:r>
          </w:p>
        </w:tc>
      </w:tr>
      <w:tr w:rsidR="007C0D28" w:rsidRPr="00F80F54" w14:paraId="7C269362" w14:textId="77777777" w:rsidTr="007C0D28">
        <w:tc>
          <w:tcPr>
            <w:tcW w:w="392" w:type="pct"/>
          </w:tcPr>
          <w:p w14:paraId="2D261A6B" w14:textId="77777777" w:rsidR="007C0D28" w:rsidRPr="007C0D28" w:rsidRDefault="007C0D28" w:rsidP="00F80F54">
            <w:r w:rsidRPr="007C0D28">
              <w:rPr>
                <w:bCs/>
              </w:rPr>
              <w:t>207</w:t>
            </w:r>
          </w:p>
        </w:tc>
        <w:tc>
          <w:tcPr>
            <w:tcW w:w="1919" w:type="pct"/>
          </w:tcPr>
          <w:p w14:paraId="34242BC5" w14:textId="77777777" w:rsidR="007C0D28" w:rsidRPr="00F80F54" w:rsidRDefault="007C0D28" w:rsidP="00F80F54">
            <w:r w:rsidRPr="00F80F54">
              <w:t>Gadus morhua</w:t>
            </w:r>
          </w:p>
        </w:tc>
        <w:tc>
          <w:tcPr>
            <w:tcW w:w="1661" w:type="pct"/>
          </w:tcPr>
          <w:p w14:paraId="6AAFF855" w14:textId="77777777" w:rsidR="007C0D28" w:rsidRPr="00F80F54" w:rsidRDefault="007C0D28" w:rsidP="00F80F54">
            <w:r w:rsidRPr="00F80F54">
              <w:t>Metazoa</w:t>
            </w:r>
          </w:p>
        </w:tc>
        <w:tc>
          <w:tcPr>
            <w:tcW w:w="1028" w:type="pct"/>
          </w:tcPr>
          <w:p w14:paraId="7BD6D7ED" w14:textId="77777777" w:rsidR="007C0D28" w:rsidRPr="00F80F54" w:rsidRDefault="007C0D28" w:rsidP="00F80F54">
            <w:r w:rsidRPr="00F80F54">
              <w:t>unikonta</w:t>
            </w:r>
          </w:p>
        </w:tc>
      </w:tr>
      <w:tr w:rsidR="007C0D28" w:rsidRPr="00F80F54" w14:paraId="6411F5C7" w14:textId="77777777" w:rsidTr="007C0D28">
        <w:tc>
          <w:tcPr>
            <w:tcW w:w="392" w:type="pct"/>
          </w:tcPr>
          <w:p w14:paraId="6EF11334" w14:textId="77777777" w:rsidR="007C0D28" w:rsidRPr="007C0D28" w:rsidRDefault="007C0D28" w:rsidP="00F80F54">
            <w:r w:rsidRPr="007C0D28">
              <w:rPr>
                <w:bCs/>
              </w:rPr>
              <w:t>208</w:t>
            </w:r>
          </w:p>
        </w:tc>
        <w:tc>
          <w:tcPr>
            <w:tcW w:w="1919" w:type="pct"/>
          </w:tcPr>
          <w:p w14:paraId="4B768FCF" w14:textId="77777777" w:rsidR="007C0D28" w:rsidRPr="00F80F54" w:rsidRDefault="007C0D28" w:rsidP="00F80F54">
            <w:r w:rsidRPr="00F80F54">
              <w:t>Gallus gallus</w:t>
            </w:r>
          </w:p>
        </w:tc>
        <w:tc>
          <w:tcPr>
            <w:tcW w:w="1661" w:type="pct"/>
          </w:tcPr>
          <w:p w14:paraId="1E77DDA8" w14:textId="77777777" w:rsidR="007C0D28" w:rsidRPr="00F80F54" w:rsidRDefault="007C0D28" w:rsidP="00F80F54">
            <w:r w:rsidRPr="00F80F54">
              <w:t>Metazoa</w:t>
            </w:r>
          </w:p>
        </w:tc>
        <w:tc>
          <w:tcPr>
            <w:tcW w:w="1028" w:type="pct"/>
          </w:tcPr>
          <w:p w14:paraId="777F2742" w14:textId="77777777" w:rsidR="007C0D28" w:rsidRPr="00F80F54" w:rsidRDefault="007C0D28" w:rsidP="00F80F54">
            <w:r w:rsidRPr="00F80F54">
              <w:t>unikonta</w:t>
            </w:r>
          </w:p>
        </w:tc>
      </w:tr>
      <w:tr w:rsidR="007C0D28" w:rsidRPr="00F80F54" w14:paraId="1A9DD945" w14:textId="77777777" w:rsidTr="007C0D28">
        <w:tc>
          <w:tcPr>
            <w:tcW w:w="392" w:type="pct"/>
          </w:tcPr>
          <w:p w14:paraId="200EB53A" w14:textId="77777777" w:rsidR="007C0D28" w:rsidRPr="007C0D28" w:rsidRDefault="007C0D28" w:rsidP="00F80F54">
            <w:r w:rsidRPr="007C0D28">
              <w:rPr>
                <w:bCs/>
              </w:rPr>
              <w:t>209</w:t>
            </w:r>
          </w:p>
        </w:tc>
        <w:tc>
          <w:tcPr>
            <w:tcW w:w="1919" w:type="pct"/>
          </w:tcPr>
          <w:p w14:paraId="333F42C3" w14:textId="77777777" w:rsidR="007C0D28" w:rsidRPr="00F80F54" w:rsidRDefault="007C0D28" w:rsidP="00F80F54">
            <w:r w:rsidRPr="00F80F54">
              <w:t>Gasterosteus aculeatus</w:t>
            </w:r>
          </w:p>
        </w:tc>
        <w:tc>
          <w:tcPr>
            <w:tcW w:w="1661" w:type="pct"/>
          </w:tcPr>
          <w:p w14:paraId="1CF1033E" w14:textId="77777777" w:rsidR="007C0D28" w:rsidRPr="00F80F54" w:rsidRDefault="007C0D28" w:rsidP="00F80F54">
            <w:r w:rsidRPr="00F80F54">
              <w:t>Metazoa</w:t>
            </w:r>
          </w:p>
        </w:tc>
        <w:tc>
          <w:tcPr>
            <w:tcW w:w="1028" w:type="pct"/>
          </w:tcPr>
          <w:p w14:paraId="6516112D" w14:textId="77777777" w:rsidR="007C0D28" w:rsidRPr="00F80F54" w:rsidRDefault="007C0D28" w:rsidP="00F80F54">
            <w:r w:rsidRPr="00F80F54">
              <w:t>unikonta</w:t>
            </w:r>
          </w:p>
        </w:tc>
      </w:tr>
      <w:tr w:rsidR="007C0D28" w:rsidRPr="00F80F54" w14:paraId="011B7355" w14:textId="77777777" w:rsidTr="007C0D28">
        <w:tc>
          <w:tcPr>
            <w:tcW w:w="392" w:type="pct"/>
          </w:tcPr>
          <w:p w14:paraId="34A4F173" w14:textId="77777777" w:rsidR="007C0D28" w:rsidRPr="007C0D28" w:rsidRDefault="007C0D28" w:rsidP="00F80F54">
            <w:r w:rsidRPr="007C0D28">
              <w:rPr>
                <w:bCs/>
              </w:rPr>
              <w:t>210</w:t>
            </w:r>
          </w:p>
        </w:tc>
        <w:tc>
          <w:tcPr>
            <w:tcW w:w="1919" w:type="pct"/>
          </w:tcPr>
          <w:p w14:paraId="57C38BE1" w14:textId="77777777" w:rsidR="007C0D28" w:rsidRPr="00F80F54" w:rsidRDefault="007C0D28" w:rsidP="00F80F54">
            <w:r w:rsidRPr="00F80F54">
              <w:t>Gorilla gorilla</w:t>
            </w:r>
          </w:p>
        </w:tc>
        <w:tc>
          <w:tcPr>
            <w:tcW w:w="1661" w:type="pct"/>
          </w:tcPr>
          <w:p w14:paraId="03DA11C8" w14:textId="77777777" w:rsidR="007C0D28" w:rsidRPr="00F80F54" w:rsidRDefault="007C0D28" w:rsidP="00F80F54">
            <w:r w:rsidRPr="00F80F54">
              <w:t>Metazoa</w:t>
            </w:r>
          </w:p>
        </w:tc>
        <w:tc>
          <w:tcPr>
            <w:tcW w:w="1028" w:type="pct"/>
          </w:tcPr>
          <w:p w14:paraId="5FE8CD5E" w14:textId="77777777" w:rsidR="007C0D28" w:rsidRPr="00F80F54" w:rsidRDefault="007C0D28" w:rsidP="00F80F54">
            <w:r w:rsidRPr="00F80F54">
              <w:t>unikonta</w:t>
            </w:r>
          </w:p>
        </w:tc>
      </w:tr>
      <w:tr w:rsidR="007C0D28" w:rsidRPr="00F80F54" w14:paraId="47B4D546" w14:textId="77777777" w:rsidTr="007C0D28">
        <w:tc>
          <w:tcPr>
            <w:tcW w:w="392" w:type="pct"/>
          </w:tcPr>
          <w:p w14:paraId="152431BD" w14:textId="77777777" w:rsidR="007C0D28" w:rsidRPr="007C0D28" w:rsidRDefault="007C0D28" w:rsidP="00F80F54">
            <w:r w:rsidRPr="007C0D28">
              <w:rPr>
                <w:bCs/>
              </w:rPr>
              <w:t>211</w:t>
            </w:r>
          </w:p>
        </w:tc>
        <w:tc>
          <w:tcPr>
            <w:tcW w:w="1919" w:type="pct"/>
          </w:tcPr>
          <w:p w14:paraId="71663806" w14:textId="77777777" w:rsidR="007C0D28" w:rsidRPr="00F80F54" w:rsidRDefault="007C0D28" w:rsidP="00F80F54">
            <w:r w:rsidRPr="00F80F54">
              <w:t>Helobdella robusta</w:t>
            </w:r>
          </w:p>
        </w:tc>
        <w:tc>
          <w:tcPr>
            <w:tcW w:w="1661" w:type="pct"/>
          </w:tcPr>
          <w:p w14:paraId="79802551" w14:textId="77777777" w:rsidR="007C0D28" w:rsidRPr="00F80F54" w:rsidRDefault="007C0D28" w:rsidP="00F80F54">
            <w:r w:rsidRPr="00F80F54">
              <w:t>Metazoa</w:t>
            </w:r>
          </w:p>
        </w:tc>
        <w:tc>
          <w:tcPr>
            <w:tcW w:w="1028" w:type="pct"/>
          </w:tcPr>
          <w:p w14:paraId="442482A5" w14:textId="77777777" w:rsidR="007C0D28" w:rsidRPr="00F80F54" w:rsidRDefault="007C0D28" w:rsidP="00F80F54">
            <w:r w:rsidRPr="00F80F54">
              <w:t>unikonta</w:t>
            </w:r>
          </w:p>
        </w:tc>
      </w:tr>
      <w:tr w:rsidR="007C0D28" w:rsidRPr="00F80F54" w14:paraId="73FD006C" w14:textId="77777777" w:rsidTr="007C0D28">
        <w:tc>
          <w:tcPr>
            <w:tcW w:w="392" w:type="pct"/>
          </w:tcPr>
          <w:p w14:paraId="7F66B664" w14:textId="77777777" w:rsidR="007C0D28" w:rsidRPr="007C0D28" w:rsidRDefault="007C0D28" w:rsidP="00F80F54">
            <w:r w:rsidRPr="007C0D28">
              <w:rPr>
                <w:bCs/>
              </w:rPr>
              <w:t>212</w:t>
            </w:r>
          </w:p>
        </w:tc>
        <w:tc>
          <w:tcPr>
            <w:tcW w:w="1919" w:type="pct"/>
          </w:tcPr>
          <w:p w14:paraId="4320D4DC" w14:textId="77777777" w:rsidR="007C0D28" w:rsidRPr="00F80F54" w:rsidRDefault="007C0D28" w:rsidP="00F80F54">
            <w:r w:rsidRPr="00F80F54">
              <w:t>Homo sapiens</w:t>
            </w:r>
          </w:p>
        </w:tc>
        <w:tc>
          <w:tcPr>
            <w:tcW w:w="1661" w:type="pct"/>
          </w:tcPr>
          <w:p w14:paraId="5D92C7BF" w14:textId="77777777" w:rsidR="007C0D28" w:rsidRPr="00F80F54" w:rsidRDefault="007C0D28" w:rsidP="00F80F54">
            <w:r w:rsidRPr="00F80F54">
              <w:t>Metazoa</w:t>
            </w:r>
          </w:p>
        </w:tc>
        <w:tc>
          <w:tcPr>
            <w:tcW w:w="1028" w:type="pct"/>
          </w:tcPr>
          <w:p w14:paraId="6305E3B2" w14:textId="77777777" w:rsidR="007C0D28" w:rsidRPr="00F80F54" w:rsidRDefault="007C0D28" w:rsidP="00F80F54">
            <w:r w:rsidRPr="00F80F54">
              <w:t>unikonta</w:t>
            </w:r>
          </w:p>
        </w:tc>
      </w:tr>
      <w:tr w:rsidR="007C0D28" w:rsidRPr="00F80F54" w14:paraId="544FB73C" w14:textId="77777777" w:rsidTr="007C0D28">
        <w:tc>
          <w:tcPr>
            <w:tcW w:w="392" w:type="pct"/>
          </w:tcPr>
          <w:p w14:paraId="4C062A7E" w14:textId="77777777" w:rsidR="007C0D28" w:rsidRPr="007C0D28" w:rsidRDefault="007C0D28" w:rsidP="00F80F54">
            <w:r w:rsidRPr="007C0D28">
              <w:rPr>
                <w:bCs/>
              </w:rPr>
              <w:t>213</w:t>
            </w:r>
          </w:p>
        </w:tc>
        <w:tc>
          <w:tcPr>
            <w:tcW w:w="1919" w:type="pct"/>
          </w:tcPr>
          <w:p w14:paraId="3E210EE6" w14:textId="77777777" w:rsidR="007C0D28" w:rsidRPr="00F80F54" w:rsidRDefault="007C0D28" w:rsidP="00F80F54">
            <w:r w:rsidRPr="00F80F54">
              <w:t>Hydra magnipapillata</w:t>
            </w:r>
          </w:p>
        </w:tc>
        <w:tc>
          <w:tcPr>
            <w:tcW w:w="1661" w:type="pct"/>
          </w:tcPr>
          <w:p w14:paraId="1545654C" w14:textId="77777777" w:rsidR="007C0D28" w:rsidRPr="00F80F54" w:rsidRDefault="007C0D28" w:rsidP="00F80F54">
            <w:r w:rsidRPr="00F80F54">
              <w:t>Metazoa</w:t>
            </w:r>
          </w:p>
        </w:tc>
        <w:tc>
          <w:tcPr>
            <w:tcW w:w="1028" w:type="pct"/>
          </w:tcPr>
          <w:p w14:paraId="224BE2FD" w14:textId="77777777" w:rsidR="007C0D28" w:rsidRPr="00F80F54" w:rsidRDefault="007C0D28" w:rsidP="00F80F54">
            <w:r w:rsidRPr="00F80F54">
              <w:t>unikonta</w:t>
            </w:r>
          </w:p>
        </w:tc>
      </w:tr>
      <w:tr w:rsidR="007C0D28" w:rsidRPr="00F80F54" w14:paraId="60E1E09A" w14:textId="77777777" w:rsidTr="007C0D28">
        <w:tc>
          <w:tcPr>
            <w:tcW w:w="392" w:type="pct"/>
          </w:tcPr>
          <w:p w14:paraId="113562E6" w14:textId="77777777" w:rsidR="007C0D28" w:rsidRPr="007C0D28" w:rsidRDefault="007C0D28" w:rsidP="00F80F54">
            <w:r w:rsidRPr="007C0D28">
              <w:rPr>
                <w:bCs/>
              </w:rPr>
              <w:t>214</w:t>
            </w:r>
          </w:p>
        </w:tc>
        <w:tc>
          <w:tcPr>
            <w:tcW w:w="1919" w:type="pct"/>
          </w:tcPr>
          <w:p w14:paraId="07018822" w14:textId="77777777" w:rsidR="007C0D28" w:rsidRPr="00F80F54" w:rsidRDefault="007C0D28" w:rsidP="00F80F54">
            <w:r w:rsidRPr="00F80F54">
              <w:t>Ixodes scapularis</w:t>
            </w:r>
          </w:p>
        </w:tc>
        <w:tc>
          <w:tcPr>
            <w:tcW w:w="1661" w:type="pct"/>
          </w:tcPr>
          <w:p w14:paraId="60D02CC8" w14:textId="77777777" w:rsidR="007C0D28" w:rsidRPr="00F80F54" w:rsidRDefault="007C0D28" w:rsidP="00F80F54">
            <w:r w:rsidRPr="00F80F54">
              <w:t>Metazoa</w:t>
            </w:r>
          </w:p>
        </w:tc>
        <w:tc>
          <w:tcPr>
            <w:tcW w:w="1028" w:type="pct"/>
          </w:tcPr>
          <w:p w14:paraId="2D52E9D8" w14:textId="77777777" w:rsidR="007C0D28" w:rsidRPr="00F80F54" w:rsidRDefault="007C0D28" w:rsidP="00F80F54">
            <w:r w:rsidRPr="00F80F54">
              <w:t>unikonta</w:t>
            </w:r>
          </w:p>
        </w:tc>
      </w:tr>
      <w:tr w:rsidR="007C0D28" w:rsidRPr="00F80F54" w14:paraId="3B4DDBE8" w14:textId="77777777" w:rsidTr="007C0D28">
        <w:tc>
          <w:tcPr>
            <w:tcW w:w="392" w:type="pct"/>
          </w:tcPr>
          <w:p w14:paraId="54726BAE" w14:textId="77777777" w:rsidR="007C0D28" w:rsidRPr="007C0D28" w:rsidRDefault="007C0D28" w:rsidP="00F80F54">
            <w:r w:rsidRPr="007C0D28">
              <w:rPr>
                <w:bCs/>
              </w:rPr>
              <w:t>215</w:t>
            </w:r>
          </w:p>
        </w:tc>
        <w:tc>
          <w:tcPr>
            <w:tcW w:w="1919" w:type="pct"/>
          </w:tcPr>
          <w:p w14:paraId="5CB70F10" w14:textId="77777777" w:rsidR="007C0D28" w:rsidRPr="00F80F54" w:rsidRDefault="007C0D28" w:rsidP="00F80F54">
            <w:r w:rsidRPr="00F80F54">
              <w:t>Lama pacos</w:t>
            </w:r>
          </w:p>
        </w:tc>
        <w:tc>
          <w:tcPr>
            <w:tcW w:w="1661" w:type="pct"/>
          </w:tcPr>
          <w:p w14:paraId="75C9C96D" w14:textId="77777777" w:rsidR="007C0D28" w:rsidRPr="00F80F54" w:rsidRDefault="007C0D28" w:rsidP="00F80F54">
            <w:r w:rsidRPr="00F80F54">
              <w:t>Metazoa</w:t>
            </w:r>
          </w:p>
        </w:tc>
        <w:tc>
          <w:tcPr>
            <w:tcW w:w="1028" w:type="pct"/>
          </w:tcPr>
          <w:p w14:paraId="59415B06" w14:textId="77777777" w:rsidR="007C0D28" w:rsidRPr="00F80F54" w:rsidRDefault="007C0D28" w:rsidP="00F80F54">
            <w:r w:rsidRPr="00F80F54">
              <w:t>unikonta</w:t>
            </w:r>
          </w:p>
        </w:tc>
      </w:tr>
      <w:tr w:rsidR="007C0D28" w:rsidRPr="00F80F54" w14:paraId="6A2A6A4C" w14:textId="77777777" w:rsidTr="007C0D28">
        <w:tc>
          <w:tcPr>
            <w:tcW w:w="392" w:type="pct"/>
          </w:tcPr>
          <w:p w14:paraId="34FA2E3F" w14:textId="77777777" w:rsidR="007C0D28" w:rsidRPr="007C0D28" w:rsidRDefault="007C0D28" w:rsidP="00F80F54">
            <w:r w:rsidRPr="007C0D28">
              <w:rPr>
                <w:bCs/>
              </w:rPr>
              <w:t>216</w:t>
            </w:r>
          </w:p>
        </w:tc>
        <w:tc>
          <w:tcPr>
            <w:tcW w:w="1919" w:type="pct"/>
          </w:tcPr>
          <w:p w14:paraId="5CD31192" w14:textId="77777777" w:rsidR="007C0D28" w:rsidRPr="00F80F54" w:rsidRDefault="007C0D28" w:rsidP="00F80F54">
            <w:r w:rsidRPr="00F80F54">
              <w:t>Lepisosteus oculatus</w:t>
            </w:r>
          </w:p>
        </w:tc>
        <w:tc>
          <w:tcPr>
            <w:tcW w:w="1661" w:type="pct"/>
          </w:tcPr>
          <w:p w14:paraId="28560840" w14:textId="77777777" w:rsidR="007C0D28" w:rsidRPr="00F80F54" w:rsidRDefault="007C0D28" w:rsidP="00F80F54">
            <w:r w:rsidRPr="00F80F54">
              <w:t>Metazoa</w:t>
            </w:r>
          </w:p>
        </w:tc>
        <w:tc>
          <w:tcPr>
            <w:tcW w:w="1028" w:type="pct"/>
          </w:tcPr>
          <w:p w14:paraId="07873C8C" w14:textId="77777777" w:rsidR="007C0D28" w:rsidRPr="00F80F54" w:rsidRDefault="007C0D28" w:rsidP="00F80F54">
            <w:r w:rsidRPr="00F80F54">
              <w:t>unikonta</w:t>
            </w:r>
          </w:p>
        </w:tc>
      </w:tr>
      <w:tr w:rsidR="007C0D28" w:rsidRPr="00F80F54" w14:paraId="440089CB" w14:textId="77777777" w:rsidTr="007C0D28">
        <w:tc>
          <w:tcPr>
            <w:tcW w:w="392" w:type="pct"/>
          </w:tcPr>
          <w:p w14:paraId="783CE296" w14:textId="77777777" w:rsidR="007C0D28" w:rsidRPr="007C0D28" w:rsidRDefault="007C0D28" w:rsidP="00F80F54">
            <w:r w:rsidRPr="007C0D28">
              <w:rPr>
                <w:bCs/>
              </w:rPr>
              <w:t>217</w:t>
            </w:r>
          </w:p>
        </w:tc>
        <w:tc>
          <w:tcPr>
            <w:tcW w:w="1919" w:type="pct"/>
          </w:tcPr>
          <w:p w14:paraId="33ABC3F7" w14:textId="77777777" w:rsidR="007C0D28" w:rsidRPr="00F80F54" w:rsidRDefault="007C0D28" w:rsidP="00F80F54">
            <w:r w:rsidRPr="00F80F54">
              <w:t>Loa loa</w:t>
            </w:r>
          </w:p>
        </w:tc>
        <w:tc>
          <w:tcPr>
            <w:tcW w:w="1661" w:type="pct"/>
          </w:tcPr>
          <w:p w14:paraId="5F899FD0" w14:textId="77777777" w:rsidR="007C0D28" w:rsidRPr="00F80F54" w:rsidRDefault="007C0D28" w:rsidP="00F80F54">
            <w:r w:rsidRPr="00F80F54">
              <w:t>Metazoa</w:t>
            </w:r>
          </w:p>
        </w:tc>
        <w:tc>
          <w:tcPr>
            <w:tcW w:w="1028" w:type="pct"/>
          </w:tcPr>
          <w:p w14:paraId="3DC4DA89" w14:textId="77777777" w:rsidR="007C0D28" w:rsidRPr="00F80F54" w:rsidRDefault="007C0D28" w:rsidP="00F80F54">
            <w:r w:rsidRPr="00F80F54">
              <w:t>unikonta</w:t>
            </w:r>
          </w:p>
        </w:tc>
      </w:tr>
      <w:tr w:rsidR="007C0D28" w:rsidRPr="00F80F54" w14:paraId="4C3DDE3F" w14:textId="77777777" w:rsidTr="007C0D28">
        <w:tc>
          <w:tcPr>
            <w:tcW w:w="392" w:type="pct"/>
          </w:tcPr>
          <w:p w14:paraId="63B30A49" w14:textId="77777777" w:rsidR="007C0D28" w:rsidRPr="007C0D28" w:rsidRDefault="007C0D28" w:rsidP="00F80F54">
            <w:r w:rsidRPr="007C0D28">
              <w:rPr>
                <w:bCs/>
              </w:rPr>
              <w:t>218</w:t>
            </w:r>
          </w:p>
        </w:tc>
        <w:tc>
          <w:tcPr>
            <w:tcW w:w="1919" w:type="pct"/>
          </w:tcPr>
          <w:p w14:paraId="6708F315" w14:textId="77777777" w:rsidR="007C0D28" w:rsidRPr="00F80F54" w:rsidRDefault="007C0D28" w:rsidP="00F80F54">
            <w:r w:rsidRPr="00F80F54">
              <w:t>Lottia gigantea</w:t>
            </w:r>
          </w:p>
        </w:tc>
        <w:tc>
          <w:tcPr>
            <w:tcW w:w="1661" w:type="pct"/>
          </w:tcPr>
          <w:p w14:paraId="5D625FB8" w14:textId="77777777" w:rsidR="007C0D28" w:rsidRPr="00F80F54" w:rsidRDefault="007C0D28" w:rsidP="00F80F54">
            <w:r w:rsidRPr="00F80F54">
              <w:t>Metazoa</w:t>
            </w:r>
          </w:p>
        </w:tc>
        <w:tc>
          <w:tcPr>
            <w:tcW w:w="1028" w:type="pct"/>
          </w:tcPr>
          <w:p w14:paraId="21FEEFAF" w14:textId="77777777" w:rsidR="007C0D28" w:rsidRPr="00F80F54" w:rsidRDefault="007C0D28" w:rsidP="00F80F54">
            <w:r w:rsidRPr="00F80F54">
              <w:t>unikonta</w:t>
            </w:r>
          </w:p>
        </w:tc>
      </w:tr>
      <w:tr w:rsidR="007C0D28" w:rsidRPr="00F80F54" w14:paraId="1C9741A8" w14:textId="77777777" w:rsidTr="007C0D28">
        <w:tc>
          <w:tcPr>
            <w:tcW w:w="392" w:type="pct"/>
          </w:tcPr>
          <w:p w14:paraId="7C83F046" w14:textId="77777777" w:rsidR="007C0D28" w:rsidRPr="007C0D28" w:rsidRDefault="007C0D28" w:rsidP="00F80F54">
            <w:r w:rsidRPr="007C0D28">
              <w:rPr>
                <w:bCs/>
              </w:rPr>
              <w:t>219</w:t>
            </w:r>
          </w:p>
        </w:tc>
        <w:tc>
          <w:tcPr>
            <w:tcW w:w="1919" w:type="pct"/>
          </w:tcPr>
          <w:p w14:paraId="29456592" w14:textId="77777777" w:rsidR="007C0D28" w:rsidRPr="00F80F54" w:rsidRDefault="007C0D28" w:rsidP="00F80F54">
            <w:r w:rsidRPr="00F80F54">
              <w:t>Loxodonta africana</w:t>
            </w:r>
          </w:p>
        </w:tc>
        <w:tc>
          <w:tcPr>
            <w:tcW w:w="1661" w:type="pct"/>
          </w:tcPr>
          <w:p w14:paraId="66565E17" w14:textId="77777777" w:rsidR="007C0D28" w:rsidRPr="00F80F54" w:rsidRDefault="007C0D28" w:rsidP="00F80F54">
            <w:r w:rsidRPr="00F80F54">
              <w:t>Metazoa</w:t>
            </w:r>
          </w:p>
        </w:tc>
        <w:tc>
          <w:tcPr>
            <w:tcW w:w="1028" w:type="pct"/>
          </w:tcPr>
          <w:p w14:paraId="1A648035" w14:textId="77777777" w:rsidR="007C0D28" w:rsidRPr="00F80F54" w:rsidRDefault="007C0D28" w:rsidP="00F80F54">
            <w:r w:rsidRPr="00F80F54">
              <w:t>unikonta</w:t>
            </w:r>
          </w:p>
        </w:tc>
      </w:tr>
      <w:tr w:rsidR="007C0D28" w:rsidRPr="00F80F54" w14:paraId="76305A12" w14:textId="77777777" w:rsidTr="007C0D28">
        <w:tc>
          <w:tcPr>
            <w:tcW w:w="392" w:type="pct"/>
          </w:tcPr>
          <w:p w14:paraId="71BE79AF" w14:textId="77777777" w:rsidR="007C0D28" w:rsidRPr="007C0D28" w:rsidRDefault="007C0D28" w:rsidP="00F80F54">
            <w:r w:rsidRPr="007C0D28">
              <w:rPr>
                <w:bCs/>
              </w:rPr>
              <w:t>220</w:t>
            </w:r>
          </w:p>
        </w:tc>
        <w:tc>
          <w:tcPr>
            <w:tcW w:w="1919" w:type="pct"/>
          </w:tcPr>
          <w:p w14:paraId="7D04F998" w14:textId="77777777" w:rsidR="007C0D28" w:rsidRPr="00F80F54" w:rsidRDefault="007C0D28" w:rsidP="00F80F54">
            <w:r w:rsidRPr="00F80F54">
              <w:t>Macropus eugenii</w:t>
            </w:r>
          </w:p>
        </w:tc>
        <w:tc>
          <w:tcPr>
            <w:tcW w:w="1661" w:type="pct"/>
          </w:tcPr>
          <w:p w14:paraId="42E824AB" w14:textId="77777777" w:rsidR="007C0D28" w:rsidRPr="00F80F54" w:rsidRDefault="007C0D28" w:rsidP="00F80F54">
            <w:r w:rsidRPr="00F80F54">
              <w:t>Metazoa</w:t>
            </w:r>
          </w:p>
        </w:tc>
        <w:tc>
          <w:tcPr>
            <w:tcW w:w="1028" w:type="pct"/>
          </w:tcPr>
          <w:p w14:paraId="5ED3960D" w14:textId="77777777" w:rsidR="007C0D28" w:rsidRPr="00F80F54" w:rsidRDefault="007C0D28" w:rsidP="00F80F54">
            <w:r w:rsidRPr="00F80F54">
              <w:t>unikonta</w:t>
            </w:r>
          </w:p>
        </w:tc>
      </w:tr>
      <w:tr w:rsidR="007C0D28" w:rsidRPr="00F80F54" w14:paraId="7C5787CC" w14:textId="77777777" w:rsidTr="007C0D28">
        <w:tc>
          <w:tcPr>
            <w:tcW w:w="392" w:type="pct"/>
          </w:tcPr>
          <w:p w14:paraId="37FC4D37" w14:textId="77777777" w:rsidR="007C0D28" w:rsidRPr="007C0D28" w:rsidRDefault="007C0D28" w:rsidP="00F80F54">
            <w:r w:rsidRPr="007C0D28">
              <w:rPr>
                <w:bCs/>
              </w:rPr>
              <w:t>221</w:t>
            </w:r>
          </w:p>
        </w:tc>
        <w:tc>
          <w:tcPr>
            <w:tcW w:w="1919" w:type="pct"/>
          </w:tcPr>
          <w:p w14:paraId="3EC6EA42" w14:textId="77777777" w:rsidR="007C0D28" w:rsidRPr="00F80F54" w:rsidRDefault="007C0D28" w:rsidP="00F80F54">
            <w:r w:rsidRPr="00F80F54">
              <w:t>Macaca mulatta</w:t>
            </w:r>
          </w:p>
        </w:tc>
        <w:tc>
          <w:tcPr>
            <w:tcW w:w="1661" w:type="pct"/>
          </w:tcPr>
          <w:p w14:paraId="7015AD88" w14:textId="77777777" w:rsidR="007C0D28" w:rsidRPr="00F80F54" w:rsidRDefault="007C0D28" w:rsidP="00F80F54">
            <w:r w:rsidRPr="00F80F54">
              <w:t>Metazoa</w:t>
            </w:r>
          </w:p>
        </w:tc>
        <w:tc>
          <w:tcPr>
            <w:tcW w:w="1028" w:type="pct"/>
          </w:tcPr>
          <w:p w14:paraId="0AAF2628" w14:textId="77777777" w:rsidR="007C0D28" w:rsidRPr="00F80F54" w:rsidRDefault="007C0D28" w:rsidP="00F80F54">
            <w:r w:rsidRPr="00F80F54">
              <w:t>unikonta</w:t>
            </w:r>
          </w:p>
        </w:tc>
      </w:tr>
      <w:tr w:rsidR="007C0D28" w:rsidRPr="00F80F54" w14:paraId="0F19E73F" w14:textId="77777777" w:rsidTr="007C0D28">
        <w:tc>
          <w:tcPr>
            <w:tcW w:w="392" w:type="pct"/>
          </w:tcPr>
          <w:p w14:paraId="450190F3" w14:textId="77777777" w:rsidR="007C0D28" w:rsidRPr="007C0D28" w:rsidRDefault="007C0D28" w:rsidP="00F80F54">
            <w:r w:rsidRPr="007C0D28">
              <w:rPr>
                <w:bCs/>
              </w:rPr>
              <w:t>222</w:t>
            </w:r>
          </w:p>
        </w:tc>
        <w:tc>
          <w:tcPr>
            <w:tcW w:w="1919" w:type="pct"/>
          </w:tcPr>
          <w:p w14:paraId="1090A079" w14:textId="77777777" w:rsidR="007C0D28" w:rsidRPr="00F80F54" w:rsidRDefault="007C0D28" w:rsidP="00F80F54">
            <w:r w:rsidRPr="00F80F54">
              <w:t>Microcebus murinus</w:t>
            </w:r>
          </w:p>
        </w:tc>
        <w:tc>
          <w:tcPr>
            <w:tcW w:w="1661" w:type="pct"/>
          </w:tcPr>
          <w:p w14:paraId="1768F07E" w14:textId="77777777" w:rsidR="007C0D28" w:rsidRPr="00F80F54" w:rsidRDefault="007C0D28" w:rsidP="00F80F54">
            <w:r w:rsidRPr="00F80F54">
              <w:t>Metazoa</w:t>
            </w:r>
          </w:p>
        </w:tc>
        <w:tc>
          <w:tcPr>
            <w:tcW w:w="1028" w:type="pct"/>
          </w:tcPr>
          <w:p w14:paraId="2FDEBD88" w14:textId="77777777" w:rsidR="007C0D28" w:rsidRPr="00F80F54" w:rsidRDefault="007C0D28" w:rsidP="00F80F54">
            <w:r w:rsidRPr="00F80F54">
              <w:t>unikonta</w:t>
            </w:r>
          </w:p>
        </w:tc>
      </w:tr>
      <w:tr w:rsidR="007C0D28" w:rsidRPr="00F80F54" w14:paraId="3612D8DB" w14:textId="77777777" w:rsidTr="007C0D28">
        <w:tc>
          <w:tcPr>
            <w:tcW w:w="392" w:type="pct"/>
          </w:tcPr>
          <w:p w14:paraId="6FC91162" w14:textId="77777777" w:rsidR="007C0D28" w:rsidRPr="007C0D28" w:rsidRDefault="007C0D28" w:rsidP="00F80F54">
            <w:r w:rsidRPr="007C0D28">
              <w:rPr>
                <w:bCs/>
              </w:rPr>
              <w:t>223</w:t>
            </w:r>
          </w:p>
        </w:tc>
        <w:tc>
          <w:tcPr>
            <w:tcW w:w="1919" w:type="pct"/>
          </w:tcPr>
          <w:p w14:paraId="73D97103" w14:textId="77777777" w:rsidR="007C0D28" w:rsidRPr="00F80F54" w:rsidRDefault="007C0D28" w:rsidP="00F80F54">
            <w:r w:rsidRPr="00F80F54">
              <w:t>Monodelphis domestica</w:t>
            </w:r>
          </w:p>
        </w:tc>
        <w:tc>
          <w:tcPr>
            <w:tcW w:w="1661" w:type="pct"/>
          </w:tcPr>
          <w:p w14:paraId="77D185C2" w14:textId="77777777" w:rsidR="007C0D28" w:rsidRPr="00F80F54" w:rsidRDefault="007C0D28" w:rsidP="00F80F54">
            <w:r w:rsidRPr="00F80F54">
              <w:t>Metazoa</w:t>
            </w:r>
          </w:p>
        </w:tc>
        <w:tc>
          <w:tcPr>
            <w:tcW w:w="1028" w:type="pct"/>
          </w:tcPr>
          <w:p w14:paraId="3C05657A" w14:textId="77777777" w:rsidR="007C0D28" w:rsidRPr="00F80F54" w:rsidRDefault="007C0D28" w:rsidP="00F80F54">
            <w:r w:rsidRPr="00F80F54">
              <w:t>unikonta</w:t>
            </w:r>
          </w:p>
        </w:tc>
      </w:tr>
      <w:tr w:rsidR="007C0D28" w:rsidRPr="00F80F54" w14:paraId="29B102FD" w14:textId="77777777" w:rsidTr="007C0D28">
        <w:tc>
          <w:tcPr>
            <w:tcW w:w="392" w:type="pct"/>
          </w:tcPr>
          <w:p w14:paraId="0C1613BE" w14:textId="77777777" w:rsidR="007C0D28" w:rsidRPr="007C0D28" w:rsidRDefault="007C0D28" w:rsidP="00F80F54">
            <w:r w:rsidRPr="007C0D28">
              <w:rPr>
                <w:bCs/>
              </w:rPr>
              <w:t>224</w:t>
            </w:r>
          </w:p>
        </w:tc>
        <w:tc>
          <w:tcPr>
            <w:tcW w:w="1919" w:type="pct"/>
          </w:tcPr>
          <w:p w14:paraId="0AF632D1" w14:textId="77777777" w:rsidR="007C0D28" w:rsidRPr="00F80F54" w:rsidRDefault="007C0D28" w:rsidP="00F80F54">
            <w:r w:rsidRPr="00F80F54">
              <w:t>Mus musculus</w:t>
            </w:r>
          </w:p>
        </w:tc>
        <w:tc>
          <w:tcPr>
            <w:tcW w:w="1661" w:type="pct"/>
          </w:tcPr>
          <w:p w14:paraId="22082237" w14:textId="77777777" w:rsidR="007C0D28" w:rsidRPr="00F80F54" w:rsidRDefault="007C0D28" w:rsidP="00F80F54">
            <w:r w:rsidRPr="00F80F54">
              <w:t>Metazoa</w:t>
            </w:r>
          </w:p>
        </w:tc>
        <w:tc>
          <w:tcPr>
            <w:tcW w:w="1028" w:type="pct"/>
          </w:tcPr>
          <w:p w14:paraId="2D156ADA" w14:textId="77777777" w:rsidR="007C0D28" w:rsidRPr="00F80F54" w:rsidRDefault="007C0D28" w:rsidP="00F80F54">
            <w:r w:rsidRPr="00F80F54">
              <w:t>unikonta</w:t>
            </w:r>
          </w:p>
        </w:tc>
      </w:tr>
      <w:tr w:rsidR="007C0D28" w:rsidRPr="00F80F54" w14:paraId="4DB0336F" w14:textId="77777777" w:rsidTr="007C0D28">
        <w:tc>
          <w:tcPr>
            <w:tcW w:w="392" w:type="pct"/>
          </w:tcPr>
          <w:p w14:paraId="06CC7CEE" w14:textId="77777777" w:rsidR="007C0D28" w:rsidRPr="007C0D28" w:rsidRDefault="007C0D28" w:rsidP="00F80F54">
            <w:r w:rsidRPr="007C0D28">
              <w:rPr>
                <w:bCs/>
              </w:rPr>
              <w:t>225</w:t>
            </w:r>
          </w:p>
        </w:tc>
        <w:tc>
          <w:tcPr>
            <w:tcW w:w="1919" w:type="pct"/>
          </w:tcPr>
          <w:p w14:paraId="7A737BD3" w14:textId="77777777" w:rsidR="007C0D28" w:rsidRPr="00F80F54" w:rsidRDefault="007C0D28" w:rsidP="00F80F54">
            <w:r w:rsidRPr="00F80F54">
              <w:t>Myotis lucifugus</w:t>
            </w:r>
          </w:p>
        </w:tc>
        <w:tc>
          <w:tcPr>
            <w:tcW w:w="1661" w:type="pct"/>
          </w:tcPr>
          <w:p w14:paraId="3B623E45" w14:textId="77777777" w:rsidR="007C0D28" w:rsidRPr="00F80F54" w:rsidRDefault="007C0D28" w:rsidP="00F80F54">
            <w:r w:rsidRPr="00F80F54">
              <w:t>Metazoa</w:t>
            </w:r>
          </w:p>
        </w:tc>
        <w:tc>
          <w:tcPr>
            <w:tcW w:w="1028" w:type="pct"/>
          </w:tcPr>
          <w:p w14:paraId="42FBB735" w14:textId="77777777" w:rsidR="007C0D28" w:rsidRPr="00F80F54" w:rsidRDefault="007C0D28" w:rsidP="00F80F54">
            <w:r w:rsidRPr="00F80F54">
              <w:t>unikonta</w:t>
            </w:r>
          </w:p>
        </w:tc>
      </w:tr>
      <w:tr w:rsidR="007C0D28" w:rsidRPr="00F80F54" w14:paraId="3C8CE405" w14:textId="77777777" w:rsidTr="007C0D28">
        <w:tc>
          <w:tcPr>
            <w:tcW w:w="392" w:type="pct"/>
          </w:tcPr>
          <w:p w14:paraId="7BB21897" w14:textId="77777777" w:rsidR="007C0D28" w:rsidRPr="007C0D28" w:rsidRDefault="007C0D28" w:rsidP="00F80F54">
            <w:r w:rsidRPr="007C0D28">
              <w:rPr>
                <w:bCs/>
              </w:rPr>
              <w:t>226</w:t>
            </w:r>
          </w:p>
        </w:tc>
        <w:tc>
          <w:tcPr>
            <w:tcW w:w="1919" w:type="pct"/>
          </w:tcPr>
          <w:p w14:paraId="41EF5795" w14:textId="77777777" w:rsidR="007C0D28" w:rsidRPr="00F80F54" w:rsidRDefault="007C0D28" w:rsidP="00F80F54">
            <w:r w:rsidRPr="00F80F54">
              <w:t>Nasonia vitripennis</w:t>
            </w:r>
          </w:p>
        </w:tc>
        <w:tc>
          <w:tcPr>
            <w:tcW w:w="1661" w:type="pct"/>
          </w:tcPr>
          <w:p w14:paraId="15FFB57D" w14:textId="77777777" w:rsidR="007C0D28" w:rsidRPr="00F80F54" w:rsidRDefault="007C0D28" w:rsidP="00F80F54">
            <w:r w:rsidRPr="00F80F54">
              <w:t>Metazoa</w:t>
            </w:r>
          </w:p>
        </w:tc>
        <w:tc>
          <w:tcPr>
            <w:tcW w:w="1028" w:type="pct"/>
          </w:tcPr>
          <w:p w14:paraId="0DE24565" w14:textId="77777777" w:rsidR="007C0D28" w:rsidRPr="00F80F54" w:rsidRDefault="007C0D28" w:rsidP="00F80F54">
            <w:r w:rsidRPr="00F80F54">
              <w:t>unikonta</w:t>
            </w:r>
          </w:p>
        </w:tc>
      </w:tr>
      <w:tr w:rsidR="007C0D28" w:rsidRPr="00F80F54" w14:paraId="3D5804F5" w14:textId="77777777" w:rsidTr="007C0D28">
        <w:tc>
          <w:tcPr>
            <w:tcW w:w="392" w:type="pct"/>
          </w:tcPr>
          <w:p w14:paraId="041473BB" w14:textId="77777777" w:rsidR="007C0D28" w:rsidRPr="007C0D28" w:rsidRDefault="007C0D28" w:rsidP="00F80F54">
            <w:r w:rsidRPr="007C0D28">
              <w:rPr>
                <w:bCs/>
              </w:rPr>
              <w:t>227</w:t>
            </w:r>
          </w:p>
        </w:tc>
        <w:tc>
          <w:tcPr>
            <w:tcW w:w="1919" w:type="pct"/>
          </w:tcPr>
          <w:p w14:paraId="1B732EED" w14:textId="77777777" w:rsidR="007C0D28" w:rsidRPr="00F80F54" w:rsidRDefault="007C0D28" w:rsidP="00F80F54">
            <w:r w:rsidRPr="00F80F54">
              <w:t>Nematostella vectensis</w:t>
            </w:r>
          </w:p>
        </w:tc>
        <w:tc>
          <w:tcPr>
            <w:tcW w:w="1661" w:type="pct"/>
          </w:tcPr>
          <w:p w14:paraId="2CDC004F" w14:textId="77777777" w:rsidR="007C0D28" w:rsidRPr="00F80F54" w:rsidRDefault="007C0D28" w:rsidP="00F80F54">
            <w:r w:rsidRPr="00F80F54">
              <w:t>Metazoa</w:t>
            </w:r>
          </w:p>
        </w:tc>
        <w:tc>
          <w:tcPr>
            <w:tcW w:w="1028" w:type="pct"/>
          </w:tcPr>
          <w:p w14:paraId="0F0491BF" w14:textId="77777777" w:rsidR="007C0D28" w:rsidRPr="00F80F54" w:rsidRDefault="007C0D28" w:rsidP="00F80F54">
            <w:r w:rsidRPr="00F80F54">
              <w:t>unikonta</w:t>
            </w:r>
          </w:p>
        </w:tc>
      </w:tr>
      <w:tr w:rsidR="007C0D28" w:rsidRPr="00F80F54" w14:paraId="5635596D" w14:textId="77777777" w:rsidTr="007C0D28">
        <w:tc>
          <w:tcPr>
            <w:tcW w:w="392" w:type="pct"/>
          </w:tcPr>
          <w:p w14:paraId="74C30A29" w14:textId="77777777" w:rsidR="007C0D28" w:rsidRPr="007C0D28" w:rsidRDefault="007C0D28" w:rsidP="00F80F54">
            <w:r w:rsidRPr="007C0D28">
              <w:rPr>
                <w:bCs/>
              </w:rPr>
              <w:t>228</w:t>
            </w:r>
          </w:p>
        </w:tc>
        <w:tc>
          <w:tcPr>
            <w:tcW w:w="1919" w:type="pct"/>
          </w:tcPr>
          <w:p w14:paraId="683630C7" w14:textId="77777777" w:rsidR="007C0D28" w:rsidRPr="00F80F54" w:rsidRDefault="007C0D28" w:rsidP="00F80F54">
            <w:r w:rsidRPr="00F80F54">
              <w:t>Nomascus leucogenys</w:t>
            </w:r>
          </w:p>
        </w:tc>
        <w:tc>
          <w:tcPr>
            <w:tcW w:w="1661" w:type="pct"/>
          </w:tcPr>
          <w:p w14:paraId="01FA322A" w14:textId="77777777" w:rsidR="007C0D28" w:rsidRPr="00F80F54" w:rsidRDefault="007C0D28" w:rsidP="00F80F54">
            <w:r w:rsidRPr="00F80F54">
              <w:t>Metazoa</w:t>
            </w:r>
          </w:p>
        </w:tc>
        <w:tc>
          <w:tcPr>
            <w:tcW w:w="1028" w:type="pct"/>
          </w:tcPr>
          <w:p w14:paraId="76633000" w14:textId="77777777" w:rsidR="007C0D28" w:rsidRPr="00F80F54" w:rsidRDefault="007C0D28" w:rsidP="00F80F54">
            <w:r w:rsidRPr="00F80F54">
              <w:t>unikonta</w:t>
            </w:r>
          </w:p>
        </w:tc>
      </w:tr>
      <w:tr w:rsidR="007C0D28" w:rsidRPr="00F80F54" w14:paraId="67374AA5" w14:textId="77777777" w:rsidTr="007C0D28">
        <w:tc>
          <w:tcPr>
            <w:tcW w:w="392" w:type="pct"/>
          </w:tcPr>
          <w:p w14:paraId="57B48AE1" w14:textId="77777777" w:rsidR="007C0D28" w:rsidRPr="007C0D28" w:rsidRDefault="007C0D28" w:rsidP="00F80F54">
            <w:r w:rsidRPr="007C0D28">
              <w:rPr>
                <w:bCs/>
              </w:rPr>
              <w:t>229</w:t>
            </w:r>
          </w:p>
        </w:tc>
        <w:tc>
          <w:tcPr>
            <w:tcW w:w="1919" w:type="pct"/>
          </w:tcPr>
          <w:p w14:paraId="038ECB6A" w14:textId="77777777" w:rsidR="007C0D28" w:rsidRPr="00F80F54" w:rsidRDefault="007C0D28" w:rsidP="00F80F54">
            <w:r w:rsidRPr="00F80F54">
              <w:t>Ochotona princeps</w:t>
            </w:r>
          </w:p>
        </w:tc>
        <w:tc>
          <w:tcPr>
            <w:tcW w:w="1661" w:type="pct"/>
          </w:tcPr>
          <w:p w14:paraId="181E433A" w14:textId="77777777" w:rsidR="007C0D28" w:rsidRPr="00F80F54" w:rsidRDefault="007C0D28" w:rsidP="00F80F54">
            <w:r w:rsidRPr="00F80F54">
              <w:t>Metazoa</w:t>
            </w:r>
          </w:p>
        </w:tc>
        <w:tc>
          <w:tcPr>
            <w:tcW w:w="1028" w:type="pct"/>
          </w:tcPr>
          <w:p w14:paraId="5C05D7DE" w14:textId="77777777" w:rsidR="007C0D28" w:rsidRPr="00F80F54" w:rsidRDefault="007C0D28" w:rsidP="00F80F54">
            <w:r w:rsidRPr="00F80F54">
              <w:t>unikonta</w:t>
            </w:r>
          </w:p>
        </w:tc>
      </w:tr>
      <w:tr w:rsidR="007C0D28" w:rsidRPr="00F80F54" w14:paraId="326E18D3" w14:textId="77777777" w:rsidTr="007C0D28">
        <w:tc>
          <w:tcPr>
            <w:tcW w:w="392" w:type="pct"/>
          </w:tcPr>
          <w:p w14:paraId="4F378477" w14:textId="77777777" w:rsidR="007C0D28" w:rsidRPr="007C0D28" w:rsidRDefault="007C0D28" w:rsidP="00F80F54">
            <w:r w:rsidRPr="007C0D28">
              <w:rPr>
                <w:bCs/>
              </w:rPr>
              <w:t>230</w:t>
            </w:r>
          </w:p>
        </w:tc>
        <w:tc>
          <w:tcPr>
            <w:tcW w:w="1919" w:type="pct"/>
          </w:tcPr>
          <w:p w14:paraId="3075C17A" w14:textId="77777777" w:rsidR="007C0D28" w:rsidRPr="00F80F54" w:rsidRDefault="007C0D28" w:rsidP="00F80F54">
            <w:r w:rsidRPr="00F80F54">
              <w:t>Ornithorhynchus anatinus</w:t>
            </w:r>
          </w:p>
        </w:tc>
        <w:tc>
          <w:tcPr>
            <w:tcW w:w="1661" w:type="pct"/>
          </w:tcPr>
          <w:p w14:paraId="308C3040" w14:textId="77777777" w:rsidR="007C0D28" w:rsidRPr="00F80F54" w:rsidRDefault="007C0D28" w:rsidP="00F80F54">
            <w:r w:rsidRPr="00F80F54">
              <w:t>Metazoa</w:t>
            </w:r>
          </w:p>
        </w:tc>
        <w:tc>
          <w:tcPr>
            <w:tcW w:w="1028" w:type="pct"/>
          </w:tcPr>
          <w:p w14:paraId="0D23D34E" w14:textId="77777777" w:rsidR="007C0D28" w:rsidRPr="00F80F54" w:rsidRDefault="007C0D28" w:rsidP="00F80F54">
            <w:r w:rsidRPr="00F80F54">
              <w:t>unikonta</w:t>
            </w:r>
          </w:p>
        </w:tc>
      </w:tr>
      <w:tr w:rsidR="007C0D28" w:rsidRPr="00F80F54" w14:paraId="47937371" w14:textId="77777777" w:rsidTr="007C0D28">
        <w:tc>
          <w:tcPr>
            <w:tcW w:w="392" w:type="pct"/>
          </w:tcPr>
          <w:p w14:paraId="44BB270D" w14:textId="77777777" w:rsidR="007C0D28" w:rsidRPr="007C0D28" w:rsidRDefault="007C0D28" w:rsidP="00F80F54">
            <w:r w:rsidRPr="007C0D28">
              <w:rPr>
                <w:bCs/>
              </w:rPr>
              <w:t>231</w:t>
            </w:r>
          </w:p>
        </w:tc>
        <w:tc>
          <w:tcPr>
            <w:tcW w:w="1919" w:type="pct"/>
          </w:tcPr>
          <w:p w14:paraId="5CF48794" w14:textId="77777777" w:rsidR="007C0D28" w:rsidRPr="00F80F54" w:rsidRDefault="007C0D28" w:rsidP="00F80F54">
            <w:r w:rsidRPr="00F80F54">
              <w:t>Oryctolagus cuniculus</w:t>
            </w:r>
          </w:p>
        </w:tc>
        <w:tc>
          <w:tcPr>
            <w:tcW w:w="1661" w:type="pct"/>
          </w:tcPr>
          <w:p w14:paraId="2C022484" w14:textId="77777777" w:rsidR="007C0D28" w:rsidRPr="00F80F54" w:rsidRDefault="007C0D28" w:rsidP="00F80F54">
            <w:r w:rsidRPr="00F80F54">
              <w:t>Metazoa</w:t>
            </w:r>
          </w:p>
        </w:tc>
        <w:tc>
          <w:tcPr>
            <w:tcW w:w="1028" w:type="pct"/>
          </w:tcPr>
          <w:p w14:paraId="693F9712" w14:textId="77777777" w:rsidR="007C0D28" w:rsidRPr="00F80F54" w:rsidRDefault="007C0D28" w:rsidP="00F80F54">
            <w:r w:rsidRPr="00F80F54">
              <w:t>unikonta</w:t>
            </w:r>
          </w:p>
        </w:tc>
      </w:tr>
      <w:tr w:rsidR="007C0D28" w:rsidRPr="00F80F54" w14:paraId="5D4169FD" w14:textId="77777777" w:rsidTr="007C0D28">
        <w:tc>
          <w:tcPr>
            <w:tcW w:w="392" w:type="pct"/>
          </w:tcPr>
          <w:p w14:paraId="7EC09116" w14:textId="77777777" w:rsidR="007C0D28" w:rsidRPr="007C0D28" w:rsidRDefault="007C0D28" w:rsidP="00F80F54">
            <w:r w:rsidRPr="007C0D28">
              <w:rPr>
                <w:bCs/>
              </w:rPr>
              <w:t>232</w:t>
            </w:r>
          </w:p>
        </w:tc>
        <w:tc>
          <w:tcPr>
            <w:tcW w:w="1919" w:type="pct"/>
          </w:tcPr>
          <w:p w14:paraId="38C3794A" w14:textId="77777777" w:rsidR="007C0D28" w:rsidRPr="00F80F54" w:rsidRDefault="007C0D28" w:rsidP="00F80F54">
            <w:r w:rsidRPr="00F80F54">
              <w:t>Oryzias latipes</w:t>
            </w:r>
          </w:p>
        </w:tc>
        <w:tc>
          <w:tcPr>
            <w:tcW w:w="1661" w:type="pct"/>
          </w:tcPr>
          <w:p w14:paraId="3E10EE0A" w14:textId="77777777" w:rsidR="007C0D28" w:rsidRPr="00F80F54" w:rsidRDefault="007C0D28" w:rsidP="00F80F54">
            <w:r w:rsidRPr="00F80F54">
              <w:t>Metazoa</w:t>
            </w:r>
          </w:p>
        </w:tc>
        <w:tc>
          <w:tcPr>
            <w:tcW w:w="1028" w:type="pct"/>
          </w:tcPr>
          <w:p w14:paraId="2A88CD86" w14:textId="77777777" w:rsidR="007C0D28" w:rsidRPr="00F80F54" w:rsidRDefault="007C0D28" w:rsidP="00F80F54">
            <w:r w:rsidRPr="00F80F54">
              <w:t>unikonta</w:t>
            </w:r>
          </w:p>
        </w:tc>
      </w:tr>
      <w:tr w:rsidR="007C0D28" w:rsidRPr="00F80F54" w14:paraId="0D17F956" w14:textId="77777777" w:rsidTr="007C0D28">
        <w:tc>
          <w:tcPr>
            <w:tcW w:w="392" w:type="pct"/>
          </w:tcPr>
          <w:p w14:paraId="318C06B9" w14:textId="77777777" w:rsidR="007C0D28" w:rsidRPr="007C0D28" w:rsidRDefault="007C0D28" w:rsidP="00F80F54">
            <w:r w:rsidRPr="007C0D28">
              <w:rPr>
                <w:bCs/>
              </w:rPr>
              <w:t>233</w:t>
            </w:r>
          </w:p>
        </w:tc>
        <w:tc>
          <w:tcPr>
            <w:tcW w:w="1919" w:type="pct"/>
          </w:tcPr>
          <w:p w14:paraId="3CC97FE4" w14:textId="77777777" w:rsidR="007C0D28" w:rsidRPr="00F80F54" w:rsidRDefault="007C0D28" w:rsidP="00F80F54">
            <w:r w:rsidRPr="00F80F54">
              <w:t>Otolemur garnettii</w:t>
            </w:r>
          </w:p>
        </w:tc>
        <w:tc>
          <w:tcPr>
            <w:tcW w:w="1661" w:type="pct"/>
          </w:tcPr>
          <w:p w14:paraId="193C1876" w14:textId="77777777" w:rsidR="007C0D28" w:rsidRPr="00F80F54" w:rsidRDefault="007C0D28" w:rsidP="00F80F54">
            <w:r w:rsidRPr="00F80F54">
              <w:t>Metazoa</w:t>
            </w:r>
          </w:p>
        </w:tc>
        <w:tc>
          <w:tcPr>
            <w:tcW w:w="1028" w:type="pct"/>
          </w:tcPr>
          <w:p w14:paraId="3183170C" w14:textId="77777777" w:rsidR="007C0D28" w:rsidRPr="00F80F54" w:rsidRDefault="007C0D28" w:rsidP="00F80F54">
            <w:r w:rsidRPr="00F80F54">
              <w:t>unikonta</w:t>
            </w:r>
          </w:p>
        </w:tc>
      </w:tr>
      <w:tr w:rsidR="007C0D28" w:rsidRPr="00F80F54" w14:paraId="2A672FE6" w14:textId="77777777" w:rsidTr="007C0D28">
        <w:tc>
          <w:tcPr>
            <w:tcW w:w="392" w:type="pct"/>
          </w:tcPr>
          <w:p w14:paraId="6BC500C7" w14:textId="77777777" w:rsidR="007C0D28" w:rsidRPr="007C0D28" w:rsidRDefault="007C0D28" w:rsidP="00F80F54">
            <w:r w:rsidRPr="007C0D28">
              <w:rPr>
                <w:bCs/>
              </w:rPr>
              <w:t>234</w:t>
            </w:r>
          </w:p>
        </w:tc>
        <w:tc>
          <w:tcPr>
            <w:tcW w:w="1919" w:type="pct"/>
          </w:tcPr>
          <w:p w14:paraId="5F51344E" w14:textId="77777777" w:rsidR="007C0D28" w:rsidRPr="00F80F54" w:rsidRDefault="007C0D28" w:rsidP="00F80F54">
            <w:r w:rsidRPr="00F80F54">
              <w:t>Pan troglodytes</w:t>
            </w:r>
          </w:p>
        </w:tc>
        <w:tc>
          <w:tcPr>
            <w:tcW w:w="1661" w:type="pct"/>
          </w:tcPr>
          <w:p w14:paraId="495078AA" w14:textId="77777777" w:rsidR="007C0D28" w:rsidRPr="00F80F54" w:rsidRDefault="007C0D28" w:rsidP="00F80F54">
            <w:r w:rsidRPr="00F80F54">
              <w:t>Metazoa</w:t>
            </w:r>
          </w:p>
        </w:tc>
        <w:tc>
          <w:tcPr>
            <w:tcW w:w="1028" w:type="pct"/>
          </w:tcPr>
          <w:p w14:paraId="2F31F3EA" w14:textId="77777777" w:rsidR="007C0D28" w:rsidRPr="00F80F54" w:rsidRDefault="007C0D28" w:rsidP="00F80F54">
            <w:r w:rsidRPr="00F80F54">
              <w:t>unikonta</w:t>
            </w:r>
          </w:p>
        </w:tc>
      </w:tr>
      <w:tr w:rsidR="007C0D28" w:rsidRPr="00F80F54" w14:paraId="7A08B26B" w14:textId="77777777" w:rsidTr="007C0D28">
        <w:tc>
          <w:tcPr>
            <w:tcW w:w="392" w:type="pct"/>
          </w:tcPr>
          <w:p w14:paraId="53A566DE" w14:textId="77777777" w:rsidR="007C0D28" w:rsidRPr="007C0D28" w:rsidRDefault="007C0D28" w:rsidP="00F80F54">
            <w:r w:rsidRPr="007C0D28">
              <w:rPr>
                <w:bCs/>
              </w:rPr>
              <w:t>235</w:t>
            </w:r>
          </w:p>
        </w:tc>
        <w:tc>
          <w:tcPr>
            <w:tcW w:w="1919" w:type="pct"/>
          </w:tcPr>
          <w:p w14:paraId="353D9791" w14:textId="77777777" w:rsidR="007C0D28" w:rsidRPr="00F80F54" w:rsidRDefault="007C0D28" w:rsidP="00F80F54">
            <w:r w:rsidRPr="00F80F54">
              <w:t>Pediculus humanus</w:t>
            </w:r>
          </w:p>
        </w:tc>
        <w:tc>
          <w:tcPr>
            <w:tcW w:w="1661" w:type="pct"/>
          </w:tcPr>
          <w:p w14:paraId="16EC7044" w14:textId="77777777" w:rsidR="007C0D28" w:rsidRPr="00F80F54" w:rsidRDefault="007C0D28" w:rsidP="00F80F54">
            <w:r w:rsidRPr="00F80F54">
              <w:t>Metazoa</w:t>
            </w:r>
          </w:p>
        </w:tc>
        <w:tc>
          <w:tcPr>
            <w:tcW w:w="1028" w:type="pct"/>
          </w:tcPr>
          <w:p w14:paraId="079BAB56" w14:textId="77777777" w:rsidR="007C0D28" w:rsidRPr="00F80F54" w:rsidRDefault="007C0D28" w:rsidP="00F80F54">
            <w:r w:rsidRPr="00F80F54">
              <w:t>unikonta</w:t>
            </w:r>
          </w:p>
        </w:tc>
      </w:tr>
      <w:tr w:rsidR="007C0D28" w:rsidRPr="00F80F54" w14:paraId="189AEF29" w14:textId="77777777" w:rsidTr="007C0D28">
        <w:tc>
          <w:tcPr>
            <w:tcW w:w="392" w:type="pct"/>
          </w:tcPr>
          <w:p w14:paraId="3AB1AB35" w14:textId="77777777" w:rsidR="007C0D28" w:rsidRPr="007C0D28" w:rsidRDefault="007C0D28" w:rsidP="00F80F54">
            <w:r w:rsidRPr="007C0D28">
              <w:rPr>
                <w:bCs/>
              </w:rPr>
              <w:t>236</w:t>
            </w:r>
          </w:p>
        </w:tc>
        <w:tc>
          <w:tcPr>
            <w:tcW w:w="1919" w:type="pct"/>
          </w:tcPr>
          <w:p w14:paraId="5BE07F03" w14:textId="77777777" w:rsidR="007C0D28" w:rsidRPr="00F80F54" w:rsidRDefault="007C0D28" w:rsidP="00F80F54">
            <w:r w:rsidRPr="00F80F54">
              <w:t>Petromyzon marinus</w:t>
            </w:r>
          </w:p>
        </w:tc>
        <w:tc>
          <w:tcPr>
            <w:tcW w:w="1661" w:type="pct"/>
          </w:tcPr>
          <w:p w14:paraId="4E758176" w14:textId="77777777" w:rsidR="007C0D28" w:rsidRPr="00F80F54" w:rsidRDefault="007C0D28" w:rsidP="00F80F54">
            <w:r w:rsidRPr="00F80F54">
              <w:t>Metazoa</w:t>
            </w:r>
          </w:p>
        </w:tc>
        <w:tc>
          <w:tcPr>
            <w:tcW w:w="1028" w:type="pct"/>
          </w:tcPr>
          <w:p w14:paraId="0CF470E0" w14:textId="77777777" w:rsidR="007C0D28" w:rsidRPr="00F80F54" w:rsidRDefault="007C0D28" w:rsidP="00F80F54">
            <w:r w:rsidRPr="00F80F54">
              <w:t>unikonta</w:t>
            </w:r>
          </w:p>
        </w:tc>
      </w:tr>
      <w:tr w:rsidR="007C0D28" w:rsidRPr="00F80F54" w14:paraId="5D01E5AA" w14:textId="77777777" w:rsidTr="007C0D28">
        <w:tc>
          <w:tcPr>
            <w:tcW w:w="392" w:type="pct"/>
          </w:tcPr>
          <w:p w14:paraId="0AD5AAB3" w14:textId="77777777" w:rsidR="007C0D28" w:rsidRPr="007C0D28" w:rsidRDefault="007C0D28" w:rsidP="00F80F54">
            <w:r w:rsidRPr="007C0D28">
              <w:rPr>
                <w:bCs/>
              </w:rPr>
              <w:t>237</w:t>
            </w:r>
          </w:p>
        </w:tc>
        <w:tc>
          <w:tcPr>
            <w:tcW w:w="1919" w:type="pct"/>
          </w:tcPr>
          <w:p w14:paraId="6D848472" w14:textId="77777777" w:rsidR="007C0D28" w:rsidRPr="00F80F54" w:rsidRDefault="007C0D28" w:rsidP="00F80F54">
            <w:r w:rsidRPr="00F80F54">
              <w:t>Pongo pygmaeus</w:t>
            </w:r>
          </w:p>
        </w:tc>
        <w:tc>
          <w:tcPr>
            <w:tcW w:w="1661" w:type="pct"/>
          </w:tcPr>
          <w:p w14:paraId="0FD9FAA2" w14:textId="77777777" w:rsidR="007C0D28" w:rsidRPr="00F80F54" w:rsidRDefault="007C0D28" w:rsidP="00F80F54">
            <w:r w:rsidRPr="00F80F54">
              <w:t>Metazoa</w:t>
            </w:r>
          </w:p>
        </w:tc>
        <w:tc>
          <w:tcPr>
            <w:tcW w:w="1028" w:type="pct"/>
          </w:tcPr>
          <w:p w14:paraId="3870DE03" w14:textId="77777777" w:rsidR="007C0D28" w:rsidRPr="00F80F54" w:rsidRDefault="007C0D28" w:rsidP="00F80F54">
            <w:r w:rsidRPr="00F80F54">
              <w:t>unikonta</w:t>
            </w:r>
          </w:p>
        </w:tc>
      </w:tr>
      <w:tr w:rsidR="007C0D28" w:rsidRPr="00F80F54" w14:paraId="08F8B00B" w14:textId="77777777" w:rsidTr="007C0D28">
        <w:tc>
          <w:tcPr>
            <w:tcW w:w="392" w:type="pct"/>
          </w:tcPr>
          <w:p w14:paraId="2CD49D06" w14:textId="77777777" w:rsidR="007C0D28" w:rsidRPr="007C0D28" w:rsidRDefault="007C0D28" w:rsidP="00F80F54">
            <w:r w:rsidRPr="007C0D28">
              <w:rPr>
                <w:bCs/>
              </w:rPr>
              <w:t>238</w:t>
            </w:r>
          </w:p>
        </w:tc>
        <w:tc>
          <w:tcPr>
            <w:tcW w:w="1919" w:type="pct"/>
          </w:tcPr>
          <w:p w14:paraId="4767765C" w14:textId="77777777" w:rsidR="007C0D28" w:rsidRPr="00F80F54" w:rsidRDefault="007C0D28" w:rsidP="00F80F54">
            <w:r w:rsidRPr="00F80F54">
              <w:t>Pristionchus pacificus</w:t>
            </w:r>
          </w:p>
        </w:tc>
        <w:tc>
          <w:tcPr>
            <w:tcW w:w="1661" w:type="pct"/>
          </w:tcPr>
          <w:p w14:paraId="67347CC3" w14:textId="77777777" w:rsidR="007C0D28" w:rsidRPr="00F80F54" w:rsidRDefault="007C0D28" w:rsidP="00F80F54">
            <w:r w:rsidRPr="00F80F54">
              <w:t>Metazoa</w:t>
            </w:r>
          </w:p>
        </w:tc>
        <w:tc>
          <w:tcPr>
            <w:tcW w:w="1028" w:type="pct"/>
          </w:tcPr>
          <w:p w14:paraId="63A340C5" w14:textId="77777777" w:rsidR="007C0D28" w:rsidRPr="00F80F54" w:rsidRDefault="007C0D28" w:rsidP="00F80F54">
            <w:r w:rsidRPr="00F80F54">
              <w:t>unikonta</w:t>
            </w:r>
          </w:p>
        </w:tc>
      </w:tr>
      <w:tr w:rsidR="007C0D28" w:rsidRPr="00F80F54" w14:paraId="7AA5BBB0" w14:textId="77777777" w:rsidTr="007C0D28">
        <w:tc>
          <w:tcPr>
            <w:tcW w:w="392" w:type="pct"/>
          </w:tcPr>
          <w:p w14:paraId="47864DBE" w14:textId="77777777" w:rsidR="007C0D28" w:rsidRPr="007C0D28" w:rsidRDefault="007C0D28" w:rsidP="00F80F54">
            <w:r w:rsidRPr="007C0D28">
              <w:rPr>
                <w:bCs/>
              </w:rPr>
              <w:t>239</w:t>
            </w:r>
          </w:p>
        </w:tc>
        <w:tc>
          <w:tcPr>
            <w:tcW w:w="1919" w:type="pct"/>
          </w:tcPr>
          <w:p w14:paraId="5E7725A5" w14:textId="77777777" w:rsidR="007C0D28" w:rsidRPr="00F80F54" w:rsidRDefault="007C0D28" w:rsidP="00F80F54">
            <w:r w:rsidRPr="00F80F54">
              <w:t>Procavia capensis</w:t>
            </w:r>
          </w:p>
        </w:tc>
        <w:tc>
          <w:tcPr>
            <w:tcW w:w="1661" w:type="pct"/>
          </w:tcPr>
          <w:p w14:paraId="1BEC0E86" w14:textId="77777777" w:rsidR="007C0D28" w:rsidRPr="00F80F54" w:rsidRDefault="007C0D28" w:rsidP="00F80F54">
            <w:r w:rsidRPr="00F80F54">
              <w:t>Metazoa</w:t>
            </w:r>
          </w:p>
        </w:tc>
        <w:tc>
          <w:tcPr>
            <w:tcW w:w="1028" w:type="pct"/>
          </w:tcPr>
          <w:p w14:paraId="49F5ED84" w14:textId="77777777" w:rsidR="007C0D28" w:rsidRPr="00F80F54" w:rsidRDefault="007C0D28" w:rsidP="00F80F54">
            <w:r w:rsidRPr="00F80F54">
              <w:t>unikonta</w:t>
            </w:r>
          </w:p>
        </w:tc>
      </w:tr>
      <w:tr w:rsidR="007C0D28" w:rsidRPr="00F80F54" w14:paraId="4C05BA71" w14:textId="77777777" w:rsidTr="007C0D28">
        <w:tc>
          <w:tcPr>
            <w:tcW w:w="392" w:type="pct"/>
          </w:tcPr>
          <w:p w14:paraId="431E4DDE" w14:textId="77777777" w:rsidR="007C0D28" w:rsidRPr="007C0D28" w:rsidRDefault="007C0D28" w:rsidP="00F80F54">
            <w:r w:rsidRPr="007C0D28">
              <w:rPr>
                <w:bCs/>
              </w:rPr>
              <w:t>240</w:t>
            </w:r>
          </w:p>
        </w:tc>
        <w:tc>
          <w:tcPr>
            <w:tcW w:w="1919" w:type="pct"/>
          </w:tcPr>
          <w:p w14:paraId="5642FBBD" w14:textId="77777777" w:rsidR="007C0D28" w:rsidRPr="00F80F54" w:rsidRDefault="007C0D28" w:rsidP="00F80F54">
            <w:r w:rsidRPr="00F80F54">
              <w:t>Pteropus vampyrus</w:t>
            </w:r>
          </w:p>
        </w:tc>
        <w:tc>
          <w:tcPr>
            <w:tcW w:w="1661" w:type="pct"/>
          </w:tcPr>
          <w:p w14:paraId="62C067C9" w14:textId="77777777" w:rsidR="007C0D28" w:rsidRPr="00F80F54" w:rsidRDefault="007C0D28" w:rsidP="00F80F54">
            <w:r w:rsidRPr="00F80F54">
              <w:t>Metazoa</w:t>
            </w:r>
          </w:p>
        </w:tc>
        <w:tc>
          <w:tcPr>
            <w:tcW w:w="1028" w:type="pct"/>
          </w:tcPr>
          <w:p w14:paraId="0A5A79F7" w14:textId="77777777" w:rsidR="007C0D28" w:rsidRPr="00F80F54" w:rsidRDefault="007C0D28" w:rsidP="00F80F54">
            <w:r w:rsidRPr="00F80F54">
              <w:t>unikonta</w:t>
            </w:r>
          </w:p>
        </w:tc>
      </w:tr>
      <w:tr w:rsidR="007C0D28" w:rsidRPr="00F80F54" w14:paraId="413B86C5" w14:textId="77777777" w:rsidTr="007C0D28">
        <w:tc>
          <w:tcPr>
            <w:tcW w:w="392" w:type="pct"/>
          </w:tcPr>
          <w:p w14:paraId="12CE665B" w14:textId="77777777" w:rsidR="007C0D28" w:rsidRPr="007C0D28" w:rsidRDefault="007C0D28" w:rsidP="00F80F54">
            <w:r w:rsidRPr="007C0D28">
              <w:rPr>
                <w:bCs/>
              </w:rPr>
              <w:t>241</w:t>
            </w:r>
          </w:p>
        </w:tc>
        <w:tc>
          <w:tcPr>
            <w:tcW w:w="1919" w:type="pct"/>
          </w:tcPr>
          <w:p w14:paraId="1F25872A" w14:textId="77777777" w:rsidR="007C0D28" w:rsidRPr="00F80F54" w:rsidRDefault="007C0D28" w:rsidP="00F80F54">
            <w:r w:rsidRPr="00F80F54">
              <w:t>Rattus norvegicus</w:t>
            </w:r>
          </w:p>
        </w:tc>
        <w:tc>
          <w:tcPr>
            <w:tcW w:w="1661" w:type="pct"/>
          </w:tcPr>
          <w:p w14:paraId="7DBF1113" w14:textId="77777777" w:rsidR="007C0D28" w:rsidRPr="00F80F54" w:rsidRDefault="007C0D28" w:rsidP="00F80F54">
            <w:r w:rsidRPr="00F80F54">
              <w:t>Metazoa</w:t>
            </w:r>
          </w:p>
        </w:tc>
        <w:tc>
          <w:tcPr>
            <w:tcW w:w="1028" w:type="pct"/>
          </w:tcPr>
          <w:p w14:paraId="25FEF64C" w14:textId="77777777" w:rsidR="007C0D28" w:rsidRPr="00F80F54" w:rsidRDefault="007C0D28" w:rsidP="00F80F54">
            <w:r w:rsidRPr="00F80F54">
              <w:t>unikonta</w:t>
            </w:r>
          </w:p>
        </w:tc>
      </w:tr>
      <w:tr w:rsidR="007C0D28" w:rsidRPr="00F80F54" w14:paraId="2D527BD9" w14:textId="77777777" w:rsidTr="007C0D28">
        <w:tc>
          <w:tcPr>
            <w:tcW w:w="392" w:type="pct"/>
          </w:tcPr>
          <w:p w14:paraId="23AE0025" w14:textId="77777777" w:rsidR="007C0D28" w:rsidRPr="007C0D28" w:rsidRDefault="007C0D28" w:rsidP="00F80F54">
            <w:r w:rsidRPr="007C0D28">
              <w:rPr>
                <w:bCs/>
              </w:rPr>
              <w:t>242</w:t>
            </w:r>
          </w:p>
        </w:tc>
        <w:tc>
          <w:tcPr>
            <w:tcW w:w="1919" w:type="pct"/>
          </w:tcPr>
          <w:p w14:paraId="234BA4E3" w14:textId="77777777" w:rsidR="007C0D28" w:rsidRPr="00F80F54" w:rsidRDefault="007C0D28" w:rsidP="00F80F54">
            <w:r w:rsidRPr="00F80F54">
              <w:t>Sarcophilus_harrisii</w:t>
            </w:r>
          </w:p>
        </w:tc>
        <w:tc>
          <w:tcPr>
            <w:tcW w:w="1661" w:type="pct"/>
          </w:tcPr>
          <w:p w14:paraId="28014ABE" w14:textId="77777777" w:rsidR="007C0D28" w:rsidRPr="00F80F54" w:rsidRDefault="007C0D28" w:rsidP="00F80F54">
            <w:r w:rsidRPr="00F80F54">
              <w:t>Metazoa</w:t>
            </w:r>
          </w:p>
        </w:tc>
        <w:tc>
          <w:tcPr>
            <w:tcW w:w="1028" w:type="pct"/>
          </w:tcPr>
          <w:p w14:paraId="549D304A" w14:textId="77777777" w:rsidR="007C0D28" w:rsidRPr="00F80F54" w:rsidRDefault="007C0D28" w:rsidP="00F80F54">
            <w:r w:rsidRPr="00F80F54">
              <w:t>unikonta</w:t>
            </w:r>
          </w:p>
        </w:tc>
      </w:tr>
      <w:tr w:rsidR="007C0D28" w:rsidRPr="00F80F54" w14:paraId="1B765629" w14:textId="77777777" w:rsidTr="007C0D28">
        <w:tc>
          <w:tcPr>
            <w:tcW w:w="392" w:type="pct"/>
          </w:tcPr>
          <w:p w14:paraId="5065FC10" w14:textId="77777777" w:rsidR="007C0D28" w:rsidRPr="007C0D28" w:rsidRDefault="007C0D28" w:rsidP="00F80F54">
            <w:r w:rsidRPr="007C0D28">
              <w:rPr>
                <w:bCs/>
              </w:rPr>
              <w:t>243</w:t>
            </w:r>
          </w:p>
        </w:tc>
        <w:tc>
          <w:tcPr>
            <w:tcW w:w="1919" w:type="pct"/>
          </w:tcPr>
          <w:p w14:paraId="22BE109E" w14:textId="77777777" w:rsidR="007C0D28" w:rsidRPr="00F80F54" w:rsidRDefault="007C0D28" w:rsidP="00F80F54">
            <w:r w:rsidRPr="00F80F54">
              <w:t>Schistosoma mansoni</w:t>
            </w:r>
          </w:p>
        </w:tc>
        <w:tc>
          <w:tcPr>
            <w:tcW w:w="1661" w:type="pct"/>
          </w:tcPr>
          <w:p w14:paraId="70904075" w14:textId="77777777" w:rsidR="007C0D28" w:rsidRPr="00F80F54" w:rsidRDefault="007C0D28" w:rsidP="00F80F54">
            <w:r w:rsidRPr="00F80F54">
              <w:t>Metazoa</w:t>
            </w:r>
          </w:p>
        </w:tc>
        <w:tc>
          <w:tcPr>
            <w:tcW w:w="1028" w:type="pct"/>
          </w:tcPr>
          <w:p w14:paraId="6905B825" w14:textId="77777777" w:rsidR="007C0D28" w:rsidRPr="00F80F54" w:rsidRDefault="007C0D28" w:rsidP="00F80F54">
            <w:r w:rsidRPr="00F80F54">
              <w:t>unikonta</w:t>
            </w:r>
          </w:p>
        </w:tc>
      </w:tr>
      <w:tr w:rsidR="007C0D28" w:rsidRPr="00F80F54" w14:paraId="417AB78F" w14:textId="77777777" w:rsidTr="007C0D28">
        <w:tc>
          <w:tcPr>
            <w:tcW w:w="392" w:type="pct"/>
          </w:tcPr>
          <w:p w14:paraId="25D419E5" w14:textId="77777777" w:rsidR="007C0D28" w:rsidRPr="007C0D28" w:rsidRDefault="007C0D28" w:rsidP="00F80F54">
            <w:r w:rsidRPr="007C0D28">
              <w:rPr>
                <w:bCs/>
              </w:rPr>
              <w:t>244</w:t>
            </w:r>
          </w:p>
        </w:tc>
        <w:tc>
          <w:tcPr>
            <w:tcW w:w="1919" w:type="pct"/>
          </w:tcPr>
          <w:p w14:paraId="68ACB153" w14:textId="77777777" w:rsidR="007C0D28" w:rsidRPr="00F80F54" w:rsidRDefault="007C0D28" w:rsidP="00F80F54">
            <w:r w:rsidRPr="00F80F54">
              <w:t>Sorex araneus</w:t>
            </w:r>
          </w:p>
        </w:tc>
        <w:tc>
          <w:tcPr>
            <w:tcW w:w="1661" w:type="pct"/>
          </w:tcPr>
          <w:p w14:paraId="441B9CFC" w14:textId="77777777" w:rsidR="007C0D28" w:rsidRPr="00F80F54" w:rsidRDefault="007C0D28" w:rsidP="00F80F54">
            <w:r w:rsidRPr="00F80F54">
              <w:t>Metazoa</w:t>
            </w:r>
          </w:p>
        </w:tc>
        <w:tc>
          <w:tcPr>
            <w:tcW w:w="1028" w:type="pct"/>
          </w:tcPr>
          <w:p w14:paraId="72625599" w14:textId="77777777" w:rsidR="007C0D28" w:rsidRPr="00F80F54" w:rsidRDefault="007C0D28" w:rsidP="00F80F54">
            <w:r w:rsidRPr="00F80F54">
              <w:t>unikonta</w:t>
            </w:r>
          </w:p>
        </w:tc>
      </w:tr>
      <w:tr w:rsidR="007C0D28" w:rsidRPr="00F80F54" w14:paraId="30871CE7" w14:textId="77777777" w:rsidTr="007C0D28">
        <w:tc>
          <w:tcPr>
            <w:tcW w:w="392" w:type="pct"/>
          </w:tcPr>
          <w:p w14:paraId="1BE0AEDC" w14:textId="77777777" w:rsidR="007C0D28" w:rsidRPr="007C0D28" w:rsidRDefault="007C0D28" w:rsidP="00F80F54">
            <w:r w:rsidRPr="007C0D28">
              <w:rPr>
                <w:bCs/>
              </w:rPr>
              <w:t>245</w:t>
            </w:r>
          </w:p>
        </w:tc>
        <w:tc>
          <w:tcPr>
            <w:tcW w:w="1919" w:type="pct"/>
          </w:tcPr>
          <w:p w14:paraId="5AA8988F" w14:textId="77777777" w:rsidR="007C0D28" w:rsidRPr="00F80F54" w:rsidRDefault="007C0D28" w:rsidP="00F80F54">
            <w:r w:rsidRPr="00F80F54">
              <w:t>Spermophilus tridecemlineatus</w:t>
            </w:r>
          </w:p>
        </w:tc>
        <w:tc>
          <w:tcPr>
            <w:tcW w:w="1661" w:type="pct"/>
          </w:tcPr>
          <w:p w14:paraId="10F1839D" w14:textId="77777777" w:rsidR="007C0D28" w:rsidRPr="00F80F54" w:rsidRDefault="007C0D28" w:rsidP="00F80F54">
            <w:r w:rsidRPr="00F80F54">
              <w:t>Metazoa</w:t>
            </w:r>
          </w:p>
        </w:tc>
        <w:tc>
          <w:tcPr>
            <w:tcW w:w="1028" w:type="pct"/>
          </w:tcPr>
          <w:p w14:paraId="1C52D376" w14:textId="77777777" w:rsidR="007C0D28" w:rsidRPr="00F80F54" w:rsidRDefault="007C0D28" w:rsidP="00F80F54">
            <w:r w:rsidRPr="00F80F54">
              <w:t>unikonta</w:t>
            </w:r>
          </w:p>
        </w:tc>
      </w:tr>
      <w:tr w:rsidR="007C0D28" w:rsidRPr="00F80F54" w14:paraId="177A5A3B" w14:textId="77777777" w:rsidTr="007C0D28">
        <w:tc>
          <w:tcPr>
            <w:tcW w:w="392" w:type="pct"/>
          </w:tcPr>
          <w:p w14:paraId="4A6C84E3" w14:textId="77777777" w:rsidR="007C0D28" w:rsidRPr="007C0D28" w:rsidRDefault="007C0D28" w:rsidP="00F80F54">
            <w:r w:rsidRPr="007C0D28">
              <w:rPr>
                <w:bCs/>
              </w:rPr>
              <w:t>246</w:t>
            </w:r>
          </w:p>
        </w:tc>
        <w:tc>
          <w:tcPr>
            <w:tcW w:w="1919" w:type="pct"/>
          </w:tcPr>
          <w:p w14:paraId="7872EF3D" w14:textId="77777777" w:rsidR="007C0D28" w:rsidRPr="00F80F54" w:rsidRDefault="007C0D28" w:rsidP="00F80F54">
            <w:r w:rsidRPr="00F80F54">
              <w:t>Strongylocentrotus purpuratus</w:t>
            </w:r>
          </w:p>
        </w:tc>
        <w:tc>
          <w:tcPr>
            <w:tcW w:w="1661" w:type="pct"/>
          </w:tcPr>
          <w:p w14:paraId="6C50EAD9" w14:textId="77777777" w:rsidR="007C0D28" w:rsidRPr="00F80F54" w:rsidRDefault="007C0D28" w:rsidP="00F80F54">
            <w:r w:rsidRPr="00F80F54">
              <w:t>Metazoa</w:t>
            </w:r>
          </w:p>
        </w:tc>
        <w:tc>
          <w:tcPr>
            <w:tcW w:w="1028" w:type="pct"/>
          </w:tcPr>
          <w:p w14:paraId="774E720D" w14:textId="77777777" w:rsidR="007C0D28" w:rsidRPr="00F80F54" w:rsidRDefault="007C0D28" w:rsidP="00F80F54">
            <w:r w:rsidRPr="00F80F54">
              <w:t>unikonta</w:t>
            </w:r>
          </w:p>
        </w:tc>
      </w:tr>
      <w:tr w:rsidR="007C0D28" w:rsidRPr="00F80F54" w14:paraId="7EE2E8BC" w14:textId="77777777" w:rsidTr="007C0D28">
        <w:tc>
          <w:tcPr>
            <w:tcW w:w="392" w:type="pct"/>
          </w:tcPr>
          <w:p w14:paraId="4BE44680" w14:textId="77777777" w:rsidR="007C0D28" w:rsidRPr="007C0D28" w:rsidRDefault="007C0D28" w:rsidP="00F80F54">
            <w:r w:rsidRPr="007C0D28">
              <w:rPr>
                <w:bCs/>
              </w:rPr>
              <w:t>247</w:t>
            </w:r>
          </w:p>
        </w:tc>
        <w:tc>
          <w:tcPr>
            <w:tcW w:w="1919" w:type="pct"/>
          </w:tcPr>
          <w:p w14:paraId="0F0C56D3" w14:textId="77777777" w:rsidR="007C0D28" w:rsidRPr="00F80F54" w:rsidRDefault="007C0D28" w:rsidP="00F80F54">
            <w:r w:rsidRPr="00F80F54">
              <w:t>Sus scrofa</w:t>
            </w:r>
          </w:p>
        </w:tc>
        <w:tc>
          <w:tcPr>
            <w:tcW w:w="1661" w:type="pct"/>
          </w:tcPr>
          <w:p w14:paraId="676B8E1A" w14:textId="77777777" w:rsidR="007C0D28" w:rsidRPr="00F80F54" w:rsidRDefault="007C0D28" w:rsidP="00F80F54">
            <w:r w:rsidRPr="00F80F54">
              <w:t>Metazoa</w:t>
            </w:r>
          </w:p>
        </w:tc>
        <w:tc>
          <w:tcPr>
            <w:tcW w:w="1028" w:type="pct"/>
          </w:tcPr>
          <w:p w14:paraId="24377727" w14:textId="77777777" w:rsidR="007C0D28" w:rsidRPr="00F80F54" w:rsidRDefault="007C0D28" w:rsidP="00F80F54">
            <w:r w:rsidRPr="00F80F54">
              <w:t>unikonta</w:t>
            </w:r>
          </w:p>
        </w:tc>
      </w:tr>
      <w:tr w:rsidR="007C0D28" w:rsidRPr="00F80F54" w14:paraId="4999DC01" w14:textId="77777777" w:rsidTr="007C0D28">
        <w:tc>
          <w:tcPr>
            <w:tcW w:w="392" w:type="pct"/>
          </w:tcPr>
          <w:p w14:paraId="62075EC5" w14:textId="77777777" w:rsidR="007C0D28" w:rsidRPr="007C0D28" w:rsidRDefault="007C0D28" w:rsidP="00F80F54">
            <w:r w:rsidRPr="007C0D28">
              <w:rPr>
                <w:bCs/>
              </w:rPr>
              <w:t>248</w:t>
            </w:r>
          </w:p>
        </w:tc>
        <w:tc>
          <w:tcPr>
            <w:tcW w:w="1919" w:type="pct"/>
          </w:tcPr>
          <w:p w14:paraId="4E7070F4" w14:textId="77777777" w:rsidR="007C0D28" w:rsidRPr="00F80F54" w:rsidRDefault="007C0D28" w:rsidP="00F80F54">
            <w:r w:rsidRPr="00F80F54">
              <w:t>Taeniopygia guttata</w:t>
            </w:r>
          </w:p>
        </w:tc>
        <w:tc>
          <w:tcPr>
            <w:tcW w:w="1661" w:type="pct"/>
          </w:tcPr>
          <w:p w14:paraId="4AAA1130" w14:textId="77777777" w:rsidR="007C0D28" w:rsidRPr="00F80F54" w:rsidRDefault="007C0D28" w:rsidP="00F80F54">
            <w:r w:rsidRPr="00F80F54">
              <w:t>Metazoa</w:t>
            </w:r>
          </w:p>
        </w:tc>
        <w:tc>
          <w:tcPr>
            <w:tcW w:w="1028" w:type="pct"/>
          </w:tcPr>
          <w:p w14:paraId="79624263" w14:textId="77777777" w:rsidR="007C0D28" w:rsidRPr="00F80F54" w:rsidRDefault="007C0D28" w:rsidP="00F80F54">
            <w:r w:rsidRPr="00F80F54">
              <w:t>unikonta</w:t>
            </w:r>
          </w:p>
        </w:tc>
      </w:tr>
      <w:tr w:rsidR="007C0D28" w:rsidRPr="00F80F54" w14:paraId="7E8CE77E" w14:textId="77777777" w:rsidTr="007C0D28">
        <w:tc>
          <w:tcPr>
            <w:tcW w:w="392" w:type="pct"/>
          </w:tcPr>
          <w:p w14:paraId="2E99FEF0" w14:textId="77777777" w:rsidR="007C0D28" w:rsidRPr="007C0D28" w:rsidRDefault="007C0D28" w:rsidP="00F80F54">
            <w:r w:rsidRPr="007C0D28">
              <w:rPr>
                <w:bCs/>
              </w:rPr>
              <w:t>249</w:t>
            </w:r>
          </w:p>
        </w:tc>
        <w:tc>
          <w:tcPr>
            <w:tcW w:w="1919" w:type="pct"/>
          </w:tcPr>
          <w:p w14:paraId="7FA0CE5D" w14:textId="77777777" w:rsidR="007C0D28" w:rsidRPr="00F80F54" w:rsidRDefault="007C0D28" w:rsidP="00F80F54">
            <w:r w:rsidRPr="00F80F54">
              <w:t>Tarsius syrichta</w:t>
            </w:r>
          </w:p>
        </w:tc>
        <w:tc>
          <w:tcPr>
            <w:tcW w:w="1661" w:type="pct"/>
          </w:tcPr>
          <w:p w14:paraId="5719CB4E" w14:textId="77777777" w:rsidR="007C0D28" w:rsidRPr="00F80F54" w:rsidRDefault="007C0D28" w:rsidP="00F80F54">
            <w:r w:rsidRPr="00F80F54">
              <w:t>Metazoa</w:t>
            </w:r>
          </w:p>
        </w:tc>
        <w:tc>
          <w:tcPr>
            <w:tcW w:w="1028" w:type="pct"/>
          </w:tcPr>
          <w:p w14:paraId="1399638E" w14:textId="77777777" w:rsidR="007C0D28" w:rsidRPr="00F80F54" w:rsidRDefault="007C0D28" w:rsidP="00F80F54">
            <w:r w:rsidRPr="00F80F54">
              <w:t>unikonta</w:t>
            </w:r>
          </w:p>
        </w:tc>
      </w:tr>
      <w:tr w:rsidR="007C0D28" w:rsidRPr="00F80F54" w14:paraId="3C59677E" w14:textId="77777777" w:rsidTr="007C0D28">
        <w:tc>
          <w:tcPr>
            <w:tcW w:w="392" w:type="pct"/>
          </w:tcPr>
          <w:p w14:paraId="7E99D3B7" w14:textId="77777777" w:rsidR="007C0D28" w:rsidRPr="007C0D28" w:rsidRDefault="007C0D28" w:rsidP="00F80F54">
            <w:r w:rsidRPr="007C0D28">
              <w:rPr>
                <w:bCs/>
              </w:rPr>
              <w:t>250</w:t>
            </w:r>
          </w:p>
        </w:tc>
        <w:tc>
          <w:tcPr>
            <w:tcW w:w="1919" w:type="pct"/>
          </w:tcPr>
          <w:p w14:paraId="5E352944" w14:textId="77777777" w:rsidR="007C0D28" w:rsidRPr="00F80F54" w:rsidRDefault="007C0D28" w:rsidP="00F80F54">
            <w:r w:rsidRPr="00F80F54">
              <w:t>Tetraodon nigroviridis</w:t>
            </w:r>
          </w:p>
        </w:tc>
        <w:tc>
          <w:tcPr>
            <w:tcW w:w="1661" w:type="pct"/>
          </w:tcPr>
          <w:p w14:paraId="387D0892" w14:textId="77777777" w:rsidR="007C0D28" w:rsidRPr="00F80F54" w:rsidRDefault="007C0D28" w:rsidP="00F80F54">
            <w:r w:rsidRPr="00F80F54">
              <w:t>Metazoa</w:t>
            </w:r>
          </w:p>
        </w:tc>
        <w:tc>
          <w:tcPr>
            <w:tcW w:w="1028" w:type="pct"/>
          </w:tcPr>
          <w:p w14:paraId="2FBE8DF9" w14:textId="77777777" w:rsidR="007C0D28" w:rsidRPr="00F80F54" w:rsidRDefault="007C0D28" w:rsidP="00F80F54">
            <w:r w:rsidRPr="00F80F54">
              <w:t>unikonta</w:t>
            </w:r>
          </w:p>
        </w:tc>
      </w:tr>
      <w:tr w:rsidR="007C0D28" w:rsidRPr="00F80F54" w14:paraId="44446343" w14:textId="77777777" w:rsidTr="007C0D28">
        <w:tc>
          <w:tcPr>
            <w:tcW w:w="392" w:type="pct"/>
          </w:tcPr>
          <w:p w14:paraId="4CE4250A" w14:textId="77777777" w:rsidR="007C0D28" w:rsidRPr="007C0D28" w:rsidRDefault="007C0D28" w:rsidP="00F80F54">
            <w:r w:rsidRPr="007C0D28">
              <w:rPr>
                <w:bCs/>
              </w:rPr>
              <w:t>251</w:t>
            </w:r>
          </w:p>
        </w:tc>
        <w:tc>
          <w:tcPr>
            <w:tcW w:w="1919" w:type="pct"/>
          </w:tcPr>
          <w:p w14:paraId="79D51770" w14:textId="77777777" w:rsidR="007C0D28" w:rsidRPr="00F80F54" w:rsidRDefault="007C0D28" w:rsidP="00F80F54">
            <w:r w:rsidRPr="00F80F54">
              <w:t>Trichoplax adhaerens</w:t>
            </w:r>
          </w:p>
        </w:tc>
        <w:tc>
          <w:tcPr>
            <w:tcW w:w="1661" w:type="pct"/>
          </w:tcPr>
          <w:p w14:paraId="7EF11068" w14:textId="77777777" w:rsidR="007C0D28" w:rsidRPr="00F80F54" w:rsidRDefault="007C0D28" w:rsidP="00F80F54">
            <w:r w:rsidRPr="00F80F54">
              <w:t>Metazoa</w:t>
            </w:r>
          </w:p>
        </w:tc>
        <w:tc>
          <w:tcPr>
            <w:tcW w:w="1028" w:type="pct"/>
          </w:tcPr>
          <w:p w14:paraId="010F5534" w14:textId="77777777" w:rsidR="007C0D28" w:rsidRPr="00F80F54" w:rsidRDefault="007C0D28" w:rsidP="00F80F54">
            <w:r w:rsidRPr="00F80F54">
              <w:t>unikonta</w:t>
            </w:r>
          </w:p>
        </w:tc>
      </w:tr>
      <w:tr w:rsidR="007C0D28" w:rsidRPr="00F80F54" w14:paraId="4E2A77EA" w14:textId="77777777" w:rsidTr="007C0D28">
        <w:tc>
          <w:tcPr>
            <w:tcW w:w="392" w:type="pct"/>
          </w:tcPr>
          <w:p w14:paraId="0EA0E41A" w14:textId="77777777" w:rsidR="007C0D28" w:rsidRPr="007C0D28" w:rsidRDefault="007C0D28" w:rsidP="00F80F54">
            <w:r w:rsidRPr="007C0D28">
              <w:rPr>
                <w:bCs/>
              </w:rPr>
              <w:t>252</w:t>
            </w:r>
          </w:p>
        </w:tc>
        <w:tc>
          <w:tcPr>
            <w:tcW w:w="1919" w:type="pct"/>
          </w:tcPr>
          <w:p w14:paraId="45B69F31" w14:textId="77777777" w:rsidR="007C0D28" w:rsidRPr="00F80F54" w:rsidRDefault="007C0D28" w:rsidP="00F80F54">
            <w:r w:rsidRPr="00F80F54">
              <w:t>Tribolium castaneum</w:t>
            </w:r>
          </w:p>
        </w:tc>
        <w:tc>
          <w:tcPr>
            <w:tcW w:w="1661" w:type="pct"/>
          </w:tcPr>
          <w:p w14:paraId="0A0604E7" w14:textId="77777777" w:rsidR="007C0D28" w:rsidRPr="00F80F54" w:rsidRDefault="007C0D28" w:rsidP="00F80F54">
            <w:r w:rsidRPr="00F80F54">
              <w:t>Metazoa</w:t>
            </w:r>
          </w:p>
        </w:tc>
        <w:tc>
          <w:tcPr>
            <w:tcW w:w="1028" w:type="pct"/>
          </w:tcPr>
          <w:p w14:paraId="23F6CD30" w14:textId="77777777" w:rsidR="007C0D28" w:rsidRPr="00F80F54" w:rsidRDefault="007C0D28" w:rsidP="00F80F54">
            <w:r w:rsidRPr="00F80F54">
              <w:t>unikonta</w:t>
            </w:r>
          </w:p>
        </w:tc>
      </w:tr>
      <w:tr w:rsidR="007C0D28" w:rsidRPr="00F80F54" w14:paraId="51F6C9B1" w14:textId="77777777" w:rsidTr="007C0D28">
        <w:tc>
          <w:tcPr>
            <w:tcW w:w="392" w:type="pct"/>
          </w:tcPr>
          <w:p w14:paraId="4E471ECE" w14:textId="77777777" w:rsidR="007C0D28" w:rsidRPr="007C0D28" w:rsidRDefault="007C0D28" w:rsidP="00F80F54">
            <w:r w:rsidRPr="007C0D28">
              <w:rPr>
                <w:bCs/>
              </w:rPr>
              <w:t>253</w:t>
            </w:r>
          </w:p>
        </w:tc>
        <w:tc>
          <w:tcPr>
            <w:tcW w:w="1919" w:type="pct"/>
          </w:tcPr>
          <w:p w14:paraId="4EAE9788" w14:textId="77777777" w:rsidR="007C0D28" w:rsidRPr="00F80F54" w:rsidRDefault="007C0D28" w:rsidP="00F80F54">
            <w:r w:rsidRPr="00F80F54">
              <w:t>Tupaia belangeri</w:t>
            </w:r>
          </w:p>
        </w:tc>
        <w:tc>
          <w:tcPr>
            <w:tcW w:w="1661" w:type="pct"/>
          </w:tcPr>
          <w:p w14:paraId="1AF80DC8" w14:textId="77777777" w:rsidR="007C0D28" w:rsidRPr="00F80F54" w:rsidRDefault="007C0D28" w:rsidP="00F80F54">
            <w:r w:rsidRPr="00F80F54">
              <w:t>Metazoa</w:t>
            </w:r>
          </w:p>
        </w:tc>
        <w:tc>
          <w:tcPr>
            <w:tcW w:w="1028" w:type="pct"/>
          </w:tcPr>
          <w:p w14:paraId="39356F2C" w14:textId="77777777" w:rsidR="007C0D28" w:rsidRPr="00F80F54" w:rsidRDefault="007C0D28" w:rsidP="00F80F54">
            <w:r w:rsidRPr="00F80F54">
              <w:t>unikonta</w:t>
            </w:r>
          </w:p>
        </w:tc>
      </w:tr>
      <w:tr w:rsidR="007C0D28" w:rsidRPr="00F80F54" w14:paraId="52BB7AE4" w14:textId="77777777" w:rsidTr="007C0D28">
        <w:tc>
          <w:tcPr>
            <w:tcW w:w="392" w:type="pct"/>
          </w:tcPr>
          <w:p w14:paraId="03A47BEC" w14:textId="77777777" w:rsidR="007C0D28" w:rsidRPr="007C0D28" w:rsidRDefault="007C0D28" w:rsidP="00F80F54">
            <w:r w:rsidRPr="007C0D28">
              <w:rPr>
                <w:bCs/>
              </w:rPr>
              <w:t>254</w:t>
            </w:r>
          </w:p>
        </w:tc>
        <w:tc>
          <w:tcPr>
            <w:tcW w:w="1919" w:type="pct"/>
          </w:tcPr>
          <w:p w14:paraId="2E0D48E7" w14:textId="77777777" w:rsidR="007C0D28" w:rsidRPr="00F80F54" w:rsidRDefault="007C0D28" w:rsidP="00F80F54">
            <w:r w:rsidRPr="00F80F54">
              <w:t>Tursiops truncatus</w:t>
            </w:r>
          </w:p>
        </w:tc>
        <w:tc>
          <w:tcPr>
            <w:tcW w:w="1661" w:type="pct"/>
          </w:tcPr>
          <w:p w14:paraId="4EB292F2" w14:textId="77777777" w:rsidR="007C0D28" w:rsidRPr="00F80F54" w:rsidRDefault="007C0D28" w:rsidP="00F80F54">
            <w:r w:rsidRPr="00F80F54">
              <w:t>Metazoa</w:t>
            </w:r>
          </w:p>
        </w:tc>
        <w:tc>
          <w:tcPr>
            <w:tcW w:w="1028" w:type="pct"/>
          </w:tcPr>
          <w:p w14:paraId="33BC1D44" w14:textId="77777777" w:rsidR="007C0D28" w:rsidRPr="00F80F54" w:rsidRDefault="007C0D28" w:rsidP="00F80F54">
            <w:r w:rsidRPr="00F80F54">
              <w:t>unikonta</w:t>
            </w:r>
          </w:p>
        </w:tc>
      </w:tr>
      <w:tr w:rsidR="007C0D28" w:rsidRPr="00F80F54" w14:paraId="65916E00" w14:textId="77777777" w:rsidTr="007C0D28">
        <w:tc>
          <w:tcPr>
            <w:tcW w:w="392" w:type="pct"/>
          </w:tcPr>
          <w:p w14:paraId="7D6657B6" w14:textId="77777777" w:rsidR="007C0D28" w:rsidRPr="007C0D28" w:rsidRDefault="007C0D28" w:rsidP="00F80F54">
            <w:r w:rsidRPr="007C0D28">
              <w:rPr>
                <w:bCs/>
              </w:rPr>
              <w:t>255</w:t>
            </w:r>
          </w:p>
        </w:tc>
        <w:tc>
          <w:tcPr>
            <w:tcW w:w="1919" w:type="pct"/>
          </w:tcPr>
          <w:p w14:paraId="6199A29A" w14:textId="77777777" w:rsidR="007C0D28" w:rsidRPr="00F80F54" w:rsidRDefault="007C0D28" w:rsidP="00F80F54">
            <w:r w:rsidRPr="00F80F54">
              <w:t>Wuchereria bancrofti</w:t>
            </w:r>
          </w:p>
        </w:tc>
        <w:tc>
          <w:tcPr>
            <w:tcW w:w="1661" w:type="pct"/>
          </w:tcPr>
          <w:p w14:paraId="5DFFE7C7" w14:textId="77777777" w:rsidR="007C0D28" w:rsidRPr="00F80F54" w:rsidRDefault="007C0D28" w:rsidP="00F80F54">
            <w:r w:rsidRPr="00F80F54">
              <w:t>Metazoa</w:t>
            </w:r>
          </w:p>
        </w:tc>
        <w:tc>
          <w:tcPr>
            <w:tcW w:w="1028" w:type="pct"/>
          </w:tcPr>
          <w:p w14:paraId="3D6BA478" w14:textId="77777777" w:rsidR="007C0D28" w:rsidRPr="00F80F54" w:rsidRDefault="007C0D28" w:rsidP="00F80F54">
            <w:r w:rsidRPr="00F80F54">
              <w:t>unikonta</w:t>
            </w:r>
          </w:p>
        </w:tc>
      </w:tr>
      <w:tr w:rsidR="007C0D28" w:rsidRPr="00F80F54" w14:paraId="4B4D4D95" w14:textId="77777777" w:rsidTr="007C0D28">
        <w:tc>
          <w:tcPr>
            <w:tcW w:w="392" w:type="pct"/>
          </w:tcPr>
          <w:p w14:paraId="1735F11C" w14:textId="77777777" w:rsidR="007C0D28" w:rsidRPr="007C0D28" w:rsidRDefault="007C0D28" w:rsidP="00F80F54">
            <w:r w:rsidRPr="007C0D28">
              <w:rPr>
                <w:bCs/>
              </w:rPr>
              <w:t>256</w:t>
            </w:r>
          </w:p>
        </w:tc>
        <w:tc>
          <w:tcPr>
            <w:tcW w:w="1919" w:type="pct"/>
          </w:tcPr>
          <w:p w14:paraId="500F1F23" w14:textId="77777777" w:rsidR="007C0D28" w:rsidRPr="00F80F54" w:rsidRDefault="007C0D28" w:rsidP="00F80F54">
            <w:r w:rsidRPr="00F80F54">
              <w:t>Xenopus tropicalis</w:t>
            </w:r>
          </w:p>
        </w:tc>
        <w:tc>
          <w:tcPr>
            <w:tcW w:w="1661" w:type="pct"/>
          </w:tcPr>
          <w:p w14:paraId="6F2A5CD3" w14:textId="77777777" w:rsidR="007C0D28" w:rsidRPr="00F80F54" w:rsidRDefault="007C0D28" w:rsidP="00F80F54">
            <w:r w:rsidRPr="00F80F54">
              <w:t>Metazoa</w:t>
            </w:r>
          </w:p>
        </w:tc>
        <w:tc>
          <w:tcPr>
            <w:tcW w:w="1028" w:type="pct"/>
          </w:tcPr>
          <w:p w14:paraId="4738060F" w14:textId="77777777" w:rsidR="007C0D28" w:rsidRPr="00F80F54" w:rsidRDefault="007C0D28" w:rsidP="00F80F54">
            <w:r w:rsidRPr="00F80F54">
              <w:t>unikonta</w:t>
            </w:r>
          </w:p>
        </w:tc>
      </w:tr>
      <w:tr w:rsidR="007C0D28" w:rsidRPr="00F80F54" w14:paraId="37D87BA6" w14:textId="77777777" w:rsidTr="007C0D28">
        <w:tc>
          <w:tcPr>
            <w:tcW w:w="392" w:type="pct"/>
          </w:tcPr>
          <w:p w14:paraId="6FA628B0" w14:textId="77777777" w:rsidR="007C0D28" w:rsidRPr="007C0D28" w:rsidRDefault="007C0D28" w:rsidP="00F80F54">
            <w:r w:rsidRPr="007C0D28">
              <w:rPr>
                <w:bCs/>
              </w:rPr>
              <w:t>257</w:t>
            </w:r>
          </w:p>
        </w:tc>
        <w:tc>
          <w:tcPr>
            <w:tcW w:w="1919" w:type="pct"/>
          </w:tcPr>
          <w:p w14:paraId="7D69C126" w14:textId="77777777" w:rsidR="007C0D28" w:rsidRPr="00F80F54" w:rsidRDefault="007C0D28" w:rsidP="00F80F54">
            <w:r w:rsidRPr="00F80F54">
              <w:t>Callorhinchus milii</w:t>
            </w:r>
          </w:p>
        </w:tc>
        <w:tc>
          <w:tcPr>
            <w:tcW w:w="1661" w:type="pct"/>
          </w:tcPr>
          <w:p w14:paraId="5D23D2FA" w14:textId="77777777" w:rsidR="007C0D28" w:rsidRPr="00F80F54" w:rsidRDefault="007C0D28" w:rsidP="00F80F54">
            <w:r w:rsidRPr="00F80F54">
              <w:t>Metazoa</w:t>
            </w:r>
          </w:p>
        </w:tc>
        <w:tc>
          <w:tcPr>
            <w:tcW w:w="1028" w:type="pct"/>
          </w:tcPr>
          <w:p w14:paraId="4261AA8B" w14:textId="77777777" w:rsidR="007C0D28" w:rsidRPr="00F80F54" w:rsidRDefault="007C0D28" w:rsidP="00F80F54">
            <w:r w:rsidRPr="00F80F54">
              <w:t>unikonta</w:t>
            </w:r>
          </w:p>
        </w:tc>
      </w:tr>
      <w:tr w:rsidR="007C0D28" w:rsidRPr="00F80F54" w14:paraId="7927380A" w14:textId="77777777" w:rsidTr="007C0D28">
        <w:tc>
          <w:tcPr>
            <w:tcW w:w="392" w:type="pct"/>
          </w:tcPr>
          <w:p w14:paraId="070C7164" w14:textId="77777777" w:rsidR="007C0D28" w:rsidRPr="007C0D28" w:rsidRDefault="007C0D28" w:rsidP="00F80F54">
            <w:r w:rsidRPr="007C0D28">
              <w:rPr>
                <w:bCs/>
              </w:rPr>
              <w:t>258</w:t>
            </w:r>
          </w:p>
        </w:tc>
        <w:tc>
          <w:tcPr>
            <w:tcW w:w="1919" w:type="pct"/>
          </w:tcPr>
          <w:p w14:paraId="160FEBE7" w14:textId="77777777" w:rsidR="007C0D28" w:rsidRPr="00F80F54" w:rsidRDefault="007C0D28" w:rsidP="00F80F54">
            <w:r w:rsidRPr="00F80F54">
              <w:t>Monosiga brevicollis</w:t>
            </w:r>
          </w:p>
        </w:tc>
        <w:tc>
          <w:tcPr>
            <w:tcW w:w="1661" w:type="pct"/>
          </w:tcPr>
          <w:p w14:paraId="7BD9A7A0" w14:textId="77777777" w:rsidR="007C0D28" w:rsidRPr="00F80F54" w:rsidRDefault="007C0D28" w:rsidP="00F80F54">
            <w:r w:rsidRPr="00F80F54">
              <w:t>Monosiga_brevicollis</w:t>
            </w:r>
          </w:p>
        </w:tc>
        <w:tc>
          <w:tcPr>
            <w:tcW w:w="1028" w:type="pct"/>
          </w:tcPr>
          <w:p w14:paraId="6800937E" w14:textId="77777777" w:rsidR="007C0D28" w:rsidRPr="00F80F54" w:rsidRDefault="007C0D28" w:rsidP="00F80F54">
            <w:r w:rsidRPr="00F80F54">
              <w:t>unikonta</w:t>
            </w:r>
          </w:p>
        </w:tc>
      </w:tr>
      <w:tr w:rsidR="007C0D28" w:rsidRPr="00F80F54" w14:paraId="57175FD8" w14:textId="77777777" w:rsidTr="007C0D28">
        <w:tc>
          <w:tcPr>
            <w:tcW w:w="392" w:type="pct"/>
          </w:tcPr>
          <w:p w14:paraId="709DCDB8" w14:textId="77777777" w:rsidR="007C0D28" w:rsidRPr="007C0D28" w:rsidRDefault="007C0D28" w:rsidP="00F80F54">
            <w:r w:rsidRPr="007C0D28">
              <w:rPr>
                <w:bCs/>
              </w:rPr>
              <w:t>259</w:t>
            </w:r>
          </w:p>
        </w:tc>
        <w:tc>
          <w:tcPr>
            <w:tcW w:w="1919" w:type="pct"/>
          </w:tcPr>
          <w:p w14:paraId="59A42ABB" w14:textId="77777777" w:rsidR="007C0D28" w:rsidRPr="00F80F54" w:rsidRDefault="007C0D28" w:rsidP="00F80F54">
            <w:r w:rsidRPr="00F80F54">
              <w:t>Capsaspora owczarzaki</w:t>
            </w:r>
          </w:p>
        </w:tc>
        <w:tc>
          <w:tcPr>
            <w:tcW w:w="1661" w:type="pct"/>
          </w:tcPr>
          <w:p w14:paraId="0A08375B" w14:textId="77777777" w:rsidR="007C0D28" w:rsidRPr="00F80F54" w:rsidRDefault="007C0D28" w:rsidP="00F80F54">
            <w:r w:rsidRPr="00F80F54">
              <w:t>Capsaspora_owczarzaki</w:t>
            </w:r>
          </w:p>
        </w:tc>
        <w:tc>
          <w:tcPr>
            <w:tcW w:w="1028" w:type="pct"/>
          </w:tcPr>
          <w:p w14:paraId="7840555A" w14:textId="77777777" w:rsidR="007C0D28" w:rsidRPr="00F80F54" w:rsidRDefault="007C0D28" w:rsidP="00F80F54">
            <w:r w:rsidRPr="00F80F54">
              <w:t>unikonta</w:t>
            </w:r>
          </w:p>
        </w:tc>
      </w:tr>
      <w:tr w:rsidR="007C0D28" w:rsidRPr="00F80F54" w14:paraId="0265DAA2" w14:textId="77777777" w:rsidTr="007C0D28">
        <w:tc>
          <w:tcPr>
            <w:tcW w:w="392" w:type="pct"/>
          </w:tcPr>
          <w:p w14:paraId="36C4CEF1" w14:textId="77777777" w:rsidR="007C0D28" w:rsidRPr="007C0D28" w:rsidRDefault="007C0D28" w:rsidP="00F80F54">
            <w:r w:rsidRPr="007C0D28">
              <w:rPr>
                <w:bCs/>
              </w:rPr>
              <w:t>260</w:t>
            </w:r>
          </w:p>
        </w:tc>
        <w:tc>
          <w:tcPr>
            <w:tcW w:w="1919" w:type="pct"/>
          </w:tcPr>
          <w:p w14:paraId="3B965041" w14:textId="77777777" w:rsidR="007C0D28" w:rsidRPr="00F80F54" w:rsidRDefault="007C0D28" w:rsidP="00F80F54">
            <w:r w:rsidRPr="00F80F54">
              <w:t>Thecamonas trahens</w:t>
            </w:r>
          </w:p>
        </w:tc>
        <w:tc>
          <w:tcPr>
            <w:tcW w:w="1661" w:type="pct"/>
          </w:tcPr>
          <w:p w14:paraId="1091B145" w14:textId="77777777" w:rsidR="007C0D28" w:rsidRPr="00F80F54" w:rsidRDefault="007C0D28" w:rsidP="00F80F54">
            <w:r w:rsidRPr="00F80F54">
              <w:t>Thecamonas_trahens</w:t>
            </w:r>
          </w:p>
        </w:tc>
        <w:tc>
          <w:tcPr>
            <w:tcW w:w="1028" w:type="pct"/>
          </w:tcPr>
          <w:p w14:paraId="404A6DDF" w14:textId="77777777" w:rsidR="007C0D28" w:rsidRPr="00F80F54" w:rsidRDefault="007C0D28" w:rsidP="00F80F54">
            <w:r w:rsidRPr="00F80F54">
              <w:t>unikonta</w:t>
            </w:r>
          </w:p>
        </w:tc>
      </w:tr>
      <w:tr w:rsidR="007C0D28" w:rsidRPr="00F80F54" w14:paraId="6E539A03" w14:textId="77777777" w:rsidTr="007C0D28">
        <w:tc>
          <w:tcPr>
            <w:tcW w:w="392" w:type="pct"/>
          </w:tcPr>
          <w:p w14:paraId="18812B6E" w14:textId="77777777" w:rsidR="007C0D28" w:rsidRPr="007C0D28" w:rsidRDefault="007C0D28" w:rsidP="00F80F54">
            <w:r w:rsidRPr="007C0D28">
              <w:rPr>
                <w:bCs/>
              </w:rPr>
              <w:t>261</w:t>
            </w:r>
          </w:p>
        </w:tc>
        <w:tc>
          <w:tcPr>
            <w:tcW w:w="1919" w:type="pct"/>
          </w:tcPr>
          <w:p w14:paraId="7C597F23" w14:textId="77777777" w:rsidR="007C0D28" w:rsidRPr="00F80F54" w:rsidRDefault="007C0D28" w:rsidP="00F80F54">
            <w:r w:rsidRPr="00F80F54">
              <w:t>Bigelowiella natans</w:t>
            </w:r>
          </w:p>
        </w:tc>
        <w:tc>
          <w:tcPr>
            <w:tcW w:w="1661" w:type="pct"/>
          </w:tcPr>
          <w:p w14:paraId="106F6F1C" w14:textId="77777777" w:rsidR="007C0D28" w:rsidRPr="00F80F54" w:rsidRDefault="007C0D28" w:rsidP="00F80F54">
            <w:r w:rsidRPr="00F80F54">
              <w:t>Amoebozoa</w:t>
            </w:r>
          </w:p>
        </w:tc>
        <w:tc>
          <w:tcPr>
            <w:tcW w:w="1028" w:type="pct"/>
          </w:tcPr>
          <w:p w14:paraId="1E062F5C" w14:textId="77777777" w:rsidR="007C0D28" w:rsidRPr="00F80F54" w:rsidRDefault="007C0D28" w:rsidP="00F80F54">
            <w:r w:rsidRPr="00F80F54">
              <w:t>unikonta</w:t>
            </w:r>
          </w:p>
        </w:tc>
      </w:tr>
      <w:tr w:rsidR="007C0D28" w:rsidRPr="00F80F54" w14:paraId="4FF721ED" w14:textId="77777777" w:rsidTr="007C0D28">
        <w:tc>
          <w:tcPr>
            <w:tcW w:w="392" w:type="pct"/>
          </w:tcPr>
          <w:p w14:paraId="18484AC5" w14:textId="77777777" w:rsidR="007C0D28" w:rsidRPr="007C0D28" w:rsidRDefault="007C0D28" w:rsidP="00F80F54">
            <w:r w:rsidRPr="007C0D28">
              <w:rPr>
                <w:bCs/>
              </w:rPr>
              <w:t>262</w:t>
            </w:r>
          </w:p>
        </w:tc>
        <w:tc>
          <w:tcPr>
            <w:tcW w:w="1919" w:type="pct"/>
          </w:tcPr>
          <w:p w14:paraId="660DE656" w14:textId="77777777" w:rsidR="007C0D28" w:rsidRPr="00F80F54" w:rsidRDefault="007C0D28" w:rsidP="00F80F54">
            <w:r w:rsidRPr="00F80F54">
              <w:t>Dictyostelium discoideum AX4</w:t>
            </w:r>
          </w:p>
        </w:tc>
        <w:tc>
          <w:tcPr>
            <w:tcW w:w="1661" w:type="pct"/>
          </w:tcPr>
          <w:p w14:paraId="3E4A502D" w14:textId="77777777" w:rsidR="007C0D28" w:rsidRPr="00F80F54" w:rsidRDefault="007C0D28" w:rsidP="00F80F54">
            <w:r w:rsidRPr="00F80F54">
              <w:t>Amoebozoa</w:t>
            </w:r>
          </w:p>
        </w:tc>
        <w:tc>
          <w:tcPr>
            <w:tcW w:w="1028" w:type="pct"/>
          </w:tcPr>
          <w:p w14:paraId="43F2AD82" w14:textId="77777777" w:rsidR="007C0D28" w:rsidRPr="00F80F54" w:rsidRDefault="007C0D28" w:rsidP="00F80F54">
            <w:r w:rsidRPr="00F80F54">
              <w:t>unikonta</w:t>
            </w:r>
          </w:p>
        </w:tc>
      </w:tr>
      <w:tr w:rsidR="007C0D28" w:rsidRPr="00F80F54" w14:paraId="6817BEE2" w14:textId="77777777" w:rsidTr="007C0D28">
        <w:tc>
          <w:tcPr>
            <w:tcW w:w="392" w:type="pct"/>
          </w:tcPr>
          <w:p w14:paraId="56DD68CC" w14:textId="77777777" w:rsidR="007C0D28" w:rsidRPr="007C0D28" w:rsidRDefault="007C0D28" w:rsidP="00F80F54">
            <w:r w:rsidRPr="007C0D28">
              <w:rPr>
                <w:bCs/>
              </w:rPr>
              <w:t>263</w:t>
            </w:r>
          </w:p>
        </w:tc>
        <w:tc>
          <w:tcPr>
            <w:tcW w:w="1919" w:type="pct"/>
          </w:tcPr>
          <w:p w14:paraId="2FB6A916" w14:textId="77777777" w:rsidR="007C0D28" w:rsidRPr="00F80F54" w:rsidRDefault="007C0D28" w:rsidP="00F80F54">
            <w:r w:rsidRPr="00F80F54">
              <w:t>Dictyostelium purpureum QSDP1</w:t>
            </w:r>
          </w:p>
        </w:tc>
        <w:tc>
          <w:tcPr>
            <w:tcW w:w="1661" w:type="pct"/>
          </w:tcPr>
          <w:p w14:paraId="0D8177CE" w14:textId="77777777" w:rsidR="007C0D28" w:rsidRPr="00F80F54" w:rsidRDefault="007C0D28" w:rsidP="00F80F54">
            <w:r w:rsidRPr="00F80F54">
              <w:t>Amoebozoa</w:t>
            </w:r>
          </w:p>
        </w:tc>
        <w:tc>
          <w:tcPr>
            <w:tcW w:w="1028" w:type="pct"/>
          </w:tcPr>
          <w:p w14:paraId="3ADDBFE6" w14:textId="77777777" w:rsidR="007C0D28" w:rsidRPr="00F80F54" w:rsidRDefault="007C0D28" w:rsidP="00F80F54">
            <w:r w:rsidRPr="00F80F54">
              <w:t>unikonta</w:t>
            </w:r>
          </w:p>
        </w:tc>
      </w:tr>
      <w:tr w:rsidR="007C0D28" w:rsidRPr="00F80F54" w14:paraId="0E1A85D4" w14:textId="77777777" w:rsidTr="007C0D28">
        <w:tc>
          <w:tcPr>
            <w:tcW w:w="392" w:type="pct"/>
          </w:tcPr>
          <w:p w14:paraId="7202C641" w14:textId="77777777" w:rsidR="007C0D28" w:rsidRPr="007C0D28" w:rsidRDefault="007C0D28" w:rsidP="00F80F54">
            <w:r w:rsidRPr="007C0D28">
              <w:rPr>
                <w:bCs/>
              </w:rPr>
              <w:t>264</w:t>
            </w:r>
          </w:p>
        </w:tc>
        <w:tc>
          <w:tcPr>
            <w:tcW w:w="1919" w:type="pct"/>
          </w:tcPr>
          <w:p w14:paraId="1C8D860A" w14:textId="77777777" w:rsidR="007C0D28" w:rsidRPr="00F80F54" w:rsidRDefault="007C0D28" w:rsidP="00F80F54">
            <w:r w:rsidRPr="00F80F54">
              <w:t>Entamoeba dispar SAW760</w:t>
            </w:r>
          </w:p>
        </w:tc>
        <w:tc>
          <w:tcPr>
            <w:tcW w:w="1661" w:type="pct"/>
          </w:tcPr>
          <w:p w14:paraId="7C5BDFC2" w14:textId="77777777" w:rsidR="007C0D28" w:rsidRPr="00F80F54" w:rsidRDefault="007C0D28" w:rsidP="00F80F54">
            <w:r w:rsidRPr="00F80F54">
              <w:t>Amoebozoa</w:t>
            </w:r>
          </w:p>
        </w:tc>
        <w:tc>
          <w:tcPr>
            <w:tcW w:w="1028" w:type="pct"/>
          </w:tcPr>
          <w:p w14:paraId="6BA4032B" w14:textId="77777777" w:rsidR="007C0D28" w:rsidRPr="00F80F54" w:rsidRDefault="007C0D28" w:rsidP="00F80F54">
            <w:r w:rsidRPr="00F80F54">
              <w:t>unikonta</w:t>
            </w:r>
          </w:p>
        </w:tc>
      </w:tr>
      <w:tr w:rsidR="007C0D28" w:rsidRPr="00F80F54" w14:paraId="50A65B57" w14:textId="77777777" w:rsidTr="007C0D28">
        <w:tc>
          <w:tcPr>
            <w:tcW w:w="392" w:type="pct"/>
          </w:tcPr>
          <w:p w14:paraId="2A8CDD93" w14:textId="77777777" w:rsidR="007C0D28" w:rsidRPr="007C0D28" w:rsidRDefault="007C0D28" w:rsidP="00F80F54">
            <w:r w:rsidRPr="007C0D28">
              <w:rPr>
                <w:bCs/>
              </w:rPr>
              <w:t>265</w:t>
            </w:r>
          </w:p>
        </w:tc>
        <w:tc>
          <w:tcPr>
            <w:tcW w:w="1919" w:type="pct"/>
          </w:tcPr>
          <w:p w14:paraId="6BD9A180" w14:textId="77777777" w:rsidR="007C0D28" w:rsidRPr="00F80F54" w:rsidRDefault="007C0D28" w:rsidP="00F80F54">
            <w:r w:rsidRPr="00F80F54">
              <w:t>Entamoeba histolytica</w:t>
            </w:r>
          </w:p>
        </w:tc>
        <w:tc>
          <w:tcPr>
            <w:tcW w:w="1661" w:type="pct"/>
          </w:tcPr>
          <w:p w14:paraId="1715917B" w14:textId="77777777" w:rsidR="007C0D28" w:rsidRPr="00F80F54" w:rsidRDefault="007C0D28" w:rsidP="00F80F54">
            <w:r w:rsidRPr="00F80F54">
              <w:t>Amoebozoa</w:t>
            </w:r>
          </w:p>
        </w:tc>
        <w:tc>
          <w:tcPr>
            <w:tcW w:w="1028" w:type="pct"/>
          </w:tcPr>
          <w:p w14:paraId="317AD767" w14:textId="77777777" w:rsidR="007C0D28" w:rsidRPr="00F80F54" w:rsidRDefault="007C0D28" w:rsidP="00F80F54">
            <w:r w:rsidRPr="00F80F54">
              <w:t>unikonta</w:t>
            </w:r>
          </w:p>
        </w:tc>
      </w:tr>
      <w:tr w:rsidR="007C0D28" w:rsidRPr="00F80F54" w14:paraId="352D2050" w14:textId="77777777" w:rsidTr="007C0D28">
        <w:tc>
          <w:tcPr>
            <w:tcW w:w="392" w:type="pct"/>
          </w:tcPr>
          <w:p w14:paraId="190AF90A" w14:textId="77777777" w:rsidR="007C0D28" w:rsidRPr="007C0D28" w:rsidRDefault="007C0D28" w:rsidP="00F80F54">
            <w:r w:rsidRPr="007C0D28">
              <w:rPr>
                <w:bCs/>
              </w:rPr>
              <w:t>266</w:t>
            </w:r>
          </w:p>
        </w:tc>
        <w:tc>
          <w:tcPr>
            <w:tcW w:w="1919" w:type="pct"/>
          </w:tcPr>
          <w:p w14:paraId="19AD78C3" w14:textId="77777777" w:rsidR="007C0D28" w:rsidRPr="00F80F54" w:rsidRDefault="007C0D28" w:rsidP="00F80F54">
            <w:r w:rsidRPr="00F80F54">
              <w:t>Polysphondylium pallidum</w:t>
            </w:r>
          </w:p>
        </w:tc>
        <w:tc>
          <w:tcPr>
            <w:tcW w:w="1661" w:type="pct"/>
          </w:tcPr>
          <w:p w14:paraId="2EFE99AC" w14:textId="77777777" w:rsidR="007C0D28" w:rsidRPr="00F80F54" w:rsidRDefault="007C0D28" w:rsidP="00F80F54">
            <w:r w:rsidRPr="00F80F54">
              <w:t>Amoebozoa</w:t>
            </w:r>
          </w:p>
        </w:tc>
        <w:tc>
          <w:tcPr>
            <w:tcW w:w="1028" w:type="pct"/>
          </w:tcPr>
          <w:p w14:paraId="785A243D" w14:textId="77777777" w:rsidR="007C0D28" w:rsidRPr="00F80F54" w:rsidRDefault="007C0D28" w:rsidP="00F80F54">
            <w:r w:rsidRPr="00F80F54">
              <w:t>unikonta</w:t>
            </w:r>
          </w:p>
        </w:tc>
      </w:tr>
      <w:tr w:rsidR="007C0D28" w:rsidRPr="00F80F54" w14:paraId="3B21AD8F" w14:textId="77777777" w:rsidTr="007C0D28">
        <w:tc>
          <w:tcPr>
            <w:tcW w:w="392" w:type="pct"/>
          </w:tcPr>
          <w:p w14:paraId="1F3D631F" w14:textId="77777777" w:rsidR="007C0D28" w:rsidRPr="007C0D28" w:rsidRDefault="007C0D28" w:rsidP="00F80F54">
            <w:r w:rsidRPr="007C0D28">
              <w:rPr>
                <w:bCs/>
              </w:rPr>
              <w:t>267</w:t>
            </w:r>
          </w:p>
        </w:tc>
        <w:tc>
          <w:tcPr>
            <w:tcW w:w="1919" w:type="pct"/>
          </w:tcPr>
          <w:p w14:paraId="3E9B401C" w14:textId="77777777" w:rsidR="007C0D28" w:rsidRPr="00F80F54" w:rsidRDefault="007C0D28" w:rsidP="00F80F54">
            <w:r w:rsidRPr="00F80F54">
              <w:t>Leishmania braziliensis</w:t>
            </w:r>
          </w:p>
        </w:tc>
        <w:tc>
          <w:tcPr>
            <w:tcW w:w="1661" w:type="pct"/>
          </w:tcPr>
          <w:p w14:paraId="64F75094" w14:textId="77777777" w:rsidR="007C0D28" w:rsidRPr="00F80F54" w:rsidRDefault="007C0D28" w:rsidP="00F80F54">
            <w:r w:rsidRPr="00F80F54">
              <w:t>Euglenozoa</w:t>
            </w:r>
          </w:p>
        </w:tc>
        <w:tc>
          <w:tcPr>
            <w:tcW w:w="1028" w:type="pct"/>
          </w:tcPr>
          <w:p w14:paraId="7EDB38DF" w14:textId="77777777" w:rsidR="007C0D28" w:rsidRPr="00F80F54" w:rsidRDefault="007C0D28" w:rsidP="00F80F54">
            <w:r w:rsidRPr="00F80F54">
              <w:t>eukaryota</w:t>
            </w:r>
          </w:p>
        </w:tc>
      </w:tr>
      <w:tr w:rsidR="007C0D28" w:rsidRPr="00F80F54" w14:paraId="2CF7AB8E" w14:textId="77777777" w:rsidTr="007C0D28">
        <w:tc>
          <w:tcPr>
            <w:tcW w:w="392" w:type="pct"/>
          </w:tcPr>
          <w:p w14:paraId="160C2C2E" w14:textId="77777777" w:rsidR="007C0D28" w:rsidRPr="007C0D28" w:rsidRDefault="007C0D28" w:rsidP="00F80F54">
            <w:r w:rsidRPr="007C0D28">
              <w:rPr>
                <w:bCs/>
              </w:rPr>
              <w:t>268</w:t>
            </w:r>
          </w:p>
        </w:tc>
        <w:tc>
          <w:tcPr>
            <w:tcW w:w="1919" w:type="pct"/>
          </w:tcPr>
          <w:p w14:paraId="7C144CDA" w14:textId="77777777" w:rsidR="007C0D28" w:rsidRPr="00F80F54" w:rsidRDefault="007C0D28" w:rsidP="00F80F54">
            <w:r w:rsidRPr="00F80F54">
              <w:t>Leishmania infantum</w:t>
            </w:r>
          </w:p>
        </w:tc>
        <w:tc>
          <w:tcPr>
            <w:tcW w:w="1661" w:type="pct"/>
          </w:tcPr>
          <w:p w14:paraId="31D54E71" w14:textId="77777777" w:rsidR="007C0D28" w:rsidRPr="00F80F54" w:rsidRDefault="007C0D28" w:rsidP="00F80F54">
            <w:r w:rsidRPr="00F80F54">
              <w:t>Euglenozoa</w:t>
            </w:r>
          </w:p>
        </w:tc>
        <w:tc>
          <w:tcPr>
            <w:tcW w:w="1028" w:type="pct"/>
          </w:tcPr>
          <w:p w14:paraId="5F2F19A5" w14:textId="77777777" w:rsidR="007C0D28" w:rsidRPr="00F80F54" w:rsidRDefault="007C0D28" w:rsidP="00F80F54">
            <w:r w:rsidRPr="00F80F54">
              <w:t>eukaryota</w:t>
            </w:r>
          </w:p>
        </w:tc>
      </w:tr>
      <w:tr w:rsidR="007C0D28" w:rsidRPr="00F80F54" w14:paraId="230CC97E" w14:textId="77777777" w:rsidTr="007C0D28">
        <w:tc>
          <w:tcPr>
            <w:tcW w:w="392" w:type="pct"/>
          </w:tcPr>
          <w:p w14:paraId="347D2D8B" w14:textId="77777777" w:rsidR="007C0D28" w:rsidRPr="007C0D28" w:rsidRDefault="007C0D28" w:rsidP="00F80F54">
            <w:r w:rsidRPr="007C0D28">
              <w:rPr>
                <w:bCs/>
              </w:rPr>
              <w:t>269</w:t>
            </w:r>
          </w:p>
        </w:tc>
        <w:tc>
          <w:tcPr>
            <w:tcW w:w="1919" w:type="pct"/>
          </w:tcPr>
          <w:p w14:paraId="29BF5F03" w14:textId="77777777" w:rsidR="007C0D28" w:rsidRPr="00F80F54" w:rsidRDefault="007C0D28" w:rsidP="00F80F54">
            <w:r w:rsidRPr="00F80F54">
              <w:t>Leishmania major strain Friedlin</w:t>
            </w:r>
          </w:p>
        </w:tc>
        <w:tc>
          <w:tcPr>
            <w:tcW w:w="1661" w:type="pct"/>
          </w:tcPr>
          <w:p w14:paraId="2DACB2A2" w14:textId="77777777" w:rsidR="007C0D28" w:rsidRPr="00F80F54" w:rsidRDefault="007C0D28" w:rsidP="00F80F54">
            <w:r w:rsidRPr="00F80F54">
              <w:t>Euglenozoa</w:t>
            </w:r>
          </w:p>
        </w:tc>
        <w:tc>
          <w:tcPr>
            <w:tcW w:w="1028" w:type="pct"/>
          </w:tcPr>
          <w:p w14:paraId="554DC1B3" w14:textId="77777777" w:rsidR="007C0D28" w:rsidRPr="00F80F54" w:rsidRDefault="007C0D28" w:rsidP="00F80F54">
            <w:r w:rsidRPr="00F80F54">
              <w:t>eukaryota</w:t>
            </w:r>
          </w:p>
        </w:tc>
      </w:tr>
      <w:tr w:rsidR="007C0D28" w:rsidRPr="00F80F54" w14:paraId="5D055E27" w14:textId="77777777" w:rsidTr="007C0D28">
        <w:tc>
          <w:tcPr>
            <w:tcW w:w="392" w:type="pct"/>
          </w:tcPr>
          <w:p w14:paraId="3C9ABBF8" w14:textId="77777777" w:rsidR="007C0D28" w:rsidRPr="007C0D28" w:rsidRDefault="007C0D28" w:rsidP="00F80F54">
            <w:r w:rsidRPr="007C0D28">
              <w:rPr>
                <w:bCs/>
              </w:rPr>
              <w:t>270</w:t>
            </w:r>
          </w:p>
        </w:tc>
        <w:tc>
          <w:tcPr>
            <w:tcW w:w="1919" w:type="pct"/>
          </w:tcPr>
          <w:p w14:paraId="3C9F0BEC" w14:textId="77777777" w:rsidR="007C0D28" w:rsidRPr="00F80F54" w:rsidRDefault="007C0D28" w:rsidP="00F80F54">
            <w:r w:rsidRPr="00F80F54">
              <w:t>Trypanosoma brucei</w:t>
            </w:r>
          </w:p>
        </w:tc>
        <w:tc>
          <w:tcPr>
            <w:tcW w:w="1661" w:type="pct"/>
          </w:tcPr>
          <w:p w14:paraId="3C993A18" w14:textId="77777777" w:rsidR="007C0D28" w:rsidRPr="00F80F54" w:rsidRDefault="007C0D28" w:rsidP="00F80F54">
            <w:r w:rsidRPr="00F80F54">
              <w:t>Euglenozoa</w:t>
            </w:r>
          </w:p>
        </w:tc>
        <w:tc>
          <w:tcPr>
            <w:tcW w:w="1028" w:type="pct"/>
          </w:tcPr>
          <w:p w14:paraId="5D5690FF" w14:textId="77777777" w:rsidR="007C0D28" w:rsidRPr="00F80F54" w:rsidRDefault="007C0D28" w:rsidP="00F80F54">
            <w:r w:rsidRPr="00F80F54">
              <w:t>eukaryota</w:t>
            </w:r>
          </w:p>
        </w:tc>
      </w:tr>
      <w:tr w:rsidR="007C0D28" w:rsidRPr="00F80F54" w14:paraId="0F9B4F60" w14:textId="77777777" w:rsidTr="007C0D28">
        <w:tc>
          <w:tcPr>
            <w:tcW w:w="392" w:type="pct"/>
          </w:tcPr>
          <w:p w14:paraId="31F9DE01" w14:textId="77777777" w:rsidR="007C0D28" w:rsidRPr="007C0D28" w:rsidRDefault="007C0D28" w:rsidP="00F80F54">
            <w:r w:rsidRPr="007C0D28">
              <w:rPr>
                <w:bCs/>
              </w:rPr>
              <w:t>271</w:t>
            </w:r>
          </w:p>
        </w:tc>
        <w:tc>
          <w:tcPr>
            <w:tcW w:w="1919" w:type="pct"/>
          </w:tcPr>
          <w:p w14:paraId="30F7B7B3" w14:textId="77777777" w:rsidR="007C0D28" w:rsidRPr="00F80F54" w:rsidRDefault="007C0D28" w:rsidP="00F80F54">
            <w:r w:rsidRPr="00F80F54">
              <w:t>Naegleria gruberi</w:t>
            </w:r>
          </w:p>
        </w:tc>
        <w:tc>
          <w:tcPr>
            <w:tcW w:w="1661" w:type="pct"/>
          </w:tcPr>
          <w:p w14:paraId="2A4F13DD" w14:textId="77777777" w:rsidR="007C0D28" w:rsidRPr="00F80F54" w:rsidRDefault="007C0D28" w:rsidP="00F80F54">
            <w:r w:rsidRPr="00F80F54">
              <w:t>Heterolobosea</w:t>
            </w:r>
          </w:p>
        </w:tc>
        <w:tc>
          <w:tcPr>
            <w:tcW w:w="1028" w:type="pct"/>
          </w:tcPr>
          <w:p w14:paraId="36B9C3DA" w14:textId="77777777" w:rsidR="007C0D28" w:rsidRPr="00F80F54" w:rsidRDefault="007C0D28" w:rsidP="00F80F54">
            <w:r w:rsidRPr="00F80F54">
              <w:t>eukaryota</w:t>
            </w:r>
          </w:p>
        </w:tc>
      </w:tr>
      <w:tr w:rsidR="007C0D28" w:rsidRPr="00F80F54" w14:paraId="28C07B06" w14:textId="77777777" w:rsidTr="007C0D28">
        <w:tc>
          <w:tcPr>
            <w:tcW w:w="392" w:type="pct"/>
          </w:tcPr>
          <w:p w14:paraId="5440CCCC" w14:textId="77777777" w:rsidR="007C0D28" w:rsidRPr="007C0D28" w:rsidRDefault="007C0D28" w:rsidP="00F80F54">
            <w:r w:rsidRPr="007C0D28">
              <w:rPr>
                <w:bCs/>
              </w:rPr>
              <w:t>272</w:t>
            </w:r>
          </w:p>
        </w:tc>
        <w:tc>
          <w:tcPr>
            <w:tcW w:w="1919" w:type="pct"/>
          </w:tcPr>
          <w:p w14:paraId="1E271D83" w14:textId="77777777" w:rsidR="007C0D28" w:rsidRPr="00F80F54" w:rsidRDefault="007C0D28" w:rsidP="00F80F54">
            <w:r w:rsidRPr="00F80F54">
              <w:t>Aquilegia coerulea</w:t>
            </w:r>
          </w:p>
        </w:tc>
        <w:tc>
          <w:tcPr>
            <w:tcW w:w="1661" w:type="pct"/>
          </w:tcPr>
          <w:p w14:paraId="5DA3E3AF" w14:textId="77777777" w:rsidR="007C0D28" w:rsidRPr="00F80F54" w:rsidRDefault="007C0D28" w:rsidP="00F80F54">
            <w:r w:rsidRPr="00F80F54">
              <w:t>Streptophyta</w:t>
            </w:r>
          </w:p>
        </w:tc>
        <w:tc>
          <w:tcPr>
            <w:tcW w:w="1028" w:type="pct"/>
          </w:tcPr>
          <w:p w14:paraId="73629A25" w14:textId="77777777" w:rsidR="007C0D28" w:rsidRPr="00F80F54" w:rsidRDefault="007C0D28" w:rsidP="00F80F54">
            <w:r w:rsidRPr="00F80F54">
              <w:t>eukaryota</w:t>
            </w:r>
          </w:p>
        </w:tc>
      </w:tr>
      <w:tr w:rsidR="007C0D28" w:rsidRPr="00F80F54" w14:paraId="0230B870" w14:textId="77777777" w:rsidTr="007C0D28">
        <w:tc>
          <w:tcPr>
            <w:tcW w:w="392" w:type="pct"/>
          </w:tcPr>
          <w:p w14:paraId="7B3C5923" w14:textId="77777777" w:rsidR="007C0D28" w:rsidRPr="007C0D28" w:rsidRDefault="007C0D28" w:rsidP="00F80F54">
            <w:r w:rsidRPr="007C0D28">
              <w:rPr>
                <w:bCs/>
              </w:rPr>
              <w:t>273</w:t>
            </w:r>
          </w:p>
        </w:tc>
        <w:tc>
          <w:tcPr>
            <w:tcW w:w="1919" w:type="pct"/>
          </w:tcPr>
          <w:p w14:paraId="5BA8A0E0" w14:textId="77777777" w:rsidR="007C0D28" w:rsidRPr="00F80F54" w:rsidRDefault="007C0D28" w:rsidP="00F80F54">
            <w:r w:rsidRPr="00F80F54">
              <w:t>Arabidopsis lyrata</w:t>
            </w:r>
          </w:p>
        </w:tc>
        <w:tc>
          <w:tcPr>
            <w:tcW w:w="1661" w:type="pct"/>
          </w:tcPr>
          <w:p w14:paraId="6F30933B" w14:textId="77777777" w:rsidR="007C0D28" w:rsidRPr="00F80F54" w:rsidRDefault="007C0D28" w:rsidP="00F80F54">
            <w:r w:rsidRPr="00F80F54">
              <w:t>Streptophyta</w:t>
            </w:r>
          </w:p>
        </w:tc>
        <w:tc>
          <w:tcPr>
            <w:tcW w:w="1028" w:type="pct"/>
          </w:tcPr>
          <w:p w14:paraId="358D20D1" w14:textId="77777777" w:rsidR="007C0D28" w:rsidRPr="00F80F54" w:rsidRDefault="007C0D28" w:rsidP="00F80F54">
            <w:r w:rsidRPr="00F80F54">
              <w:t>eukaryota</w:t>
            </w:r>
          </w:p>
        </w:tc>
      </w:tr>
      <w:tr w:rsidR="007C0D28" w:rsidRPr="00F80F54" w14:paraId="7E94B4C8" w14:textId="77777777" w:rsidTr="007C0D28">
        <w:tc>
          <w:tcPr>
            <w:tcW w:w="392" w:type="pct"/>
          </w:tcPr>
          <w:p w14:paraId="2220513E" w14:textId="77777777" w:rsidR="007C0D28" w:rsidRPr="007C0D28" w:rsidRDefault="007C0D28" w:rsidP="00F80F54">
            <w:r w:rsidRPr="007C0D28">
              <w:rPr>
                <w:bCs/>
              </w:rPr>
              <w:t>274</w:t>
            </w:r>
          </w:p>
        </w:tc>
        <w:tc>
          <w:tcPr>
            <w:tcW w:w="1919" w:type="pct"/>
          </w:tcPr>
          <w:p w14:paraId="4FF5991E" w14:textId="77777777" w:rsidR="007C0D28" w:rsidRPr="00F80F54" w:rsidRDefault="007C0D28" w:rsidP="00F80F54">
            <w:r w:rsidRPr="00F80F54">
              <w:t>Arabidopsis thaliana</w:t>
            </w:r>
          </w:p>
        </w:tc>
        <w:tc>
          <w:tcPr>
            <w:tcW w:w="1661" w:type="pct"/>
          </w:tcPr>
          <w:p w14:paraId="1BFFF0D0" w14:textId="77777777" w:rsidR="007C0D28" w:rsidRPr="00F80F54" w:rsidRDefault="007C0D28" w:rsidP="00F80F54">
            <w:r w:rsidRPr="00F80F54">
              <w:t>Streptophyta</w:t>
            </w:r>
          </w:p>
        </w:tc>
        <w:tc>
          <w:tcPr>
            <w:tcW w:w="1028" w:type="pct"/>
          </w:tcPr>
          <w:p w14:paraId="44C61808" w14:textId="77777777" w:rsidR="007C0D28" w:rsidRPr="00F80F54" w:rsidRDefault="007C0D28" w:rsidP="00F80F54">
            <w:r w:rsidRPr="00F80F54">
              <w:t>eukaryota</w:t>
            </w:r>
          </w:p>
        </w:tc>
      </w:tr>
      <w:tr w:rsidR="007C0D28" w:rsidRPr="00F80F54" w14:paraId="71CD655D" w14:textId="77777777" w:rsidTr="007C0D28">
        <w:tc>
          <w:tcPr>
            <w:tcW w:w="392" w:type="pct"/>
          </w:tcPr>
          <w:p w14:paraId="29E8609B" w14:textId="77777777" w:rsidR="007C0D28" w:rsidRPr="007C0D28" w:rsidRDefault="007C0D28" w:rsidP="00F80F54">
            <w:r w:rsidRPr="007C0D28">
              <w:rPr>
                <w:bCs/>
              </w:rPr>
              <w:t>275</w:t>
            </w:r>
          </w:p>
        </w:tc>
        <w:tc>
          <w:tcPr>
            <w:tcW w:w="1919" w:type="pct"/>
          </w:tcPr>
          <w:p w14:paraId="67BB7003" w14:textId="77777777" w:rsidR="007C0D28" w:rsidRPr="00F80F54" w:rsidRDefault="007C0D28" w:rsidP="00F80F54">
            <w:r w:rsidRPr="00F80F54">
              <w:t>Brachypodium distachyon</w:t>
            </w:r>
          </w:p>
        </w:tc>
        <w:tc>
          <w:tcPr>
            <w:tcW w:w="1661" w:type="pct"/>
          </w:tcPr>
          <w:p w14:paraId="1CC4FFEE" w14:textId="77777777" w:rsidR="007C0D28" w:rsidRPr="00F80F54" w:rsidRDefault="007C0D28" w:rsidP="00F80F54">
            <w:r w:rsidRPr="00F80F54">
              <w:t>Streptophyta</w:t>
            </w:r>
          </w:p>
        </w:tc>
        <w:tc>
          <w:tcPr>
            <w:tcW w:w="1028" w:type="pct"/>
          </w:tcPr>
          <w:p w14:paraId="4C9B02F6" w14:textId="77777777" w:rsidR="007C0D28" w:rsidRPr="00F80F54" w:rsidRDefault="007C0D28" w:rsidP="00F80F54">
            <w:r w:rsidRPr="00F80F54">
              <w:t>eukaryota</w:t>
            </w:r>
          </w:p>
        </w:tc>
      </w:tr>
      <w:tr w:rsidR="007C0D28" w:rsidRPr="00F80F54" w14:paraId="4DE4DE38" w14:textId="77777777" w:rsidTr="007C0D28">
        <w:tc>
          <w:tcPr>
            <w:tcW w:w="392" w:type="pct"/>
          </w:tcPr>
          <w:p w14:paraId="6FB6A45B" w14:textId="77777777" w:rsidR="007C0D28" w:rsidRPr="007C0D28" w:rsidRDefault="007C0D28" w:rsidP="00F80F54">
            <w:r w:rsidRPr="007C0D28">
              <w:rPr>
                <w:bCs/>
              </w:rPr>
              <w:t>276</w:t>
            </w:r>
          </w:p>
        </w:tc>
        <w:tc>
          <w:tcPr>
            <w:tcW w:w="1919" w:type="pct"/>
          </w:tcPr>
          <w:p w14:paraId="513759AC" w14:textId="77777777" w:rsidR="007C0D28" w:rsidRPr="00F80F54" w:rsidRDefault="007C0D28" w:rsidP="00F80F54">
            <w:r w:rsidRPr="00F80F54">
              <w:t>Brassica rapa</w:t>
            </w:r>
          </w:p>
        </w:tc>
        <w:tc>
          <w:tcPr>
            <w:tcW w:w="1661" w:type="pct"/>
          </w:tcPr>
          <w:p w14:paraId="53780189" w14:textId="77777777" w:rsidR="007C0D28" w:rsidRPr="00F80F54" w:rsidRDefault="007C0D28" w:rsidP="00F80F54">
            <w:r w:rsidRPr="00F80F54">
              <w:t>Streptophyta</w:t>
            </w:r>
          </w:p>
        </w:tc>
        <w:tc>
          <w:tcPr>
            <w:tcW w:w="1028" w:type="pct"/>
          </w:tcPr>
          <w:p w14:paraId="3DDFCDBF" w14:textId="77777777" w:rsidR="007C0D28" w:rsidRPr="00F80F54" w:rsidRDefault="007C0D28" w:rsidP="00F80F54">
            <w:r w:rsidRPr="00F80F54">
              <w:t>eukaryota</w:t>
            </w:r>
          </w:p>
        </w:tc>
      </w:tr>
      <w:tr w:rsidR="007C0D28" w:rsidRPr="00F80F54" w14:paraId="7D7B66AB" w14:textId="77777777" w:rsidTr="007C0D28">
        <w:tc>
          <w:tcPr>
            <w:tcW w:w="392" w:type="pct"/>
          </w:tcPr>
          <w:p w14:paraId="602DEF45" w14:textId="77777777" w:rsidR="007C0D28" w:rsidRPr="007C0D28" w:rsidRDefault="007C0D28" w:rsidP="00F80F54">
            <w:r w:rsidRPr="007C0D28">
              <w:rPr>
                <w:bCs/>
              </w:rPr>
              <w:t>277</w:t>
            </w:r>
          </w:p>
        </w:tc>
        <w:tc>
          <w:tcPr>
            <w:tcW w:w="1919" w:type="pct"/>
          </w:tcPr>
          <w:p w14:paraId="2619A099" w14:textId="77777777" w:rsidR="007C0D28" w:rsidRPr="00F80F54" w:rsidRDefault="007C0D28" w:rsidP="00F80F54">
            <w:r w:rsidRPr="00F80F54">
              <w:t>Capsella rubella</w:t>
            </w:r>
          </w:p>
        </w:tc>
        <w:tc>
          <w:tcPr>
            <w:tcW w:w="1661" w:type="pct"/>
          </w:tcPr>
          <w:p w14:paraId="4032C687" w14:textId="77777777" w:rsidR="007C0D28" w:rsidRPr="00F80F54" w:rsidRDefault="007C0D28" w:rsidP="00F80F54">
            <w:r w:rsidRPr="00F80F54">
              <w:t>Streptophyta</w:t>
            </w:r>
          </w:p>
        </w:tc>
        <w:tc>
          <w:tcPr>
            <w:tcW w:w="1028" w:type="pct"/>
          </w:tcPr>
          <w:p w14:paraId="76F704AD" w14:textId="77777777" w:rsidR="007C0D28" w:rsidRPr="00F80F54" w:rsidRDefault="007C0D28" w:rsidP="00F80F54">
            <w:r w:rsidRPr="00F80F54">
              <w:t>eukaryota</w:t>
            </w:r>
          </w:p>
        </w:tc>
      </w:tr>
      <w:tr w:rsidR="007C0D28" w:rsidRPr="00F80F54" w14:paraId="586DB7CA" w14:textId="77777777" w:rsidTr="007C0D28">
        <w:tc>
          <w:tcPr>
            <w:tcW w:w="392" w:type="pct"/>
          </w:tcPr>
          <w:p w14:paraId="021E97D9" w14:textId="77777777" w:rsidR="007C0D28" w:rsidRPr="007C0D28" w:rsidRDefault="007C0D28" w:rsidP="00F80F54">
            <w:r w:rsidRPr="007C0D28">
              <w:rPr>
                <w:bCs/>
              </w:rPr>
              <w:t>278</w:t>
            </w:r>
          </w:p>
        </w:tc>
        <w:tc>
          <w:tcPr>
            <w:tcW w:w="1919" w:type="pct"/>
          </w:tcPr>
          <w:p w14:paraId="1B0A7BB8" w14:textId="77777777" w:rsidR="007C0D28" w:rsidRPr="00F80F54" w:rsidRDefault="007C0D28" w:rsidP="00F80F54">
            <w:r w:rsidRPr="00F80F54">
              <w:t>Citrus clementina</w:t>
            </w:r>
          </w:p>
        </w:tc>
        <w:tc>
          <w:tcPr>
            <w:tcW w:w="1661" w:type="pct"/>
          </w:tcPr>
          <w:p w14:paraId="7C38FF48" w14:textId="77777777" w:rsidR="007C0D28" w:rsidRPr="00F80F54" w:rsidRDefault="007C0D28" w:rsidP="00F80F54">
            <w:r w:rsidRPr="00F80F54">
              <w:t>Streptophyta</w:t>
            </w:r>
          </w:p>
        </w:tc>
        <w:tc>
          <w:tcPr>
            <w:tcW w:w="1028" w:type="pct"/>
          </w:tcPr>
          <w:p w14:paraId="31A66B43" w14:textId="77777777" w:rsidR="007C0D28" w:rsidRPr="00F80F54" w:rsidRDefault="007C0D28" w:rsidP="00F80F54">
            <w:r w:rsidRPr="00F80F54">
              <w:t>eukaryota</w:t>
            </w:r>
          </w:p>
        </w:tc>
      </w:tr>
      <w:tr w:rsidR="007C0D28" w:rsidRPr="00F80F54" w14:paraId="77B46042" w14:textId="77777777" w:rsidTr="007C0D28">
        <w:tc>
          <w:tcPr>
            <w:tcW w:w="392" w:type="pct"/>
          </w:tcPr>
          <w:p w14:paraId="0430A10B" w14:textId="77777777" w:rsidR="007C0D28" w:rsidRPr="007C0D28" w:rsidRDefault="007C0D28" w:rsidP="00F80F54">
            <w:r w:rsidRPr="007C0D28">
              <w:rPr>
                <w:bCs/>
              </w:rPr>
              <w:t>279</w:t>
            </w:r>
          </w:p>
        </w:tc>
        <w:tc>
          <w:tcPr>
            <w:tcW w:w="1919" w:type="pct"/>
          </w:tcPr>
          <w:p w14:paraId="62685CAD" w14:textId="77777777" w:rsidR="007C0D28" w:rsidRPr="00F80F54" w:rsidRDefault="007C0D28" w:rsidP="00F80F54">
            <w:r w:rsidRPr="00F80F54">
              <w:t>Citrus sinensis</w:t>
            </w:r>
          </w:p>
        </w:tc>
        <w:tc>
          <w:tcPr>
            <w:tcW w:w="1661" w:type="pct"/>
          </w:tcPr>
          <w:p w14:paraId="58B8492A" w14:textId="77777777" w:rsidR="007C0D28" w:rsidRPr="00F80F54" w:rsidRDefault="007C0D28" w:rsidP="00F80F54">
            <w:r w:rsidRPr="00F80F54">
              <w:t>Streptophyta</w:t>
            </w:r>
          </w:p>
        </w:tc>
        <w:tc>
          <w:tcPr>
            <w:tcW w:w="1028" w:type="pct"/>
          </w:tcPr>
          <w:p w14:paraId="30DBB4D0" w14:textId="77777777" w:rsidR="007C0D28" w:rsidRPr="00F80F54" w:rsidRDefault="007C0D28" w:rsidP="00F80F54">
            <w:r w:rsidRPr="00F80F54">
              <w:t>eukaryota</w:t>
            </w:r>
          </w:p>
        </w:tc>
      </w:tr>
      <w:tr w:rsidR="007C0D28" w:rsidRPr="00F80F54" w14:paraId="20B47076" w14:textId="77777777" w:rsidTr="007C0D28">
        <w:tc>
          <w:tcPr>
            <w:tcW w:w="392" w:type="pct"/>
          </w:tcPr>
          <w:p w14:paraId="5DDDB5DE" w14:textId="77777777" w:rsidR="007C0D28" w:rsidRPr="007C0D28" w:rsidRDefault="007C0D28" w:rsidP="00F80F54">
            <w:r w:rsidRPr="007C0D28">
              <w:rPr>
                <w:bCs/>
              </w:rPr>
              <w:t>280</w:t>
            </w:r>
          </w:p>
        </w:tc>
        <w:tc>
          <w:tcPr>
            <w:tcW w:w="1919" w:type="pct"/>
          </w:tcPr>
          <w:p w14:paraId="409289E0" w14:textId="77777777" w:rsidR="007C0D28" w:rsidRPr="00F80F54" w:rsidRDefault="007C0D28" w:rsidP="00F80F54">
            <w:r w:rsidRPr="00F80F54">
              <w:t>Cucumis sativus</w:t>
            </w:r>
          </w:p>
        </w:tc>
        <w:tc>
          <w:tcPr>
            <w:tcW w:w="1661" w:type="pct"/>
          </w:tcPr>
          <w:p w14:paraId="50C029C5" w14:textId="77777777" w:rsidR="007C0D28" w:rsidRPr="00F80F54" w:rsidRDefault="007C0D28" w:rsidP="00F80F54">
            <w:r w:rsidRPr="00F80F54">
              <w:t>Streptophyta</w:t>
            </w:r>
          </w:p>
        </w:tc>
        <w:tc>
          <w:tcPr>
            <w:tcW w:w="1028" w:type="pct"/>
          </w:tcPr>
          <w:p w14:paraId="770F4AC5" w14:textId="77777777" w:rsidR="007C0D28" w:rsidRPr="00F80F54" w:rsidRDefault="007C0D28" w:rsidP="00F80F54">
            <w:r w:rsidRPr="00F80F54">
              <w:t>eukaryota</w:t>
            </w:r>
          </w:p>
        </w:tc>
      </w:tr>
      <w:tr w:rsidR="007C0D28" w:rsidRPr="00F80F54" w14:paraId="532DF932" w14:textId="77777777" w:rsidTr="007C0D28">
        <w:tc>
          <w:tcPr>
            <w:tcW w:w="392" w:type="pct"/>
          </w:tcPr>
          <w:p w14:paraId="454B3350" w14:textId="77777777" w:rsidR="007C0D28" w:rsidRPr="007C0D28" w:rsidRDefault="007C0D28" w:rsidP="00F80F54">
            <w:r w:rsidRPr="007C0D28">
              <w:rPr>
                <w:bCs/>
              </w:rPr>
              <w:t>281</w:t>
            </w:r>
          </w:p>
        </w:tc>
        <w:tc>
          <w:tcPr>
            <w:tcW w:w="1919" w:type="pct"/>
          </w:tcPr>
          <w:p w14:paraId="1AFEEBDD" w14:textId="77777777" w:rsidR="007C0D28" w:rsidRPr="00F80F54" w:rsidRDefault="007C0D28" w:rsidP="00F80F54">
            <w:r w:rsidRPr="00F80F54">
              <w:t>Eucalyptus grandis</w:t>
            </w:r>
          </w:p>
        </w:tc>
        <w:tc>
          <w:tcPr>
            <w:tcW w:w="1661" w:type="pct"/>
          </w:tcPr>
          <w:p w14:paraId="40AB309C" w14:textId="77777777" w:rsidR="007C0D28" w:rsidRPr="00F80F54" w:rsidRDefault="007C0D28" w:rsidP="00F80F54">
            <w:r w:rsidRPr="00F80F54">
              <w:t>Streptophyta</w:t>
            </w:r>
          </w:p>
        </w:tc>
        <w:tc>
          <w:tcPr>
            <w:tcW w:w="1028" w:type="pct"/>
          </w:tcPr>
          <w:p w14:paraId="0274BAC6" w14:textId="77777777" w:rsidR="007C0D28" w:rsidRPr="00F80F54" w:rsidRDefault="007C0D28" w:rsidP="00F80F54">
            <w:r w:rsidRPr="00F80F54">
              <w:t>eukaryota</w:t>
            </w:r>
          </w:p>
        </w:tc>
      </w:tr>
      <w:tr w:rsidR="007C0D28" w:rsidRPr="00F80F54" w14:paraId="5F85ADE5" w14:textId="77777777" w:rsidTr="007C0D28">
        <w:tc>
          <w:tcPr>
            <w:tcW w:w="392" w:type="pct"/>
          </w:tcPr>
          <w:p w14:paraId="25BDE702" w14:textId="77777777" w:rsidR="007C0D28" w:rsidRPr="007C0D28" w:rsidRDefault="007C0D28" w:rsidP="00F80F54">
            <w:r w:rsidRPr="007C0D28">
              <w:rPr>
                <w:bCs/>
              </w:rPr>
              <w:t>282</w:t>
            </w:r>
          </w:p>
        </w:tc>
        <w:tc>
          <w:tcPr>
            <w:tcW w:w="1919" w:type="pct"/>
          </w:tcPr>
          <w:p w14:paraId="0DD74005" w14:textId="77777777" w:rsidR="007C0D28" w:rsidRPr="00F80F54" w:rsidRDefault="007C0D28" w:rsidP="00F80F54">
            <w:r w:rsidRPr="00F80F54">
              <w:t>Glycine max</w:t>
            </w:r>
          </w:p>
        </w:tc>
        <w:tc>
          <w:tcPr>
            <w:tcW w:w="1661" w:type="pct"/>
          </w:tcPr>
          <w:p w14:paraId="15BFB76B" w14:textId="77777777" w:rsidR="007C0D28" w:rsidRPr="00F80F54" w:rsidRDefault="007C0D28" w:rsidP="00F80F54">
            <w:r w:rsidRPr="00F80F54">
              <w:t>Streptophyta</w:t>
            </w:r>
          </w:p>
        </w:tc>
        <w:tc>
          <w:tcPr>
            <w:tcW w:w="1028" w:type="pct"/>
          </w:tcPr>
          <w:p w14:paraId="76EC3A4E" w14:textId="77777777" w:rsidR="007C0D28" w:rsidRPr="00F80F54" w:rsidRDefault="007C0D28" w:rsidP="00F80F54">
            <w:r w:rsidRPr="00F80F54">
              <w:t>eukaryota</w:t>
            </w:r>
          </w:p>
        </w:tc>
      </w:tr>
      <w:tr w:rsidR="007C0D28" w:rsidRPr="00F80F54" w14:paraId="67093E5D" w14:textId="77777777" w:rsidTr="007C0D28">
        <w:tc>
          <w:tcPr>
            <w:tcW w:w="392" w:type="pct"/>
          </w:tcPr>
          <w:p w14:paraId="266D0D79" w14:textId="77777777" w:rsidR="007C0D28" w:rsidRPr="007C0D28" w:rsidRDefault="007C0D28" w:rsidP="00F80F54">
            <w:r w:rsidRPr="007C0D28">
              <w:rPr>
                <w:bCs/>
              </w:rPr>
              <w:t>283</w:t>
            </w:r>
          </w:p>
        </w:tc>
        <w:tc>
          <w:tcPr>
            <w:tcW w:w="1919" w:type="pct"/>
          </w:tcPr>
          <w:p w14:paraId="6E06BD60" w14:textId="77777777" w:rsidR="007C0D28" w:rsidRPr="00F80F54" w:rsidRDefault="007C0D28" w:rsidP="00F80F54">
            <w:r w:rsidRPr="00F80F54">
              <w:t>Linum usitatissimum</w:t>
            </w:r>
          </w:p>
        </w:tc>
        <w:tc>
          <w:tcPr>
            <w:tcW w:w="1661" w:type="pct"/>
          </w:tcPr>
          <w:p w14:paraId="139C094F" w14:textId="77777777" w:rsidR="007C0D28" w:rsidRPr="00F80F54" w:rsidRDefault="007C0D28" w:rsidP="00F80F54">
            <w:r w:rsidRPr="00F80F54">
              <w:t>Streptophyta</w:t>
            </w:r>
          </w:p>
        </w:tc>
        <w:tc>
          <w:tcPr>
            <w:tcW w:w="1028" w:type="pct"/>
          </w:tcPr>
          <w:p w14:paraId="641DD1DF" w14:textId="77777777" w:rsidR="007C0D28" w:rsidRPr="00F80F54" w:rsidRDefault="007C0D28" w:rsidP="00F80F54">
            <w:r w:rsidRPr="00F80F54">
              <w:t>eukaryota</w:t>
            </w:r>
          </w:p>
        </w:tc>
      </w:tr>
      <w:tr w:rsidR="007C0D28" w:rsidRPr="00F80F54" w14:paraId="1D0B2013" w14:textId="77777777" w:rsidTr="007C0D28">
        <w:tc>
          <w:tcPr>
            <w:tcW w:w="392" w:type="pct"/>
          </w:tcPr>
          <w:p w14:paraId="68AA5444" w14:textId="77777777" w:rsidR="007C0D28" w:rsidRPr="007C0D28" w:rsidRDefault="007C0D28" w:rsidP="00F80F54">
            <w:r w:rsidRPr="007C0D28">
              <w:rPr>
                <w:bCs/>
              </w:rPr>
              <w:t>284</w:t>
            </w:r>
          </w:p>
        </w:tc>
        <w:tc>
          <w:tcPr>
            <w:tcW w:w="1919" w:type="pct"/>
          </w:tcPr>
          <w:p w14:paraId="7DC3D6B7" w14:textId="77777777" w:rsidR="007C0D28" w:rsidRPr="00F80F54" w:rsidRDefault="007C0D28" w:rsidP="00F80F54">
            <w:r w:rsidRPr="00F80F54">
              <w:t>Malus x domestica</w:t>
            </w:r>
          </w:p>
        </w:tc>
        <w:tc>
          <w:tcPr>
            <w:tcW w:w="1661" w:type="pct"/>
          </w:tcPr>
          <w:p w14:paraId="5D11364C" w14:textId="77777777" w:rsidR="007C0D28" w:rsidRPr="00F80F54" w:rsidRDefault="007C0D28" w:rsidP="00F80F54">
            <w:r w:rsidRPr="00F80F54">
              <w:t>Streptophyta</w:t>
            </w:r>
          </w:p>
        </w:tc>
        <w:tc>
          <w:tcPr>
            <w:tcW w:w="1028" w:type="pct"/>
          </w:tcPr>
          <w:p w14:paraId="785CD959" w14:textId="77777777" w:rsidR="007C0D28" w:rsidRPr="00F80F54" w:rsidRDefault="007C0D28" w:rsidP="00F80F54">
            <w:r w:rsidRPr="00F80F54">
              <w:t>eukaryota</w:t>
            </w:r>
          </w:p>
        </w:tc>
      </w:tr>
      <w:tr w:rsidR="007C0D28" w:rsidRPr="00F80F54" w14:paraId="60DC46E1" w14:textId="77777777" w:rsidTr="007C0D28">
        <w:tc>
          <w:tcPr>
            <w:tcW w:w="392" w:type="pct"/>
          </w:tcPr>
          <w:p w14:paraId="4EDA2C61" w14:textId="77777777" w:rsidR="007C0D28" w:rsidRPr="007C0D28" w:rsidRDefault="007C0D28" w:rsidP="00F80F54">
            <w:r w:rsidRPr="007C0D28">
              <w:rPr>
                <w:bCs/>
              </w:rPr>
              <w:t>285</w:t>
            </w:r>
          </w:p>
        </w:tc>
        <w:tc>
          <w:tcPr>
            <w:tcW w:w="1919" w:type="pct"/>
          </w:tcPr>
          <w:p w14:paraId="53440208" w14:textId="77777777" w:rsidR="007C0D28" w:rsidRPr="00F80F54" w:rsidRDefault="007C0D28" w:rsidP="00F80F54">
            <w:r w:rsidRPr="00F80F54">
              <w:t>Manihot esculenta</w:t>
            </w:r>
          </w:p>
        </w:tc>
        <w:tc>
          <w:tcPr>
            <w:tcW w:w="1661" w:type="pct"/>
          </w:tcPr>
          <w:p w14:paraId="730EE17E" w14:textId="77777777" w:rsidR="007C0D28" w:rsidRPr="00F80F54" w:rsidRDefault="007C0D28" w:rsidP="00F80F54">
            <w:r w:rsidRPr="00F80F54">
              <w:t>Streptophyta</w:t>
            </w:r>
          </w:p>
        </w:tc>
        <w:tc>
          <w:tcPr>
            <w:tcW w:w="1028" w:type="pct"/>
          </w:tcPr>
          <w:p w14:paraId="1CED90E4" w14:textId="77777777" w:rsidR="007C0D28" w:rsidRPr="00F80F54" w:rsidRDefault="007C0D28" w:rsidP="00F80F54">
            <w:r w:rsidRPr="00F80F54">
              <w:t>eukaryota</w:t>
            </w:r>
          </w:p>
        </w:tc>
      </w:tr>
      <w:tr w:rsidR="007C0D28" w:rsidRPr="00F80F54" w14:paraId="735B70BA" w14:textId="77777777" w:rsidTr="007C0D28">
        <w:tc>
          <w:tcPr>
            <w:tcW w:w="392" w:type="pct"/>
          </w:tcPr>
          <w:p w14:paraId="7D980D96" w14:textId="77777777" w:rsidR="007C0D28" w:rsidRPr="007C0D28" w:rsidRDefault="007C0D28" w:rsidP="00F80F54">
            <w:r w:rsidRPr="007C0D28">
              <w:rPr>
                <w:bCs/>
              </w:rPr>
              <w:t>286</w:t>
            </w:r>
          </w:p>
        </w:tc>
        <w:tc>
          <w:tcPr>
            <w:tcW w:w="1919" w:type="pct"/>
          </w:tcPr>
          <w:p w14:paraId="4AB7D5B5" w14:textId="77777777" w:rsidR="007C0D28" w:rsidRPr="00F80F54" w:rsidRDefault="007C0D28" w:rsidP="00F80F54">
            <w:r w:rsidRPr="00F80F54">
              <w:t>Medicago truncatula</w:t>
            </w:r>
          </w:p>
        </w:tc>
        <w:tc>
          <w:tcPr>
            <w:tcW w:w="1661" w:type="pct"/>
          </w:tcPr>
          <w:p w14:paraId="098E4F48" w14:textId="77777777" w:rsidR="007C0D28" w:rsidRPr="00F80F54" w:rsidRDefault="007C0D28" w:rsidP="00F80F54">
            <w:r w:rsidRPr="00F80F54">
              <w:t>Streptophyta</w:t>
            </w:r>
          </w:p>
        </w:tc>
        <w:tc>
          <w:tcPr>
            <w:tcW w:w="1028" w:type="pct"/>
          </w:tcPr>
          <w:p w14:paraId="33843E6B" w14:textId="77777777" w:rsidR="007C0D28" w:rsidRPr="00F80F54" w:rsidRDefault="007C0D28" w:rsidP="00F80F54">
            <w:r w:rsidRPr="00F80F54">
              <w:t>eukaryota</w:t>
            </w:r>
          </w:p>
        </w:tc>
      </w:tr>
      <w:tr w:rsidR="007C0D28" w:rsidRPr="00F80F54" w14:paraId="1BAF49EB" w14:textId="77777777" w:rsidTr="007C0D28">
        <w:tc>
          <w:tcPr>
            <w:tcW w:w="392" w:type="pct"/>
          </w:tcPr>
          <w:p w14:paraId="160071F4" w14:textId="77777777" w:rsidR="007C0D28" w:rsidRPr="007C0D28" w:rsidRDefault="007C0D28" w:rsidP="00F80F54">
            <w:r w:rsidRPr="007C0D28">
              <w:rPr>
                <w:bCs/>
              </w:rPr>
              <w:t>287</w:t>
            </w:r>
          </w:p>
        </w:tc>
        <w:tc>
          <w:tcPr>
            <w:tcW w:w="1919" w:type="pct"/>
          </w:tcPr>
          <w:p w14:paraId="37AEDCB9" w14:textId="77777777" w:rsidR="007C0D28" w:rsidRPr="00F80F54" w:rsidRDefault="007C0D28" w:rsidP="00F80F54">
            <w:r w:rsidRPr="00F80F54">
              <w:t>Mimulus guttatus</w:t>
            </w:r>
          </w:p>
        </w:tc>
        <w:tc>
          <w:tcPr>
            <w:tcW w:w="1661" w:type="pct"/>
          </w:tcPr>
          <w:p w14:paraId="4A5673A8" w14:textId="77777777" w:rsidR="007C0D28" w:rsidRPr="00F80F54" w:rsidRDefault="007C0D28" w:rsidP="00F80F54">
            <w:r w:rsidRPr="00F80F54">
              <w:t>Streptophyta</w:t>
            </w:r>
          </w:p>
        </w:tc>
        <w:tc>
          <w:tcPr>
            <w:tcW w:w="1028" w:type="pct"/>
          </w:tcPr>
          <w:p w14:paraId="719FD4B0" w14:textId="77777777" w:rsidR="007C0D28" w:rsidRPr="00F80F54" w:rsidRDefault="007C0D28" w:rsidP="00F80F54">
            <w:r w:rsidRPr="00F80F54">
              <w:t>eukaryota</w:t>
            </w:r>
          </w:p>
        </w:tc>
      </w:tr>
      <w:tr w:rsidR="007C0D28" w:rsidRPr="00F80F54" w14:paraId="1A0C9C9C" w14:textId="77777777" w:rsidTr="007C0D28">
        <w:tc>
          <w:tcPr>
            <w:tcW w:w="392" w:type="pct"/>
          </w:tcPr>
          <w:p w14:paraId="2EB37817" w14:textId="77777777" w:rsidR="007C0D28" w:rsidRPr="007C0D28" w:rsidRDefault="007C0D28" w:rsidP="00F80F54">
            <w:r w:rsidRPr="007C0D28">
              <w:rPr>
                <w:bCs/>
              </w:rPr>
              <w:t>288</w:t>
            </w:r>
          </w:p>
        </w:tc>
        <w:tc>
          <w:tcPr>
            <w:tcW w:w="1919" w:type="pct"/>
          </w:tcPr>
          <w:p w14:paraId="0C73133B" w14:textId="77777777" w:rsidR="007C0D28" w:rsidRPr="00F80F54" w:rsidRDefault="007C0D28" w:rsidP="00F80F54">
            <w:r w:rsidRPr="00F80F54">
              <w:t>Oryza sativa sp. japonica</w:t>
            </w:r>
          </w:p>
        </w:tc>
        <w:tc>
          <w:tcPr>
            <w:tcW w:w="1661" w:type="pct"/>
          </w:tcPr>
          <w:p w14:paraId="35B56925" w14:textId="77777777" w:rsidR="007C0D28" w:rsidRPr="00F80F54" w:rsidRDefault="007C0D28" w:rsidP="00F80F54">
            <w:r w:rsidRPr="00F80F54">
              <w:t>Streptophyta</w:t>
            </w:r>
          </w:p>
        </w:tc>
        <w:tc>
          <w:tcPr>
            <w:tcW w:w="1028" w:type="pct"/>
          </w:tcPr>
          <w:p w14:paraId="0B8F7873" w14:textId="77777777" w:rsidR="007C0D28" w:rsidRPr="00F80F54" w:rsidRDefault="007C0D28" w:rsidP="00F80F54">
            <w:r w:rsidRPr="00F80F54">
              <w:t>eukaryota</w:t>
            </w:r>
          </w:p>
        </w:tc>
      </w:tr>
      <w:tr w:rsidR="007C0D28" w:rsidRPr="00F80F54" w14:paraId="70AF040F" w14:textId="77777777" w:rsidTr="007C0D28">
        <w:tc>
          <w:tcPr>
            <w:tcW w:w="392" w:type="pct"/>
          </w:tcPr>
          <w:p w14:paraId="70E0D56D" w14:textId="77777777" w:rsidR="007C0D28" w:rsidRPr="007C0D28" w:rsidRDefault="007C0D28" w:rsidP="00F80F54">
            <w:r w:rsidRPr="007C0D28">
              <w:rPr>
                <w:bCs/>
              </w:rPr>
              <w:t>289</w:t>
            </w:r>
          </w:p>
        </w:tc>
        <w:tc>
          <w:tcPr>
            <w:tcW w:w="1919" w:type="pct"/>
          </w:tcPr>
          <w:p w14:paraId="549EF1CF" w14:textId="77777777" w:rsidR="007C0D28" w:rsidRPr="00F80F54" w:rsidRDefault="007C0D28" w:rsidP="00F80F54">
            <w:r w:rsidRPr="00F80F54">
              <w:t>Phaseolus vulgaris</w:t>
            </w:r>
          </w:p>
        </w:tc>
        <w:tc>
          <w:tcPr>
            <w:tcW w:w="1661" w:type="pct"/>
          </w:tcPr>
          <w:p w14:paraId="70AF65BE" w14:textId="77777777" w:rsidR="007C0D28" w:rsidRPr="00F80F54" w:rsidRDefault="007C0D28" w:rsidP="00F80F54">
            <w:r w:rsidRPr="00F80F54">
              <w:t>Streptophyta</w:t>
            </w:r>
          </w:p>
        </w:tc>
        <w:tc>
          <w:tcPr>
            <w:tcW w:w="1028" w:type="pct"/>
          </w:tcPr>
          <w:p w14:paraId="13DF182C" w14:textId="77777777" w:rsidR="007C0D28" w:rsidRPr="00F80F54" w:rsidRDefault="007C0D28" w:rsidP="00F80F54">
            <w:r w:rsidRPr="00F80F54">
              <w:t>eukaryota</w:t>
            </w:r>
          </w:p>
        </w:tc>
      </w:tr>
      <w:tr w:rsidR="007C0D28" w:rsidRPr="00F80F54" w14:paraId="19EFEEBF" w14:textId="77777777" w:rsidTr="007C0D28">
        <w:tc>
          <w:tcPr>
            <w:tcW w:w="392" w:type="pct"/>
          </w:tcPr>
          <w:p w14:paraId="053B9682" w14:textId="77777777" w:rsidR="007C0D28" w:rsidRPr="007C0D28" w:rsidRDefault="007C0D28" w:rsidP="00F80F54">
            <w:r w:rsidRPr="007C0D28">
              <w:rPr>
                <w:bCs/>
              </w:rPr>
              <w:t>290</w:t>
            </w:r>
          </w:p>
        </w:tc>
        <w:tc>
          <w:tcPr>
            <w:tcW w:w="1919" w:type="pct"/>
          </w:tcPr>
          <w:p w14:paraId="40F6BE45" w14:textId="77777777" w:rsidR="007C0D28" w:rsidRPr="00F80F54" w:rsidRDefault="007C0D28" w:rsidP="00F80F54">
            <w:r w:rsidRPr="00F80F54">
              <w:t>Physcomitrella patens sp. patens</w:t>
            </w:r>
          </w:p>
        </w:tc>
        <w:tc>
          <w:tcPr>
            <w:tcW w:w="1661" w:type="pct"/>
          </w:tcPr>
          <w:p w14:paraId="54EE2AC4" w14:textId="77777777" w:rsidR="007C0D28" w:rsidRPr="00F80F54" w:rsidRDefault="007C0D28" w:rsidP="00F80F54">
            <w:r w:rsidRPr="00F80F54">
              <w:t>Streptophyta</w:t>
            </w:r>
          </w:p>
        </w:tc>
        <w:tc>
          <w:tcPr>
            <w:tcW w:w="1028" w:type="pct"/>
          </w:tcPr>
          <w:p w14:paraId="4FEB88E7" w14:textId="77777777" w:rsidR="007C0D28" w:rsidRPr="00F80F54" w:rsidRDefault="007C0D28" w:rsidP="00F80F54">
            <w:r w:rsidRPr="00F80F54">
              <w:t>eukaryota</w:t>
            </w:r>
          </w:p>
        </w:tc>
      </w:tr>
      <w:tr w:rsidR="007C0D28" w:rsidRPr="00F80F54" w14:paraId="1A0DA116" w14:textId="77777777" w:rsidTr="007C0D28">
        <w:tc>
          <w:tcPr>
            <w:tcW w:w="392" w:type="pct"/>
          </w:tcPr>
          <w:p w14:paraId="24A6CD49" w14:textId="77777777" w:rsidR="007C0D28" w:rsidRPr="007C0D28" w:rsidRDefault="007C0D28" w:rsidP="00F80F54">
            <w:r w:rsidRPr="007C0D28">
              <w:rPr>
                <w:bCs/>
              </w:rPr>
              <w:t>291</w:t>
            </w:r>
          </w:p>
        </w:tc>
        <w:tc>
          <w:tcPr>
            <w:tcW w:w="1919" w:type="pct"/>
          </w:tcPr>
          <w:p w14:paraId="5730D2F1" w14:textId="77777777" w:rsidR="007C0D28" w:rsidRPr="00F80F54" w:rsidRDefault="007C0D28" w:rsidP="00F80F54">
            <w:r w:rsidRPr="00F80F54">
              <w:t>Populus trichocarpa</w:t>
            </w:r>
          </w:p>
        </w:tc>
        <w:tc>
          <w:tcPr>
            <w:tcW w:w="1661" w:type="pct"/>
          </w:tcPr>
          <w:p w14:paraId="07194BE2" w14:textId="77777777" w:rsidR="007C0D28" w:rsidRPr="00F80F54" w:rsidRDefault="007C0D28" w:rsidP="00F80F54">
            <w:r w:rsidRPr="00F80F54">
              <w:t>Streptophyta</w:t>
            </w:r>
          </w:p>
        </w:tc>
        <w:tc>
          <w:tcPr>
            <w:tcW w:w="1028" w:type="pct"/>
          </w:tcPr>
          <w:p w14:paraId="7080D8E4" w14:textId="77777777" w:rsidR="007C0D28" w:rsidRPr="00F80F54" w:rsidRDefault="007C0D28" w:rsidP="00F80F54">
            <w:r w:rsidRPr="00F80F54">
              <w:t>eukaryota</w:t>
            </w:r>
          </w:p>
        </w:tc>
      </w:tr>
      <w:tr w:rsidR="007C0D28" w:rsidRPr="00F80F54" w14:paraId="15579CD0" w14:textId="77777777" w:rsidTr="007C0D28">
        <w:tc>
          <w:tcPr>
            <w:tcW w:w="392" w:type="pct"/>
          </w:tcPr>
          <w:p w14:paraId="17E97F05" w14:textId="77777777" w:rsidR="007C0D28" w:rsidRPr="007C0D28" w:rsidRDefault="007C0D28" w:rsidP="00F80F54">
            <w:r w:rsidRPr="007C0D28">
              <w:rPr>
                <w:bCs/>
              </w:rPr>
              <w:t>292</w:t>
            </w:r>
          </w:p>
        </w:tc>
        <w:tc>
          <w:tcPr>
            <w:tcW w:w="1919" w:type="pct"/>
          </w:tcPr>
          <w:p w14:paraId="57EDEF60" w14:textId="77777777" w:rsidR="007C0D28" w:rsidRPr="00F80F54" w:rsidRDefault="007C0D28" w:rsidP="00F80F54">
            <w:r w:rsidRPr="00F80F54">
              <w:t>Prunus persica</w:t>
            </w:r>
          </w:p>
        </w:tc>
        <w:tc>
          <w:tcPr>
            <w:tcW w:w="1661" w:type="pct"/>
          </w:tcPr>
          <w:p w14:paraId="5E0510E9" w14:textId="77777777" w:rsidR="007C0D28" w:rsidRPr="00F80F54" w:rsidRDefault="007C0D28" w:rsidP="00F80F54">
            <w:r w:rsidRPr="00F80F54">
              <w:t>Streptophyta</w:t>
            </w:r>
          </w:p>
        </w:tc>
        <w:tc>
          <w:tcPr>
            <w:tcW w:w="1028" w:type="pct"/>
          </w:tcPr>
          <w:p w14:paraId="0366AF16" w14:textId="77777777" w:rsidR="007C0D28" w:rsidRPr="00F80F54" w:rsidRDefault="007C0D28" w:rsidP="00F80F54">
            <w:r w:rsidRPr="00F80F54">
              <w:t>eukaryota</w:t>
            </w:r>
          </w:p>
        </w:tc>
      </w:tr>
      <w:tr w:rsidR="007C0D28" w:rsidRPr="00F80F54" w14:paraId="79E96B47" w14:textId="77777777" w:rsidTr="007C0D28">
        <w:tc>
          <w:tcPr>
            <w:tcW w:w="392" w:type="pct"/>
          </w:tcPr>
          <w:p w14:paraId="5D27856B" w14:textId="77777777" w:rsidR="007C0D28" w:rsidRPr="007C0D28" w:rsidRDefault="007C0D28" w:rsidP="00F80F54">
            <w:r w:rsidRPr="007C0D28">
              <w:rPr>
                <w:bCs/>
              </w:rPr>
              <w:t>293</w:t>
            </w:r>
          </w:p>
        </w:tc>
        <w:tc>
          <w:tcPr>
            <w:tcW w:w="1919" w:type="pct"/>
          </w:tcPr>
          <w:p w14:paraId="4B5C13ED" w14:textId="77777777" w:rsidR="007C0D28" w:rsidRPr="00F80F54" w:rsidRDefault="007C0D28" w:rsidP="00F80F54">
            <w:r w:rsidRPr="00F80F54">
              <w:t>Ricinus communis</w:t>
            </w:r>
          </w:p>
        </w:tc>
        <w:tc>
          <w:tcPr>
            <w:tcW w:w="1661" w:type="pct"/>
          </w:tcPr>
          <w:p w14:paraId="26754397" w14:textId="77777777" w:rsidR="007C0D28" w:rsidRPr="00F80F54" w:rsidRDefault="007C0D28" w:rsidP="00F80F54">
            <w:r w:rsidRPr="00F80F54">
              <w:t>Streptophyta</w:t>
            </w:r>
          </w:p>
        </w:tc>
        <w:tc>
          <w:tcPr>
            <w:tcW w:w="1028" w:type="pct"/>
          </w:tcPr>
          <w:p w14:paraId="7BAEBF2F" w14:textId="77777777" w:rsidR="007C0D28" w:rsidRPr="00F80F54" w:rsidRDefault="007C0D28" w:rsidP="00F80F54">
            <w:r w:rsidRPr="00F80F54">
              <w:t>eukaryota</w:t>
            </w:r>
          </w:p>
        </w:tc>
      </w:tr>
      <w:tr w:rsidR="007C0D28" w:rsidRPr="00F80F54" w14:paraId="2FE49147" w14:textId="77777777" w:rsidTr="007C0D28">
        <w:tc>
          <w:tcPr>
            <w:tcW w:w="392" w:type="pct"/>
          </w:tcPr>
          <w:p w14:paraId="0AC570B7" w14:textId="77777777" w:rsidR="007C0D28" w:rsidRPr="007C0D28" w:rsidRDefault="007C0D28" w:rsidP="00F80F54">
            <w:r w:rsidRPr="007C0D28">
              <w:rPr>
                <w:bCs/>
              </w:rPr>
              <w:t>294</w:t>
            </w:r>
          </w:p>
        </w:tc>
        <w:tc>
          <w:tcPr>
            <w:tcW w:w="1919" w:type="pct"/>
          </w:tcPr>
          <w:p w14:paraId="38C59CA3" w14:textId="77777777" w:rsidR="007C0D28" w:rsidRPr="00F80F54" w:rsidRDefault="007C0D28" w:rsidP="00F80F54">
            <w:r w:rsidRPr="00F80F54">
              <w:t>Selaginella moellendorffii</w:t>
            </w:r>
          </w:p>
        </w:tc>
        <w:tc>
          <w:tcPr>
            <w:tcW w:w="1661" w:type="pct"/>
          </w:tcPr>
          <w:p w14:paraId="1016FB00" w14:textId="77777777" w:rsidR="007C0D28" w:rsidRPr="00F80F54" w:rsidRDefault="007C0D28" w:rsidP="00F80F54">
            <w:r w:rsidRPr="00F80F54">
              <w:t>Streptophyta</w:t>
            </w:r>
          </w:p>
        </w:tc>
        <w:tc>
          <w:tcPr>
            <w:tcW w:w="1028" w:type="pct"/>
          </w:tcPr>
          <w:p w14:paraId="5CA7E40C" w14:textId="77777777" w:rsidR="007C0D28" w:rsidRPr="00F80F54" w:rsidRDefault="007C0D28" w:rsidP="00F80F54">
            <w:r w:rsidRPr="00F80F54">
              <w:t>eukaryota</w:t>
            </w:r>
          </w:p>
        </w:tc>
      </w:tr>
      <w:tr w:rsidR="007C0D28" w:rsidRPr="00F80F54" w14:paraId="237550E5" w14:textId="77777777" w:rsidTr="007C0D28">
        <w:tc>
          <w:tcPr>
            <w:tcW w:w="392" w:type="pct"/>
          </w:tcPr>
          <w:p w14:paraId="6EA6205D" w14:textId="77777777" w:rsidR="007C0D28" w:rsidRPr="007C0D28" w:rsidRDefault="007C0D28" w:rsidP="00F80F54">
            <w:r w:rsidRPr="007C0D28">
              <w:rPr>
                <w:bCs/>
              </w:rPr>
              <w:t>295</w:t>
            </w:r>
          </w:p>
        </w:tc>
        <w:tc>
          <w:tcPr>
            <w:tcW w:w="1919" w:type="pct"/>
          </w:tcPr>
          <w:p w14:paraId="58F4F51F" w14:textId="77777777" w:rsidR="007C0D28" w:rsidRPr="00F80F54" w:rsidRDefault="007C0D28" w:rsidP="00F80F54">
            <w:r w:rsidRPr="00F80F54">
              <w:t>Setaria italica</w:t>
            </w:r>
          </w:p>
        </w:tc>
        <w:tc>
          <w:tcPr>
            <w:tcW w:w="1661" w:type="pct"/>
          </w:tcPr>
          <w:p w14:paraId="486C94EE" w14:textId="77777777" w:rsidR="007C0D28" w:rsidRPr="00F80F54" w:rsidRDefault="007C0D28" w:rsidP="00F80F54">
            <w:r w:rsidRPr="00F80F54">
              <w:t>Streptophyta</w:t>
            </w:r>
          </w:p>
        </w:tc>
        <w:tc>
          <w:tcPr>
            <w:tcW w:w="1028" w:type="pct"/>
          </w:tcPr>
          <w:p w14:paraId="089A532B" w14:textId="77777777" w:rsidR="007C0D28" w:rsidRPr="00F80F54" w:rsidRDefault="007C0D28" w:rsidP="00F80F54">
            <w:r w:rsidRPr="00F80F54">
              <w:t>eukaryota</w:t>
            </w:r>
          </w:p>
        </w:tc>
      </w:tr>
      <w:tr w:rsidR="007C0D28" w:rsidRPr="00F80F54" w14:paraId="2A48D093" w14:textId="77777777" w:rsidTr="007C0D28">
        <w:tc>
          <w:tcPr>
            <w:tcW w:w="392" w:type="pct"/>
          </w:tcPr>
          <w:p w14:paraId="66AD247A" w14:textId="77777777" w:rsidR="007C0D28" w:rsidRPr="007C0D28" w:rsidRDefault="007C0D28" w:rsidP="00F80F54">
            <w:r w:rsidRPr="007C0D28">
              <w:rPr>
                <w:bCs/>
              </w:rPr>
              <w:t>296</w:t>
            </w:r>
          </w:p>
        </w:tc>
        <w:tc>
          <w:tcPr>
            <w:tcW w:w="1919" w:type="pct"/>
          </w:tcPr>
          <w:p w14:paraId="629A4D10" w14:textId="77777777" w:rsidR="007C0D28" w:rsidRPr="00F80F54" w:rsidRDefault="007C0D28" w:rsidP="00F80F54">
            <w:r w:rsidRPr="00F80F54">
              <w:t>Solanum lycopersicum</w:t>
            </w:r>
          </w:p>
        </w:tc>
        <w:tc>
          <w:tcPr>
            <w:tcW w:w="1661" w:type="pct"/>
          </w:tcPr>
          <w:p w14:paraId="548B55B9" w14:textId="77777777" w:rsidR="007C0D28" w:rsidRPr="00F80F54" w:rsidRDefault="007C0D28" w:rsidP="00F80F54">
            <w:r w:rsidRPr="00F80F54">
              <w:t>Streptophyta</w:t>
            </w:r>
          </w:p>
        </w:tc>
        <w:tc>
          <w:tcPr>
            <w:tcW w:w="1028" w:type="pct"/>
          </w:tcPr>
          <w:p w14:paraId="00647E2A" w14:textId="77777777" w:rsidR="007C0D28" w:rsidRPr="00F80F54" w:rsidRDefault="007C0D28" w:rsidP="00F80F54">
            <w:r w:rsidRPr="00F80F54">
              <w:t>eukaryota</w:t>
            </w:r>
          </w:p>
        </w:tc>
      </w:tr>
      <w:tr w:rsidR="007C0D28" w:rsidRPr="00F80F54" w14:paraId="61E31DDB" w14:textId="77777777" w:rsidTr="007C0D28">
        <w:tc>
          <w:tcPr>
            <w:tcW w:w="392" w:type="pct"/>
          </w:tcPr>
          <w:p w14:paraId="46765D89" w14:textId="77777777" w:rsidR="007C0D28" w:rsidRPr="007C0D28" w:rsidRDefault="007C0D28" w:rsidP="00F80F54">
            <w:r w:rsidRPr="007C0D28">
              <w:rPr>
                <w:bCs/>
              </w:rPr>
              <w:t>297</w:t>
            </w:r>
          </w:p>
        </w:tc>
        <w:tc>
          <w:tcPr>
            <w:tcW w:w="1919" w:type="pct"/>
          </w:tcPr>
          <w:p w14:paraId="05815A7C" w14:textId="77777777" w:rsidR="007C0D28" w:rsidRPr="00F80F54" w:rsidRDefault="007C0D28" w:rsidP="00F80F54">
            <w:r w:rsidRPr="00F80F54">
              <w:t>Sorghum bicolor</w:t>
            </w:r>
          </w:p>
        </w:tc>
        <w:tc>
          <w:tcPr>
            <w:tcW w:w="1661" w:type="pct"/>
          </w:tcPr>
          <w:p w14:paraId="4E78E77E" w14:textId="77777777" w:rsidR="007C0D28" w:rsidRPr="00F80F54" w:rsidRDefault="007C0D28" w:rsidP="00F80F54">
            <w:r w:rsidRPr="00F80F54">
              <w:t>Streptophyta</w:t>
            </w:r>
          </w:p>
        </w:tc>
        <w:tc>
          <w:tcPr>
            <w:tcW w:w="1028" w:type="pct"/>
          </w:tcPr>
          <w:p w14:paraId="0F559934" w14:textId="77777777" w:rsidR="007C0D28" w:rsidRPr="00F80F54" w:rsidRDefault="007C0D28" w:rsidP="00F80F54">
            <w:r w:rsidRPr="00F80F54">
              <w:t>eukaryota</w:t>
            </w:r>
          </w:p>
        </w:tc>
      </w:tr>
      <w:tr w:rsidR="007C0D28" w:rsidRPr="00F80F54" w14:paraId="01EB6234" w14:textId="77777777" w:rsidTr="007C0D28">
        <w:tc>
          <w:tcPr>
            <w:tcW w:w="392" w:type="pct"/>
          </w:tcPr>
          <w:p w14:paraId="60FD3CB7" w14:textId="77777777" w:rsidR="007C0D28" w:rsidRPr="007C0D28" w:rsidRDefault="007C0D28" w:rsidP="00F80F54">
            <w:r w:rsidRPr="007C0D28">
              <w:rPr>
                <w:bCs/>
              </w:rPr>
              <w:t>298</w:t>
            </w:r>
          </w:p>
        </w:tc>
        <w:tc>
          <w:tcPr>
            <w:tcW w:w="1919" w:type="pct"/>
          </w:tcPr>
          <w:p w14:paraId="52F3E8D3" w14:textId="77777777" w:rsidR="007C0D28" w:rsidRPr="00F80F54" w:rsidRDefault="007C0D28" w:rsidP="00F80F54">
            <w:r w:rsidRPr="00F80F54">
              <w:t>Vitis vinifera</w:t>
            </w:r>
          </w:p>
        </w:tc>
        <w:tc>
          <w:tcPr>
            <w:tcW w:w="1661" w:type="pct"/>
          </w:tcPr>
          <w:p w14:paraId="7237B819" w14:textId="77777777" w:rsidR="007C0D28" w:rsidRPr="00F80F54" w:rsidRDefault="007C0D28" w:rsidP="00F80F54">
            <w:r w:rsidRPr="00F80F54">
              <w:t>Streptophyta</w:t>
            </w:r>
          </w:p>
        </w:tc>
        <w:tc>
          <w:tcPr>
            <w:tcW w:w="1028" w:type="pct"/>
          </w:tcPr>
          <w:p w14:paraId="5E9E81EE" w14:textId="77777777" w:rsidR="007C0D28" w:rsidRPr="00F80F54" w:rsidRDefault="007C0D28" w:rsidP="00F80F54">
            <w:r w:rsidRPr="00F80F54">
              <w:t>eukaryota</w:t>
            </w:r>
          </w:p>
        </w:tc>
      </w:tr>
      <w:tr w:rsidR="007C0D28" w:rsidRPr="00F80F54" w14:paraId="3D5C48DE" w14:textId="77777777" w:rsidTr="007C0D28">
        <w:tc>
          <w:tcPr>
            <w:tcW w:w="392" w:type="pct"/>
          </w:tcPr>
          <w:p w14:paraId="3E231718" w14:textId="77777777" w:rsidR="007C0D28" w:rsidRPr="007C0D28" w:rsidRDefault="007C0D28" w:rsidP="00F80F54">
            <w:r w:rsidRPr="007C0D28">
              <w:rPr>
                <w:bCs/>
              </w:rPr>
              <w:t>299</w:t>
            </w:r>
          </w:p>
        </w:tc>
        <w:tc>
          <w:tcPr>
            <w:tcW w:w="1919" w:type="pct"/>
          </w:tcPr>
          <w:p w14:paraId="39D5238A" w14:textId="77777777" w:rsidR="007C0D28" w:rsidRPr="00F80F54" w:rsidRDefault="007C0D28" w:rsidP="00F80F54">
            <w:r w:rsidRPr="00F80F54">
              <w:t>Zea mays</w:t>
            </w:r>
          </w:p>
        </w:tc>
        <w:tc>
          <w:tcPr>
            <w:tcW w:w="1661" w:type="pct"/>
          </w:tcPr>
          <w:p w14:paraId="40C14A49" w14:textId="77777777" w:rsidR="007C0D28" w:rsidRPr="00F80F54" w:rsidRDefault="007C0D28" w:rsidP="00F80F54">
            <w:r w:rsidRPr="00F80F54">
              <w:t>Streptophyta</w:t>
            </w:r>
          </w:p>
        </w:tc>
        <w:tc>
          <w:tcPr>
            <w:tcW w:w="1028" w:type="pct"/>
          </w:tcPr>
          <w:p w14:paraId="524BB49A" w14:textId="77777777" w:rsidR="007C0D28" w:rsidRPr="00F80F54" w:rsidRDefault="007C0D28" w:rsidP="00F80F54">
            <w:r w:rsidRPr="00F80F54">
              <w:t>eukaryota</w:t>
            </w:r>
          </w:p>
        </w:tc>
      </w:tr>
      <w:tr w:rsidR="007C0D28" w:rsidRPr="00F80F54" w14:paraId="1F12027F" w14:textId="77777777" w:rsidTr="007C0D28">
        <w:tc>
          <w:tcPr>
            <w:tcW w:w="392" w:type="pct"/>
          </w:tcPr>
          <w:p w14:paraId="18644D15" w14:textId="77777777" w:rsidR="007C0D28" w:rsidRPr="007C0D28" w:rsidRDefault="007C0D28" w:rsidP="00F80F54">
            <w:r w:rsidRPr="007C0D28">
              <w:rPr>
                <w:bCs/>
              </w:rPr>
              <w:t>300</w:t>
            </w:r>
          </w:p>
        </w:tc>
        <w:tc>
          <w:tcPr>
            <w:tcW w:w="1919" w:type="pct"/>
          </w:tcPr>
          <w:p w14:paraId="75119465" w14:textId="77777777" w:rsidR="007C0D28" w:rsidRPr="00F80F54" w:rsidRDefault="007C0D28" w:rsidP="00F80F54">
            <w:r w:rsidRPr="00F80F54">
              <w:t>Thellungiella halophila</w:t>
            </w:r>
          </w:p>
        </w:tc>
        <w:tc>
          <w:tcPr>
            <w:tcW w:w="1661" w:type="pct"/>
          </w:tcPr>
          <w:p w14:paraId="3E76D5E3" w14:textId="77777777" w:rsidR="007C0D28" w:rsidRPr="00F80F54" w:rsidRDefault="007C0D28" w:rsidP="00F80F54">
            <w:r w:rsidRPr="00F80F54">
              <w:t>Streptophyta</w:t>
            </w:r>
          </w:p>
        </w:tc>
        <w:tc>
          <w:tcPr>
            <w:tcW w:w="1028" w:type="pct"/>
          </w:tcPr>
          <w:p w14:paraId="6FF82E38" w14:textId="77777777" w:rsidR="007C0D28" w:rsidRPr="00F80F54" w:rsidRDefault="007C0D28" w:rsidP="00F80F54">
            <w:r w:rsidRPr="00F80F54">
              <w:t>eukaryota</w:t>
            </w:r>
          </w:p>
        </w:tc>
      </w:tr>
      <w:tr w:rsidR="007C0D28" w:rsidRPr="00F80F54" w14:paraId="00ACF427" w14:textId="77777777" w:rsidTr="007C0D28">
        <w:tc>
          <w:tcPr>
            <w:tcW w:w="392" w:type="pct"/>
          </w:tcPr>
          <w:p w14:paraId="10F68833" w14:textId="77777777" w:rsidR="007C0D28" w:rsidRPr="007C0D28" w:rsidRDefault="007C0D28" w:rsidP="00F80F54">
            <w:r w:rsidRPr="007C0D28">
              <w:rPr>
                <w:bCs/>
              </w:rPr>
              <w:t>301</w:t>
            </w:r>
          </w:p>
        </w:tc>
        <w:tc>
          <w:tcPr>
            <w:tcW w:w="1919" w:type="pct"/>
          </w:tcPr>
          <w:p w14:paraId="41856307" w14:textId="77777777" w:rsidR="007C0D28" w:rsidRPr="00F80F54" w:rsidRDefault="007C0D28" w:rsidP="00F80F54">
            <w:r w:rsidRPr="00F80F54">
              <w:t>Chlorella sp. NC64A</w:t>
            </w:r>
          </w:p>
        </w:tc>
        <w:tc>
          <w:tcPr>
            <w:tcW w:w="1661" w:type="pct"/>
          </w:tcPr>
          <w:p w14:paraId="3534E1F4" w14:textId="77777777" w:rsidR="007C0D28" w:rsidRPr="00F80F54" w:rsidRDefault="007C0D28" w:rsidP="00F80F54">
            <w:r w:rsidRPr="00F80F54">
              <w:t>Chlorophyta</w:t>
            </w:r>
          </w:p>
        </w:tc>
        <w:tc>
          <w:tcPr>
            <w:tcW w:w="1028" w:type="pct"/>
          </w:tcPr>
          <w:p w14:paraId="48CD2262" w14:textId="77777777" w:rsidR="007C0D28" w:rsidRPr="00F80F54" w:rsidRDefault="007C0D28" w:rsidP="00F80F54">
            <w:r w:rsidRPr="00F80F54">
              <w:t>eukaryota</w:t>
            </w:r>
          </w:p>
        </w:tc>
      </w:tr>
      <w:tr w:rsidR="007C0D28" w:rsidRPr="00F80F54" w14:paraId="05132DD2" w14:textId="77777777" w:rsidTr="007C0D28">
        <w:tc>
          <w:tcPr>
            <w:tcW w:w="392" w:type="pct"/>
          </w:tcPr>
          <w:p w14:paraId="061F3AE3" w14:textId="77777777" w:rsidR="007C0D28" w:rsidRPr="007C0D28" w:rsidRDefault="007C0D28" w:rsidP="00F80F54">
            <w:r w:rsidRPr="007C0D28">
              <w:rPr>
                <w:bCs/>
              </w:rPr>
              <w:t>302</w:t>
            </w:r>
          </w:p>
        </w:tc>
        <w:tc>
          <w:tcPr>
            <w:tcW w:w="1919" w:type="pct"/>
          </w:tcPr>
          <w:p w14:paraId="0CDADD86" w14:textId="77777777" w:rsidR="007C0D28" w:rsidRPr="00F80F54" w:rsidRDefault="007C0D28" w:rsidP="00F80F54">
            <w:r w:rsidRPr="00F80F54">
              <w:t>Chlamydomonas reinhardtii</w:t>
            </w:r>
          </w:p>
        </w:tc>
        <w:tc>
          <w:tcPr>
            <w:tcW w:w="1661" w:type="pct"/>
          </w:tcPr>
          <w:p w14:paraId="43711E7E" w14:textId="77777777" w:rsidR="007C0D28" w:rsidRPr="00F80F54" w:rsidRDefault="007C0D28" w:rsidP="00F80F54">
            <w:r w:rsidRPr="00F80F54">
              <w:t>Chlorophyta</w:t>
            </w:r>
          </w:p>
        </w:tc>
        <w:tc>
          <w:tcPr>
            <w:tcW w:w="1028" w:type="pct"/>
          </w:tcPr>
          <w:p w14:paraId="65ABA62E" w14:textId="77777777" w:rsidR="007C0D28" w:rsidRPr="00F80F54" w:rsidRDefault="007C0D28" w:rsidP="00F80F54">
            <w:r w:rsidRPr="00F80F54">
              <w:t>eukaryota</w:t>
            </w:r>
          </w:p>
        </w:tc>
      </w:tr>
      <w:tr w:rsidR="007C0D28" w:rsidRPr="00F80F54" w14:paraId="7E22F689" w14:textId="77777777" w:rsidTr="007C0D28">
        <w:tc>
          <w:tcPr>
            <w:tcW w:w="392" w:type="pct"/>
          </w:tcPr>
          <w:p w14:paraId="4BD19579" w14:textId="77777777" w:rsidR="007C0D28" w:rsidRPr="007C0D28" w:rsidRDefault="007C0D28" w:rsidP="00F80F54">
            <w:r w:rsidRPr="007C0D28">
              <w:rPr>
                <w:bCs/>
              </w:rPr>
              <w:t>303</w:t>
            </w:r>
          </w:p>
        </w:tc>
        <w:tc>
          <w:tcPr>
            <w:tcW w:w="1919" w:type="pct"/>
          </w:tcPr>
          <w:p w14:paraId="7DECBC61" w14:textId="77777777" w:rsidR="007C0D28" w:rsidRPr="00F80F54" w:rsidRDefault="007C0D28" w:rsidP="00F80F54">
            <w:r w:rsidRPr="00F80F54">
              <w:t>Micromonas sp. CCMP490</w:t>
            </w:r>
          </w:p>
        </w:tc>
        <w:tc>
          <w:tcPr>
            <w:tcW w:w="1661" w:type="pct"/>
          </w:tcPr>
          <w:p w14:paraId="7E03D0A4" w14:textId="77777777" w:rsidR="007C0D28" w:rsidRPr="00F80F54" w:rsidRDefault="007C0D28" w:rsidP="00F80F54">
            <w:r w:rsidRPr="00F80F54">
              <w:t>Chlorophyta</w:t>
            </w:r>
          </w:p>
        </w:tc>
        <w:tc>
          <w:tcPr>
            <w:tcW w:w="1028" w:type="pct"/>
          </w:tcPr>
          <w:p w14:paraId="73682A12" w14:textId="77777777" w:rsidR="007C0D28" w:rsidRPr="00F80F54" w:rsidRDefault="007C0D28" w:rsidP="00F80F54">
            <w:r w:rsidRPr="00F80F54">
              <w:t>eukaryota</w:t>
            </w:r>
          </w:p>
        </w:tc>
      </w:tr>
      <w:tr w:rsidR="007C0D28" w:rsidRPr="00F80F54" w14:paraId="4BC94CA8" w14:textId="77777777" w:rsidTr="007C0D28">
        <w:tc>
          <w:tcPr>
            <w:tcW w:w="392" w:type="pct"/>
          </w:tcPr>
          <w:p w14:paraId="1E58EBAB" w14:textId="77777777" w:rsidR="007C0D28" w:rsidRPr="007C0D28" w:rsidRDefault="007C0D28" w:rsidP="00F80F54">
            <w:r w:rsidRPr="007C0D28">
              <w:rPr>
                <w:bCs/>
              </w:rPr>
              <w:t>304</w:t>
            </w:r>
          </w:p>
        </w:tc>
        <w:tc>
          <w:tcPr>
            <w:tcW w:w="1919" w:type="pct"/>
          </w:tcPr>
          <w:p w14:paraId="7A1B41F0" w14:textId="77777777" w:rsidR="007C0D28" w:rsidRPr="00F80F54" w:rsidRDefault="007C0D28" w:rsidP="00F80F54">
            <w:r w:rsidRPr="00F80F54">
              <w:t>Micromonas pusilla sp. RCC299</w:t>
            </w:r>
          </w:p>
        </w:tc>
        <w:tc>
          <w:tcPr>
            <w:tcW w:w="1661" w:type="pct"/>
          </w:tcPr>
          <w:p w14:paraId="02BD7AC5" w14:textId="77777777" w:rsidR="007C0D28" w:rsidRPr="00F80F54" w:rsidRDefault="007C0D28" w:rsidP="00F80F54">
            <w:r w:rsidRPr="00F80F54">
              <w:t>Chlorophyta</w:t>
            </w:r>
          </w:p>
        </w:tc>
        <w:tc>
          <w:tcPr>
            <w:tcW w:w="1028" w:type="pct"/>
          </w:tcPr>
          <w:p w14:paraId="3A1B7E4E" w14:textId="77777777" w:rsidR="007C0D28" w:rsidRPr="00F80F54" w:rsidRDefault="007C0D28" w:rsidP="00F80F54">
            <w:r w:rsidRPr="00F80F54">
              <w:t>eukaryota</w:t>
            </w:r>
          </w:p>
        </w:tc>
      </w:tr>
      <w:tr w:rsidR="007C0D28" w:rsidRPr="00F80F54" w14:paraId="60D74187" w14:textId="77777777" w:rsidTr="007C0D28">
        <w:tc>
          <w:tcPr>
            <w:tcW w:w="392" w:type="pct"/>
          </w:tcPr>
          <w:p w14:paraId="048E9D1B" w14:textId="77777777" w:rsidR="007C0D28" w:rsidRPr="007C0D28" w:rsidRDefault="007C0D28" w:rsidP="00F80F54">
            <w:r w:rsidRPr="007C0D28">
              <w:rPr>
                <w:bCs/>
              </w:rPr>
              <w:t>305</w:t>
            </w:r>
          </w:p>
        </w:tc>
        <w:tc>
          <w:tcPr>
            <w:tcW w:w="1919" w:type="pct"/>
          </w:tcPr>
          <w:p w14:paraId="6C443761" w14:textId="77777777" w:rsidR="007C0D28" w:rsidRPr="00F80F54" w:rsidRDefault="007C0D28" w:rsidP="00F80F54">
            <w:r w:rsidRPr="00F80F54">
              <w:t>Ostreococcus lucimarinus</w:t>
            </w:r>
          </w:p>
        </w:tc>
        <w:tc>
          <w:tcPr>
            <w:tcW w:w="1661" w:type="pct"/>
          </w:tcPr>
          <w:p w14:paraId="100D8259" w14:textId="77777777" w:rsidR="007C0D28" w:rsidRPr="00F80F54" w:rsidRDefault="007C0D28" w:rsidP="00F80F54">
            <w:r w:rsidRPr="00F80F54">
              <w:t>Chlorophyta</w:t>
            </w:r>
          </w:p>
        </w:tc>
        <w:tc>
          <w:tcPr>
            <w:tcW w:w="1028" w:type="pct"/>
          </w:tcPr>
          <w:p w14:paraId="714E386A" w14:textId="77777777" w:rsidR="007C0D28" w:rsidRPr="00F80F54" w:rsidRDefault="007C0D28" w:rsidP="00F80F54">
            <w:r w:rsidRPr="00F80F54">
              <w:t>eukaryota</w:t>
            </w:r>
          </w:p>
        </w:tc>
      </w:tr>
      <w:tr w:rsidR="007C0D28" w:rsidRPr="00F80F54" w14:paraId="5A4677F6" w14:textId="77777777" w:rsidTr="007C0D28">
        <w:tc>
          <w:tcPr>
            <w:tcW w:w="392" w:type="pct"/>
          </w:tcPr>
          <w:p w14:paraId="3CF9BE2C" w14:textId="77777777" w:rsidR="007C0D28" w:rsidRPr="007C0D28" w:rsidRDefault="007C0D28" w:rsidP="00F80F54">
            <w:r w:rsidRPr="007C0D28">
              <w:rPr>
                <w:bCs/>
              </w:rPr>
              <w:t>306</w:t>
            </w:r>
          </w:p>
        </w:tc>
        <w:tc>
          <w:tcPr>
            <w:tcW w:w="1919" w:type="pct"/>
          </w:tcPr>
          <w:p w14:paraId="54EEE763" w14:textId="77777777" w:rsidR="007C0D28" w:rsidRPr="00F80F54" w:rsidRDefault="007C0D28" w:rsidP="00F80F54">
            <w:r w:rsidRPr="00F80F54">
              <w:t>Ostreococcus sp. RCC809</w:t>
            </w:r>
          </w:p>
        </w:tc>
        <w:tc>
          <w:tcPr>
            <w:tcW w:w="1661" w:type="pct"/>
          </w:tcPr>
          <w:p w14:paraId="6C2FA644" w14:textId="77777777" w:rsidR="007C0D28" w:rsidRPr="00F80F54" w:rsidRDefault="007C0D28" w:rsidP="00F80F54">
            <w:r w:rsidRPr="00F80F54">
              <w:t>Chlorophyta</w:t>
            </w:r>
          </w:p>
        </w:tc>
        <w:tc>
          <w:tcPr>
            <w:tcW w:w="1028" w:type="pct"/>
          </w:tcPr>
          <w:p w14:paraId="7B0A6EB8" w14:textId="77777777" w:rsidR="007C0D28" w:rsidRPr="00F80F54" w:rsidRDefault="007C0D28" w:rsidP="00F80F54">
            <w:r w:rsidRPr="00F80F54">
              <w:t>eukaryota</w:t>
            </w:r>
          </w:p>
        </w:tc>
      </w:tr>
      <w:tr w:rsidR="007C0D28" w:rsidRPr="00F80F54" w14:paraId="39374A1C" w14:textId="77777777" w:rsidTr="007C0D28">
        <w:tc>
          <w:tcPr>
            <w:tcW w:w="392" w:type="pct"/>
          </w:tcPr>
          <w:p w14:paraId="5C750097" w14:textId="77777777" w:rsidR="007C0D28" w:rsidRPr="007C0D28" w:rsidRDefault="007C0D28" w:rsidP="00F80F54">
            <w:r w:rsidRPr="007C0D28">
              <w:rPr>
                <w:bCs/>
              </w:rPr>
              <w:t>307</w:t>
            </w:r>
          </w:p>
        </w:tc>
        <w:tc>
          <w:tcPr>
            <w:tcW w:w="1919" w:type="pct"/>
          </w:tcPr>
          <w:p w14:paraId="37D2447F" w14:textId="77777777" w:rsidR="007C0D28" w:rsidRPr="00F80F54" w:rsidRDefault="007C0D28" w:rsidP="00F80F54">
            <w:r w:rsidRPr="00F80F54">
              <w:t>Ostreococcus tauri</w:t>
            </w:r>
          </w:p>
        </w:tc>
        <w:tc>
          <w:tcPr>
            <w:tcW w:w="1661" w:type="pct"/>
          </w:tcPr>
          <w:p w14:paraId="189A8592" w14:textId="77777777" w:rsidR="007C0D28" w:rsidRPr="00F80F54" w:rsidRDefault="007C0D28" w:rsidP="00F80F54">
            <w:r w:rsidRPr="00F80F54">
              <w:t>Chlorophyta</w:t>
            </w:r>
          </w:p>
        </w:tc>
        <w:tc>
          <w:tcPr>
            <w:tcW w:w="1028" w:type="pct"/>
          </w:tcPr>
          <w:p w14:paraId="7B02E5D0" w14:textId="77777777" w:rsidR="007C0D28" w:rsidRPr="00F80F54" w:rsidRDefault="007C0D28" w:rsidP="00F80F54">
            <w:r w:rsidRPr="00F80F54">
              <w:t>eukaryota</w:t>
            </w:r>
          </w:p>
        </w:tc>
      </w:tr>
      <w:tr w:rsidR="007C0D28" w:rsidRPr="00F80F54" w14:paraId="790C023D" w14:textId="77777777" w:rsidTr="007C0D28">
        <w:tc>
          <w:tcPr>
            <w:tcW w:w="392" w:type="pct"/>
          </w:tcPr>
          <w:p w14:paraId="1922DD3B" w14:textId="77777777" w:rsidR="007C0D28" w:rsidRPr="007C0D28" w:rsidRDefault="007C0D28" w:rsidP="00F80F54">
            <w:r w:rsidRPr="007C0D28">
              <w:rPr>
                <w:bCs/>
              </w:rPr>
              <w:t>308</w:t>
            </w:r>
          </w:p>
        </w:tc>
        <w:tc>
          <w:tcPr>
            <w:tcW w:w="1919" w:type="pct"/>
          </w:tcPr>
          <w:p w14:paraId="0199FCBA" w14:textId="77777777" w:rsidR="007C0D28" w:rsidRPr="00F80F54" w:rsidRDefault="007C0D28" w:rsidP="00F80F54">
            <w:r w:rsidRPr="00F80F54">
              <w:t>Volvox carteri f. nagariensis</w:t>
            </w:r>
          </w:p>
        </w:tc>
        <w:tc>
          <w:tcPr>
            <w:tcW w:w="1661" w:type="pct"/>
          </w:tcPr>
          <w:p w14:paraId="0B810C3E" w14:textId="77777777" w:rsidR="007C0D28" w:rsidRPr="00F80F54" w:rsidRDefault="007C0D28" w:rsidP="00F80F54">
            <w:r w:rsidRPr="00F80F54">
              <w:t>Chlorophyta</w:t>
            </w:r>
          </w:p>
        </w:tc>
        <w:tc>
          <w:tcPr>
            <w:tcW w:w="1028" w:type="pct"/>
          </w:tcPr>
          <w:p w14:paraId="70BF617E" w14:textId="77777777" w:rsidR="007C0D28" w:rsidRPr="00F80F54" w:rsidRDefault="007C0D28" w:rsidP="00F80F54">
            <w:r w:rsidRPr="00F80F54">
              <w:t>eukaryota</w:t>
            </w:r>
          </w:p>
        </w:tc>
      </w:tr>
      <w:tr w:rsidR="007C0D28" w:rsidRPr="00F80F54" w14:paraId="70502C1E" w14:textId="77777777" w:rsidTr="007C0D28">
        <w:tc>
          <w:tcPr>
            <w:tcW w:w="392" w:type="pct"/>
          </w:tcPr>
          <w:p w14:paraId="5CBED020" w14:textId="77777777" w:rsidR="007C0D28" w:rsidRPr="007C0D28" w:rsidRDefault="007C0D28" w:rsidP="00F80F54">
            <w:r w:rsidRPr="007C0D28">
              <w:rPr>
                <w:bCs/>
              </w:rPr>
              <w:t>309</w:t>
            </w:r>
          </w:p>
        </w:tc>
        <w:tc>
          <w:tcPr>
            <w:tcW w:w="1919" w:type="pct"/>
          </w:tcPr>
          <w:p w14:paraId="71FF1589" w14:textId="77777777" w:rsidR="007C0D28" w:rsidRPr="00F80F54" w:rsidRDefault="007C0D28" w:rsidP="00F80F54">
            <w:r w:rsidRPr="00F80F54">
              <w:t>Coccomyxa subellipsoidea</w:t>
            </w:r>
          </w:p>
        </w:tc>
        <w:tc>
          <w:tcPr>
            <w:tcW w:w="1661" w:type="pct"/>
          </w:tcPr>
          <w:p w14:paraId="61EA1EC8" w14:textId="77777777" w:rsidR="007C0D28" w:rsidRPr="00F80F54" w:rsidRDefault="007C0D28" w:rsidP="00F80F54">
            <w:r w:rsidRPr="00F80F54">
              <w:t>Chlorophyta</w:t>
            </w:r>
          </w:p>
        </w:tc>
        <w:tc>
          <w:tcPr>
            <w:tcW w:w="1028" w:type="pct"/>
          </w:tcPr>
          <w:p w14:paraId="6DABBBCA" w14:textId="77777777" w:rsidR="007C0D28" w:rsidRPr="00F80F54" w:rsidRDefault="007C0D28" w:rsidP="00F80F54">
            <w:r w:rsidRPr="00F80F54">
              <w:t>eukaryota</w:t>
            </w:r>
          </w:p>
        </w:tc>
      </w:tr>
      <w:tr w:rsidR="007C0D28" w:rsidRPr="00F80F54" w14:paraId="6B97767E" w14:textId="77777777" w:rsidTr="007C0D28">
        <w:tc>
          <w:tcPr>
            <w:tcW w:w="392" w:type="pct"/>
          </w:tcPr>
          <w:p w14:paraId="4EB95EED" w14:textId="77777777" w:rsidR="007C0D28" w:rsidRPr="007C0D28" w:rsidRDefault="007C0D28" w:rsidP="00F80F54">
            <w:r w:rsidRPr="007C0D28">
              <w:rPr>
                <w:bCs/>
              </w:rPr>
              <w:t>310</w:t>
            </w:r>
          </w:p>
        </w:tc>
        <w:tc>
          <w:tcPr>
            <w:tcW w:w="1919" w:type="pct"/>
          </w:tcPr>
          <w:p w14:paraId="7855BF44" w14:textId="77777777" w:rsidR="007C0D28" w:rsidRPr="00F80F54" w:rsidRDefault="007C0D28" w:rsidP="00F80F54">
            <w:r w:rsidRPr="00F80F54">
              <w:t>Cyanidioschyzon merolae</w:t>
            </w:r>
          </w:p>
        </w:tc>
        <w:tc>
          <w:tcPr>
            <w:tcW w:w="1661" w:type="pct"/>
          </w:tcPr>
          <w:p w14:paraId="0C9790C3" w14:textId="77777777" w:rsidR="007C0D28" w:rsidRPr="00F80F54" w:rsidRDefault="007C0D28" w:rsidP="00F80F54">
            <w:r w:rsidRPr="00F80F54">
              <w:t>Rhodophyta</w:t>
            </w:r>
          </w:p>
        </w:tc>
        <w:tc>
          <w:tcPr>
            <w:tcW w:w="1028" w:type="pct"/>
          </w:tcPr>
          <w:p w14:paraId="2D994276" w14:textId="77777777" w:rsidR="007C0D28" w:rsidRPr="00F80F54" w:rsidRDefault="007C0D28" w:rsidP="00F80F54">
            <w:r w:rsidRPr="00F80F54">
              <w:t>eukaryota</w:t>
            </w:r>
          </w:p>
        </w:tc>
      </w:tr>
      <w:tr w:rsidR="007C0D28" w:rsidRPr="00F80F54" w14:paraId="17B7D26A" w14:textId="77777777" w:rsidTr="007C0D28">
        <w:tc>
          <w:tcPr>
            <w:tcW w:w="392" w:type="pct"/>
          </w:tcPr>
          <w:p w14:paraId="2CA9A082" w14:textId="77777777" w:rsidR="007C0D28" w:rsidRPr="007C0D28" w:rsidRDefault="007C0D28" w:rsidP="00F80F54">
            <w:r w:rsidRPr="007C0D28">
              <w:rPr>
                <w:bCs/>
              </w:rPr>
              <w:t>311</w:t>
            </w:r>
          </w:p>
        </w:tc>
        <w:tc>
          <w:tcPr>
            <w:tcW w:w="1919" w:type="pct"/>
          </w:tcPr>
          <w:p w14:paraId="6BDAFFF4" w14:textId="77777777" w:rsidR="007C0D28" w:rsidRPr="00F80F54" w:rsidRDefault="007C0D28" w:rsidP="00F80F54">
            <w:r w:rsidRPr="00F80F54">
              <w:t>Aureococcus anophagefferens</w:t>
            </w:r>
          </w:p>
        </w:tc>
        <w:tc>
          <w:tcPr>
            <w:tcW w:w="1661" w:type="pct"/>
          </w:tcPr>
          <w:p w14:paraId="4B9A2037" w14:textId="77777777" w:rsidR="007C0D28" w:rsidRPr="00F80F54" w:rsidRDefault="007C0D28" w:rsidP="00F80F54">
            <w:r w:rsidRPr="00F80F54">
              <w:t>Stramenopiles</w:t>
            </w:r>
          </w:p>
        </w:tc>
        <w:tc>
          <w:tcPr>
            <w:tcW w:w="1028" w:type="pct"/>
          </w:tcPr>
          <w:p w14:paraId="72D2B006" w14:textId="77777777" w:rsidR="007C0D28" w:rsidRPr="00F80F54" w:rsidRDefault="007C0D28" w:rsidP="00F80F54">
            <w:r w:rsidRPr="00F80F54">
              <w:t>eukaryota</w:t>
            </w:r>
          </w:p>
        </w:tc>
      </w:tr>
      <w:tr w:rsidR="007C0D28" w:rsidRPr="00F80F54" w14:paraId="27D251E1" w14:textId="77777777" w:rsidTr="007C0D28">
        <w:tc>
          <w:tcPr>
            <w:tcW w:w="392" w:type="pct"/>
          </w:tcPr>
          <w:p w14:paraId="020FE648" w14:textId="77777777" w:rsidR="007C0D28" w:rsidRPr="007C0D28" w:rsidRDefault="007C0D28" w:rsidP="00F80F54">
            <w:r w:rsidRPr="007C0D28">
              <w:rPr>
                <w:bCs/>
              </w:rPr>
              <w:t>312</w:t>
            </w:r>
          </w:p>
        </w:tc>
        <w:tc>
          <w:tcPr>
            <w:tcW w:w="1919" w:type="pct"/>
          </w:tcPr>
          <w:p w14:paraId="64C7348D" w14:textId="77777777" w:rsidR="007C0D28" w:rsidRPr="00F80F54" w:rsidRDefault="007C0D28" w:rsidP="00F80F54">
            <w:r w:rsidRPr="00F80F54">
              <w:t>Ectocarpus siliculosus</w:t>
            </w:r>
          </w:p>
        </w:tc>
        <w:tc>
          <w:tcPr>
            <w:tcW w:w="1661" w:type="pct"/>
          </w:tcPr>
          <w:p w14:paraId="4937E38F" w14:textId="77777777" w:rsidR="007C0D28" w:rsidRPr="00F80F54" w:rsidRDefault="007C0D28" w:rsidP="00F80F54">
            <w:r w:rsidRPr="00F80F54">
              <w:t>Stramenopiles</w:t>
            </w:r>
          </w:p>
        </w:tc>
        <w:tc>
          <w:tcPr>
            <w:tcW w:w="1028" w:type="pct"/>
          </w:tcPr>
          <w:p w14:paraId="0021B2BB" w14:textId="77777777" w:rsidR="007C0D28" w:rsidRPr="00F80F54" w:rsidRDefault="007C0D28" w:rsidP="00F80F54">
            <w:r w:rsidRPr="00F80F54">
              <w:t>eukaryota</w:t>
            </w:r>
          </w:p>
        </w:tc>
      </w:tr>
      <w:tr w:rsidR="007C0D28" w:rsidRPr="00F80F54" w14:paraId="495AF034" w14:textId="77777777" w:rsidTr="007C0D28">
        <w:tc>
          <w:tcPr>
            <w:tcW w:w="392" w:type="pct"/>
          </w:tcPr>
          <w:p w14:paraId="4A9BE314" w14:textId="77777777" w:rsidR="007C0D28" w:rsidRPr="007C0D28" w:rsidRDefault="007C0D28" w:rsidP="00F80F54">
            <w:r w:rsidRPr="007C0D28">
              <w:rPr>
                <w:bCs/>
              </w:rPr>
              <w:t>313</w:t>
            </w:r>
          </w:p>
        </w:tc>
        <w:tc>
          <w:tcPr>
            <w:tcW w:w="1919" w:type="pct"/>
          </w:tcPr>
          <w:p w14:paraId="54E4CC5F" w14:textId="77777777" w:rsidR="007C0D28" w:rsidRPr="00F80F54" w:rsidRDefault="007C0D28" w:rsidP="00F80F54">
            <w:r w:rsidRPr="00F80F54">
              <w:t>Fragilariopsis cylindrus CCMP 1102</w:t>
            </w:r>
          </w:p>
        </w:tc>
        <w:tc>
          <w:tcPr>
            <w:tcW w:w="1661" w:type="pct"/>
          </w:tcPr>
          <w:p w14:paraId="68814515" w14:textId="77777777" w:rsidR="007C0D28" w:rsidRPr="00F80F54" w:rsidRDefault="007C0D28" w:rsidP="00F80F54">
            <w:r w:rsidRPr="00F80F54">
              <w:t>Stramenopiles</w:t>
            </w:r>
          </w:p>
        </w:tc>
        <w:tc>
          <w:tcPr>
            <w:tcW w:w="1028" w:type="pct"/>
          </w:tcPr>
          <w:p w14:paraId="42441809" w14:textId="77777777" w:rsidR="007C0D28" w:rsidRPr="00F80F54" w:rsidRDefault="007C0D28" w:rsidP="00F80F54">
            <w:r w:rsidRPr="00F80F54">
              <w:t>eukaryota</w:t>
            </w:r>
          </w:p>
        </w:tc>
      </w:tr>
      <w:tr w:rsidR="007C0D28" w:rsidRPr="00F80F54" w14:paraId="5BC9C8A2" w14:textId="77777777" w:rsidTr="007C0D28">
        <w:tc>
          <w:tcPr>
            <w:tcW w:w="392" w:type="pct"/>
          </w:tcPr>
          <w:p w14:paraId="40BDDA0D" w14:textId="77777777" w:rsidR="007C0D28" w:rsidRPr="007C0D28" w:rsidRDefault="007C0D28" w:rsidP="00F80F54">
            <w:r w:rsidRPr="007C0D28">
              <w:rPr>
                <w:bCs/>
              </w:rPr>
              <w:t>314</w:t>
            </w:r>
          </w:p>
        </w:tc>
        <w:tc>
          <w:tcPr>
            <w:tcW w:w="1919" w:type="pct"/>
          </w:tcPr>
          <w:p w14:paraId="44FB00EF" w14:textId="77777777" w:rsidR="007C0D28" w:rsidRPr="00F80F54" w:rsidRDefault="007C0D28" w:rsidP="00F80F54">
            <w:r w:rsidRPr="00F80F54">
              <w:t>Phaeodactylum tricornutum</w:t>
            </w:r>
          </w:p>
        </w:tc>
        <w:tc>
          <w:tcPr>
            <w:tcW w:w="1661" w:type="pct"/>
          </w:tcPr>
          <w:p w14:paraId="6C5FB9A6" w14:textId="77777777" w:rsidR="007C0D28" w:rsidRPr="00F80F54" w:rsidRDefault="007C0D28" w:rsidP="00F80F54">
            <w:r w:rsidRPr="00F80F54">
              <w:t>Stramenopiles</w:t>
            </w:r>
          </w:p>
        </w:tc>
        <w:tc>
          <w:tcPr>
            <w:tcW w:w="1028" w:type="pct"/>
          </w:tcPr>
          <w:p w14:paraId="2F61F391" w14:textId="77777777" w:rsidR="007C0D28" w:rsidRPr="00F80F54" w:rsidRDefault="007C0D28" w:rsidP="00F80F54">
            <w:r w:rsidRPr="00F80F54">
              <w:t>eukaryota</w:t>
            </w:r>
          </w:p>
        </w:tc>
      </w:tr>
      <w:tr w:rsidR="007C0D28" w:rsidRPr="00F80F54" w14:paraId="380B9137" w14:textId="77777777" w:rsidTr="007C0D28">
        <w:tc>
          <w:tcPr>
            <w:tcW w:w="392" w:type="pct"/>
          </w:tcPr>
          <w:p w14:paraId="6722C937" w14:textId="77777777" w:rsidR="007C0D28" w:rsidRPr="007C0D28" w:rsidRDefault="007C0D28" w:rsidP="00F80F54">
            <w:r w:rsidRPr="007C0D28">
              <w:rPr>
                <w:bCs/>
              </w:rPr>
              <w:t>315</w:t>
            </w:r>
          </w:p>
        </w:tc>
        <w:tc>
          <w:tcPr>
            <w:tcW w:w="1919" w:type="pct"/>
          </w:tcPr>
          <w:p w14:paraId="334AB215" w14:textId="77777777" w:rsidR="007C0D28" w:rsidRPr="00F80F54" w:rsidRDefault="007C0D28" w:rsidP="00F80F54">
            <w:r w:rsidRPr="00F80F54">
              <w:t>Phytophthora infestans</w:t>
            </w:r>
          </w:p>
        </w:tc>
        <w:tc>
          <w:tcPr>
            <w:tcW w:w="1661" w:type="pct"/>
          </w:tcPr>
          <w:p w14:paraId="539EA07A" w14:textId="77777777" w:rsidR="007C0D28" w:rsidRPr="00F80F54" w:rsidRDefault="007C0D28" w:rsidP="00F80F54">
            <w:r w:rsidRPr="00F80F54">
              <w:t>Stramenopiles</w:t>
            </w:r>
          </w:p>
        </w:tc>
        <w:tc>
          <w:tcPr>
            <w:tcW w:w="1028" w:type="pct"/>
          </w:tcPr>
          <w:p w14:paraId="077F41CA" w14:textId="77777777" w:rsidR="007C0D28" w:rsidRPr="00F80F54" w:rsidRDefault="007C0D28" w:rsidP="00F80F54">
            <w:r w:rsidRPr="00F80F54">
              <w:t>eukaryota</w:t>
            </w:r>
          </w:p>
        </w:tc>
      </w:tr>
      <w:tr w:rsidR="007C0D28" w:rsidRPr="00F80F54" w14:paraId="6AFCF828" w14:textId="77777777" w:rsidTr="007C0D28">
        <w:tc>
          <w:tcPr>
            <w:tcW w:w="392" w:type="pct"/>
          </w:tcPr>
          <w:p w14:paraId="2ECEB29D" w14:textId="77777777" w:rsidR="007C0D28" w:rsidRPr="007C0D28" w:rsidRDefault="007C0D28" w:rsidP="00F80F54">
            <w:r w:rsidRPr="007C0D28">
              <w:rPr>
                <w:bCs/>
              </w:rPr>
              <w:t>316</w:t>
            </w:r>
          </w:p>
        </w:tc>
        <w:tc>
          <w:tcPr>
            <w:tcW w:w="1919" w:type="pct"/>
          </w:tcPr>
          <w:p w14:paraId="03539C54" w14:textId="77777777" w:rsidR="007C0D28" w:rsidRPr="00F80F54" w:rsidRDefault="007C0D28" w:rsidP="00F80F54">
            <w:r w:rsidRPr="00F80F54">
              <w:t>Phytophthora ramorum</w:t>
            </w:r>
          </w:p>
        </w:tc>
        <w:tc>
          <w:tcPr>
            <w:tcW w:w="1661" w:type="pct"/>
          </w:tcPr>
          <w:p w14:paraId="39A1026E" w14:textId="77777777" w:rsidR="007C0D28" w:rsidRPr="00F80F54" w:rsidRDefault="007C0D28" w:rsidP="00F80F54">
            <w:r w:rsidRPr="00F80F54">
              <w:t>Stramenopiles</w:t>
            </w:r>
          </w:p>
        </w:tc>
        <w:tc>
          <w:tcPr>
            <w:tcW w:w="1028" w:type="pct"/>
          </w:tcPr>
          <w:p w14:paraId="70E70D7A" w14:textId="77777777" w:rsidR="007C0D28" w:rsidRPr="00F80F54" w:rsidRDefault="007C0D28" w:rsidP="00F80F54">
            <w:r w:rsidRPr="00F80F54">
              <w:t>eukaryota</w:t>
            </w:r>
          </w:p>
        </w:tc>
      </w:tr>
      <w:tr w:rsidR="007C0D28" w:rsidRPr="00F80F54" w14:paraId="40AE9835" w14:textId="77777777" w:rsidTr="007C0D28">
        <w:tc>
          <w:tcPr>
            <w:tcW w:w="392" w:type="pct"/>
          </w:tcPr>
          <w:p w14:paraId="05C8F3AC" w14:textId="77777777" w:rsidR="007C0D28" w:rsidRPr="007C0D28" w:rsidRDefault="007C0D28" w:rsidP="00F80F54">
            <w:r w:rsidRPr="007C0D28">
              <w:rPr>
                <w:bCs/>
              </w:rPr>
              <w:t>317</w:t>
            </w:r>
          </w:p>
        </w:tc>
        <w:tc>
          <w:tcPr>
            <w:tcW w:w="1919" w:type="pct"/>
          </w:tcPr>
          <w:p w14:paraId="600D7D86" w14:textId="77777777" w:rsidR="007C0D28" w:rsidRPr="00F80F54" w:rsidRDefault="007C0D28" w:rsidP="00F80F54">
            <w:r w:rsidRPr="00F80F54">
              <w:t>Phytophthora sojae</w:t>
            </w:r>
          </w:p>
        </w:tc>
        <w:tc>
          <w:tcPr>
            <w:tcW w:w="1661" w:type="pct"/>
          </w:tcPr>
          <w:p w14:paraId="00955846" w14:textId="77777777" w:rsidR="007C0D28" w:rsidRPr="00F80F54" w:rsidRDefault="007C0D28" w:rsidP="00F80F54">
            <w:r w:rsidRPr="00F80F54">
              <w:t>Stramenopiles</w:t>
            </w:r>
          </w:p>
        </w:tc>
        <w:tc>
          <w:tcPr>
            <w:tcW w:w="1028" w:type="pct"/>
          </w:tcPr>
          <w:p w14:paraId="7C6819B1" w14:textId="77777777" w:rsidR="007C0D28" w:rsidRPr="00F80F54" w:rsidRDefault="007C0D28" w:rsidP="00F80F54">
            <w:r w:rsidRPr="00F80F54">
              <w:t>eukaryota</w:t>
            </w:r>
          </w:p>
        </w:tc>
      </w:tr>
      <w:tr w:rsidR="007C0D28" w:rsidRPr="00F80F54" w14:paraId="1F9D434A" w14:textId="77777777" w:rsidTr="007C0D28">
        <w:tc>
          <w:tcPr>
            <w:tcW w:w="392" w:type="pct"/>
          </w:tcPr>
          <w:p w14:paraId="051206D8" w14:textId="77777777" w:rsidR="007C0D28" w:rsidRPr="007C0D28" w:rsidRDefault="007C0D28" w:rsidP="00F80F54">
            <w:r w:rsidRPr="007C0D28">
              <w:rPr>
                <w:bCs/>
              </w:rPr>
              <w:t>318</w:t>
            </w:r>
          </w:p>
        </w:tc>
        <w:tc>
          <w:tcPr>
            <w:tcW w:w="1919" w:type="pct"/>
          </w:tcPr>
          <w:p w14:paraId="6DEA6140" w14:textId="77777777" w:rsidR="007C0D28" w:rsidRPr="00F80F54" w:rsidRDefault="007C0D28" w:rsidP="00F80F54">
            <w:r w:rsidRPr="00F80F54">
              <w:t>Saprolegnia parasitica</w:t>
            </w:r>
          </w:p>
        </w:tc>
        <w:tc>
          <w:tcPr>
            <w:tcW w:w="1661" w:type="pct"/>
          </w:tcPr>
          <w:p w14:paraId="53A1B535" w14:textId="77777777" w:rsidR="007C0D28" w:rsidRPr="00F80F54" w:rsidRDefault="007C0D28" w:rsidP="00F80F54">
            <w:r w:rsidRPr="00F80F54">
              <w:t>Stramenopiles</w:t>
            </w:r>
          </w:p>
        </w:tc>
        <w:tc>
          <w:tcPr>
            <w:tcW w:w="1028" w:type="pct"/>
          </w:tcPr>
          <w:p w14:paraId="7DB18DE3" w14:textId="77777777" w:rsidR="007C0D28" w:rsidRPr="00F80F54" w:rsidRDefault="007C0D28" w:rsidP="00F80F54">
            <w:r w:rsidRPr="00F80F54">
              <w:t>eukaryota</w:t>
            </w:r>
          </w:p>
        </w:tc>
      </w:tr>
      <w:tr w:rsidR="007C0D28" w:rsidRPr="00F80F54" w14:paraId="789F2F7C" w14:textId="77777777" w:rsidTr="007C0D28">
        <w:tc>
          <w:tcPr>
            <w:tcW w:w="392" w:type="pct"/>
          </w:tcPr>
          <w:p w14:paraId="6F2B313E" w14:textId="77777777" w:rsidR="007C0D28" w:rsidRPr="007C0D28" w:rsidRDefault="007C0D28" w:rsidP="00F80F54">
            <w:r w:rsidRPr="007C0D28">
              <w:rPr>
                <w:bCs/>
              </w:rPr>
              <w:t>319</w:t>
            </w:r>
          </w:p>
        </w:tc>
        <w:tc>
          <w:tcPr>
            <w:tcW w:w="1919" w:type="pct"/>
          </w:tcPr>
          <w:p w14:paraId="78465B13" w14:textId="77777777" w:rsidR="007C0D28" w:rsidRPr="00F80F54" w:rsidRDefault="007C0D28" w:rsidP="00F80F54">
            <w:r w:rsidRPr="00F80F54">
              <w:t>Thalassiosira pseudonana</w:t>
            </w:r>
          </w:p>
        </w:tc>
        <w:tc>
          <w:tcPr>
            <w:tcW w:w="1661" w:type="pct"/>
          </w:tcPr>
          <w:p w14:paraId="3E20ED20" w14:textId="77777777" w:rsidR="007C0D28" w:rsidRPr="00F80F54" w:rsidRDefault="007C0D28" w:rsidP="00F80F54">
            <w:r w:rsidRPr="00F80F54">
              <w:t>Stramenopiles</w:t>
            </w:r>
          </w:p>
        </w:tc>
        <w:tc>
          <w:tcPr>
            <w:tcW w:w="1028" w:type="pct"/>
          </w:tcPr>
          <w:p w14:paraId="1035BCF8" w14:textId="77777777" w:rsidR="007C0D28" w:rsidRPr="00F80F54" w:rsidRDefault="007C0D28" w:rsidP="00F80F54">
            <w:r w:rsidRPr="00F80F54">
              <w:t>eukaryota</w:t>
            </w:r>
          </w:p>
        </w:tc>
      </w:tr>
      <w:tr w:rsidR="007C0D28" w:rsidRPr="00F80F54" w14:paraId="3806DB13" w14:textId="77777777" w:rsidTr="007C0D28">
        <w:tc>
          <w:tcPr>
            <w:tcW w:w="392" w:type="pct"/>
          </w:tcPr>
          <w:p w14:paraId="0DEDAD7F" w14:textId="77777777" w:rsidR="007C0D28" w:rsidRPr="007C0D28" w:rsidRDefault="007C0D28" w:rsidP="00F80F54">
            <w:r w:rsidRPr="007C0D28">
              <w:rPr>
                <w:bCs/>
              </w:rPr>
              <w:t>320</w:t>
            </w:r>
          </w:p>
        </w:tc>
        <w:tc>
          <w:tcPr>
            <w:tcW w:w="1919" w:type="pct"/>
          </w:tcPr>
          <w:p w14:paraId="29A8BB58" w14:textId="77777777" w:rsidR="007C0D28" w:rsidRPr="00F80F54" w:rsidRDefault="007C0D28" w:rsidP="00F80F54">
            <w:r w:rsidRPr="00F80F54">
              <w:t>Babesia bovis</w:t>
            </w:r>
          </w:p>
        </w:tc>
        <w:tc>
          <w:tcPr>
            <w:tcW w:w="1661" w:type="pct"/>
          </w:tcPr>
          <w:p w14:paraId="4927DCEF" w14:textId="77777777" w:rsidR="007C0D28" w:rsidRPr="00F80F54" w:rsidRDefault="007C0D28" w:rsidP="00F80F54">
            <w:r w:rsidRPr="00F80F54">
              <w:t>Alveolata</w:t>
            </w:r>
          </w:p>
        </w:tc>
        <w:tc>
          <w:tcPr>
            <w:tcW w:w="1028" w:type="pct"/>
          </w:tcPr>
          <w:p w14:paraId="19539EFC" w14:textId="77777777" w:rsidR="007C0D28" w:rsidRPr="00F80F54" w:rsidRDefault="007C0D28" w:rsidP="00F80F54">
            <w:r w:rsidRPr="00F80F54">
              <w:t>eukaryota</w:t>
            </w:r>
          </w:p>
        </w:tc>
      </w:tr>
      <w:tr w:rsidR="007C0D28" w:rsidRPr="00F80F54" w14:paraId="57624A04" w14:textId="77777777" w:rsidTr="007C0D28">
        <w:tc>
          <w:tcPr>
            <w:tcW w:w="392" w:type="pct"/>
          </w:tcPr>
          <w:p w14:paraId="7A0F4436" w14:textId="77777777" w:rsidR="007C0D28" w:rsidRPr="007C0D28" w:rsidRDefault="007C0D28" w:rsidP="00F80F54">
            <w:r w:rsidRPr="007C0D28">
              <w:rPr>
                <w:bCs/>
              </w:rPr>
              <w:t>321</w:t>
            </w:r>
          </w:p>
        </w:tc>
        <w:tc>
          <w:tcPr>
            <w:tcW w:w="1919" w:type="pct"/>
          </w:tcPr>
          <w:p w14:paraId="692E1785" w14:textId="77777777" w:rsidR="007C0D28" w:rsidRPr="00F80F54" w:rsidRDefault="007C0D28" w:rsidP="00F80F54">
            <w:r w:rsidRPr="00F80F54">
              <w:t>Cryptosporidium hominis ATCC BAA-381</w:t>
            </w:r>
          </w:p>
        </w:tc>
        <w:tc>
          <w:tcPr>
            <w:tcW w:w="1661" w:type="pct"/>
          </w:tcPr>
          <w:p w14:paraId="28492AE0" w14:textId="77777777" w:rsidR="007C0D28" w:rsidRPr="00F80F54" w:rsidRDefault="007C0D28" w:rsidP="00F80F54">
            <w:r w:rsidRPr="00F80F54">
              <w:t>Alveolata</w:t>
            </w:r>
          </w:p>
        </w:tc>
        <w:tc>
          <w:tcPr>
            <w:tcW w:w="1028" w:type="pct"/>
          </w:tcPr>
          <w:p w14:paraId="19FE99E3" w14:textId="77777777" w:rsidR="007C0D28" w:rsidRPr="00F80F54" w:rsidRDefault="007C0D28" w:rsidP="00F80F54">
            <w:r w:rsidRPr="00F80F54">
              <w:t>eukaryota</w:t>
            </w:r>
          </w:p>
        </w:tc>
      </w:tr>
      <w:tr w:rsidR="007C0D28" w:rsidRPr="00F80F54" w14:paraId="5E94B629" w14:textId="77777777" w:rsidTr="007C0D28">
        <w:tc>
          <w:tcPr>
            <w:tcW w:w="392" w:type="pct"/>
          </w:tcPr>
          <w:p w14:paraId="70BE7044" w14:textId="77777777" w:rsidR="007C0D28" w:rsidRPr="007C0D28" w:rsidRDefault="007C0D28" w:rsidP="00F80F54">
            <w:r w:rsidRPr="007C0D28">
              <w:rPr>
                <w:bCs/>
              </w:rPr>
              <w:t>322</w:t>
            </w:r>
          </w:p>
        </w:tc>
        <w:tc>
          <w:tcPr>
            <w:tcW w:w="1919" w:type="pct"/>
          </w:tcPr>
          <w:p w14:paraId="0D37CC8D" w14:textId="77777777" w:rsidR="007C0D28" w:rsidRPr="00F80F54" w:rsidRDefault="007C0D28" w:rsidP="00F80F54">
            <w:r w:rsidRPr="00F80F54">
              <w:t>Eimeria tenella</w:t>
            </w:r>
          </w:p>
        </w:tc>
        <w:tc>
          <w:tcPr>
            <w:tcW w:w="1661" w:type="pct"/>
          </w:tcPr>
          <w:p w14:paraId="30AF06CE" w14:textId="77777777" w:rsidR="007C0D28" w:rsidRPr="00F80F54" w:rsidRDefault="007C0D28" w:rsidP="00F80F54">
            <w:r w:rsidRPr="00F80F54">
              <w:t>Alveolata</w:t>
            </w:r>
          </w:p>
        </w:tc>
        <w:tc>
          <w:tcPr>
            <w:tcW w:w="1028" w:type="pct"/>
          </w:tcPr>
          <w:p w14:paraId="45A4CE8C" w14:textId="77777777" w:rsidR="007C0D28" w:rsidRPr="00F80F54" w:rsidRDefault="007C0D28" w:rsidP="00F80F54">
            <w:r w:rsidRPr="00F80F54">
              <w:t>eukaryota</w:t>
            </w:r>
          </w:p>
        </w:tc>
      </w:tr>
      <w:tr w:rsidR="007C0D28" w:rsidRPr="00F80F54" w14:paraId="156EFB5C" w14:textId="77777777" w:rsidTr="007C0D28">
        <w:tc>
          <w:tcPr>
            <w:tcW w:w="392" w:type="pct"/>
          </w:tcPr>
          <w:p w14:paraId="0A1D32EA" w14:textId="77777777" w:rsidR="007C0D28" w:rsidRPr="007C0D28" w:rsidRDefault="007C0D28" w:rsidP="00F80F54">
            <w:r w:rsidRPr="007C0D28">
              <w:rPr>
                <w:bCs/>
              </w:rPr>
              <w:t>323</w:t>
            </w:r>
          </w:p>
        </w:tc>
        <w:tc>
          <w:tcPr>
            <w:tcW w:w="1919" w:type="pct"/>
          </w:tcPr>
          <w:p w14:paraId="6295581E" w14:textId="77777777" w:rsidR="007C0D28" w:rsidRPr="00F80F54" w:rsidRDefault="007C0D28" w:rsidP="00F80F54">
            <w:r w:rsidRPr="00F80F54">
              <w:t>Neospora caninum</w:t>
            </w:r>
          </w:p>
        </w:tc>
        <w:tc>
          <w:tcPr>
            <w:tcW w:w="1661" w:type="pct"/>
          </w:tcPr>
          <w:p w14:paraId="1662674B" w14:textId="77777777" w:rsidR="007C0D28" w:rsidRPr="00F80F54" w:rsidRDefault="007C0D28" w:rsidP="00F80F54">
            <w:r w:rsidRPr="00F80F54">
              <w:t>Alveolata</w:t>
            </w:r>
          </w:p>
        </w:tc>
        <w:tc>
          <w:tcPr>
            <w:tcW w:w="1028" w:type="pct"/>
          </w:tcPr>
          <w:p w14:paraId="58216D67" w14:textId="77777777" w:rsidR="007C0D28" w:rsidRPr="00F80F54" w:rsidRDefault="007C0D28" w:rsidP="00F80F54">
            <w:r w:rsidRPr="00F80F54">
              <w:t>eukaryota</w:t>
            </w:r>
          </w:p>
        </w:tc>
      </w:tr>
      <w:tr w:rsidR="007C0D28" w:rsidRPr="00F80F54" w14:paraId="7E349E53" w14:textId="77777777" w:rsidTr="007C0D28">
        <w:tc>
          <w:tcPr>
            <w:tcW w:w="392" w:type="pct"/>
          </w:tcPr>
          <w:p w14:paraId="5DADC453" w14:textId="77777777" w:rsidR="007C0D28" w:rsidRPr="007C0D28" w:rsidRDefault="007C0D28" w:rsidP="00F80F54">
            <w:r w:rsidRPr="007C0D28">
              <w:rPr>
                <w:bCs/>
              </w:rPr>
              <w:t>324</w:t>
            </w:r>
          </w:p>
        </w:tc>
        <w:tc>
          <w:tcPr>
            <w:tcW w:w="1919" w:type="pct"/>
          </w:tcPr>
          <w:p w14:paraId="475E2AD1" w14:textId="77777777" w:rsidR="007C0D28" w:rsidRPr="00F80F54" w:rsidRDefault="007C0D28" w:rsidP="00F80F54">
            <w:r w:rsidRPr="00F80F54">
              <w:t>Paramecium tetraurelia</w:t>
            </w:r>
          </w:p>
        </w:tc>
        <w:tc>
          <w:tcPr>
            <w:tcW w:w="1661" w:type="pct"/>
          </w:tcPr>
          <w:p w14:paraId="029D6946" w14:textId="77777777" w:rsidR="007C0D28" w:rsidRPr="00F80F54" w:rsidRDefault="007C0D28" w:rsidP="00F80F54">
            <w:r w:rsidRPr="00F80F54">
              <w:t>Alveolata</w:t>
            </w:r>
          </w:p>
        </w:tc>
        <w:tc>
          <w:tcPr>
            <w:tcW w:w="1028" w:type="pct"/>
          </w:tcPr>
          <w:p w14:paraId="6BDC51A2" w14:textId="77777777" w:rsidR="007C0D28" w:rsidRPr="00F80F54" w:rsidRDefault="007C0D28" w:rsidP="00F80F54">
            <w:r w:rsidRPr="00F80F54">
              <w:t>eukaryota</w:t>
            </w:r>
          </w:p>
        </w:tc>
      </w:tr>
      <w:tr w:rsidR="007C0D28" w:rsidRPr="00F80F54" w14:paraId="704B6477" w14:textId="77777777" w:rsidTr="007C0D28">
        <w:tc>
          <w:tcPr>
            <w:tcW w:w="392" w:type="pct"/>
          </w:tcPr>
          <w:p w14:paraId="43AACB44" w14:textId="77777777" w:rsidR="007C0D28" w:rsidRPr="007C0D28" w:rsidRDefault="007C0D28" w:rsidP="00F80F54">
            <w:r w:rsidRPr="007C0D28">
              <w:rPr>
                <w:bCs/>
              </w:rPr>
              <w:t>325</w:t>
            </w:r>
          </w:p>
        </w:tc>
        <w:tc>
          <w:tcPr>
            <w:tcW w:w="1919" w:type="pct"/>
          </w:tcPr>
          <w:p w14:paraId="0B6AB161" w14:textId="77777777" w:rsidR="007C0D28" w:rsidRPr="00F80F54" w:rsidRDefault="007C0D28" w:rsidP="00F80F54">
            <w:r w:rsidRPr="00F80F54">
              <w:t>Perkinsus marinus</w:t>
            </w:r>
          </w:p>
        </w:tc>
        <w:tc>
          <w:tcPr>
            <w:tcW w:w="1661" w:type="pct"/>
          </w:tcPr>
          <w:p w14:paraId="17238F43" w14:textId="77777777" w:rsidR="007C0D28" w:rsidRPr="00F80F54" w:rsidRDefault="007C0D28" w:rsidP="00F80F54">
            <w:r w:rsidRPr="00F80F54">
              <w:t>Alveolata</w:t>
            </w:r>
          </w:p>
        </w:tc>
        <w:tc>
          <w:tcPr>
            <w:tcW w:w="1028" w:type="pct"/>
          </w:tcPr>
          <w:p w14:paraId="4A3BB995" w14:textId="77777777" w:rsidR="007C0D28" w:rsidRPr="00F80F54" w:rsidRDefault="007C0D28" w:rsidP="00F80F54">
            <w:r w:rsidRPr="00F80F54">
              <w:t>eukaryota</w:t>
            </w:r>
          </w:p>
        </w:tc>
      </w:tr>
      <w:tr w:rsidR="007C0D28" w:rsidRPr="00F80F54" w14:paraId="75DEB812" w14:textId="77777777" w:rsidTr="007C0D28">
        <w:tc>
          <w:tcPr>
            <w:tcW w:w="392" w:type="pct"/>
          </w:tcPr>
          <w:p w14:paraId="175A132F" w14:textId="77777777" w:rsidR="007C0D28" w:rsidRPr="007C0D28" w:rsidRDefault="007C0D28" w:rsidP="00F80F54">
            <w:r w:rsidRPr="007C0D28">
              <w:rPr>
                <w:bCs/>
              </w:rPr>
              <w:t>326</w:t>
            </w:r>
          </w:p>
        </w:tc>
        <w:tc>
          <w:tcPr>
            <w:tcW w:w="1919" w:type="pct"/>
          </w:tcPr>
          <w:p w14:paraId="615BEE3D" w14:textId="77777777" w:rsidR="007C0D28" w:rsidRPr="00F80F54" w:rsidRDefault="007C0D28" w:rsidP="00F80F54">
            <w:r w:rsidRPr="00F80F54">
              <w:t>Plasmodium berghei</w:t>
            </w:r>
          </w:p>
        </w:tc>
        <w:tc>
          <w:tcPr>
            <w:tcW w:w="1661" w:type="pct"/>
          </w:tcPr>
          <w:p w14:paraId="1ECF8A7B" w14:textId="77777777" w:rsidR="007C0D28" w:rsidRPr="00F80F54" w:rsidRDefault="007C0D28" w:rsidP="00F80F54">
            <w:r w:rsidRPr="00F80F54">
              <w:t>Alveolata</w:t>
            </w:r>
          </w:p>
        </w:tc>
        <w:tc>
          <w:tcPr>
            <w:tcW w:w="1028" w:type="pct"/>
          </w:tcPr>
          <w:p w14:paraId="1B004EE0" w14:textId="77777777" w:rsidR="007C0D28" w:rsidRPr="00F80F54" w:rsidRDefault="007C0D28" w:rsidP="00F80F54">
            <w:r w:rsidRPr="00F80F54">
              <w:t>eukaryota</w:t>
            </w:r>
          </w:p>
        </w:tc>
      </w:tr>
      <w:tr w:rsidR="007C0D28" w:rsidRPr="00F80F54" w14:paraId="3C9213B8" w14:textId="77777777" w:rsidTr="007C0D28">
        <w:tc>
          <w:tcPr>
            <w:tcW w:w="392" w:type="pct"/>
          </w:tcPr>
          <w:p w14:paraId="7C487C6D" w14:textId="77777777" w:rsidR="007C0D28" w:rsidRPr="007C0D28" w:rsidRDefault="007C0D28" w:rsidP="00F80F54">
            <w:r w:rsidRPr="007C0D28">
              <w:rPr>
                <w:bCs/>
              </w:rPr>
              <w:t>327</w:t>
            </w:r>
          </w:p>
        </w:tc>
        <w:tc>
          <w:tcPr>
            <w:tcW w:w="1919" w:type="pct"/>
          </w:tcPr>
          <w:p w14:paraId="6C70C102" w14:textId="77777777" w:rsidR="007C0D28" w:rsidRPr="00F80F54" w:rsidRDefault="007C0D28" w:rsidP="00F80F54">
            <w:r w:rsidRPr="00F80F54">
              <w:t>Plasmodium chabaudi</w:t>
            </w:r>
          </w:p>
        </w:tc>
        <w:tc>
          <w:tcPr>
            <w:tcW w:w="1661" w:type="pct"/>
          </w:tcPr>
          <w:p w14:paraId="3CA96A74" w14:textId="77777777" w:rsidR="007C0D28" w:rsidRPr="00F80F54" w:rsidRDefault="007C0D28" w:rsidP="00F80F54">
            <w:r w:rsidRPr="00F80F54">
              <w:t>Alveolata</w:t>
            </w:r>
          </w:p>
        </w:tc>
        <w:tc>
          <w:tcPr>
            <w:tcW w:w="1028" w:type="pct"/>
          </w:tcPr>
          <w:p w14:paraId="4A65C061" w14:textId="77777777" w:rsidR="007C0D28" w:rsidRPr="00F80F54" w:rsidRDefault="007C0D28" w:rsidP="00F80F54">
            <w:r w:rsidRPr="00F80F54">
              <w:t>eukaryota</w:t>
            </w:r>
          </w:p>
        </w:tc>
      </w:tr>
      <w:tr w:rsidR="007C0D28" w:rsidRPr="00F80F54" w14:paraId="6C5ED588" w14:textId="77777777" w:rsidTr="007C0D28">
        <w:tc>
          <w:tcPr>
            <w:tcW w:w="392" w:type="pct"/>
          </w:tcPr>
          <w:p w14:paraId="4B0B4273" w14:textId="77777777" w:rsidR="007C0D28" w:rsidRPr="007C0D28" w:rsidRDefault="007C0D28" w:rsidP="00F80F54">
            <w:r w:rsidRPr="007C0D28">
              <w:rPr>
                <w:bCs/>
              </w:rPr>
              <w:t>328</w:t>
            </w:r>
          </w:p>
        </w:tc>
        <w:tc>
          <w:tcPr>
            <w:tcW w:w="1919" w:type="pct"/>
          </w:tcPr>
          <w:p w14:paraId="65CF516C" w14:textId="77777777" w:rsidR="007C0D28" w:rsidRPr="00F80F54" w:rsidRDefault="007C0D28" w:rsidP="00F80F54">
            <w:r w:rsidRPr="00F80F54">
              <w:t>Plasmodium falciparum</w:t>
            </w:r>
          </w:p>
        </w:tc>
        <w:tc>
          <w:tcPr>
            <w:tcW w:w="1661" w:type="pct"/>
          </w:tcPr>
          <w:p w14:paraId="5D738761" w14:textId="77777777" w:rsidR="007C0D28" w:rsidRPr="00F80F54" w:rsidRDefault="007C0D28" w:rsidP="00F80F54">
            <w:r w:rsidRPr="00F80F54">
              <w:t>Alveolata</w:t>
            </w:r>
          </w:p>
        </w:tc>
        <w:tc>
          <w:tcPr>
            <w:tcW w:w="1028" w:type="pct"/>
          </w:tcPr>
          <w:p w14:paraId="341D8AB3" w14:textId="77777777" w:rsidR="007C0D28" w:rsidRPr="00F80F54" w:rsidRDefault="007C0D28" w:rsidP="00F80F54">
            <w:r w:rsidRPr="00F80F54">
              <w:t>eukaryota</w:t>
            </w:r>
          </w:p>
        </w:tc>
      </w:tr>
      <w:tr w:rsidR="007C0D28" w:rsidRPr="00F80F54" w14:paraId="57E414D2" w14:textId="77777777" w:rsidTr="007C0D28">
        <w:tc>
          <w:tcPr>
            <w:tcW w:w="392" w:type="pct"/>
          </w:tcPr>
          <w:p w14:paraId="0D32C0D0" w14:textId="77777777" w:rsidR="007C0D28" w:rsidRPr="007C0D28" w:rsidRDefault="007C0D28" w:rsidP="00F80F54">
            <w:r w:rsidRPr="007C0D28">
              <w:rPr>
                <w:bCs/>
              </w:rPr>
              <w:t>329</w:t>
            </w:r>
          </w:p>
        </w:tc>
        <w:tc>
          <w:tcPr>
            <w:tcW w:w="1919" w:type="pct"/>
          </w:tcPr>
          <w:p w14:paraId="142977DB" w14:textId="77777777" w:rsidR="007C0D28" w:rsidRPr="00F80F54" w:rsidRDefault="007C0D28" w:rsidP="00F80F54">
            <w:r w:rsidRPr="00F80F54">
              <w:t>Plasmodium gallinaceum</w:t>
            </w:r>
          </w:p>
        </w:tc>
        <w:tc>
          <w:tcPr>
            <w:tcW w:w="1661" w:type="pct"/>
          </w:tcPr>
          <w:p w14:paraId="15E7CDD3" w14:textId="77777777" w:rsidR="007C0D28" w:rsidRPr="00F80F54" w:rsidRDefault="007C0D28" w:rsidP="00F80F54">
            <w:r w:rsidRPr="00F80F54">
              <w:t>Alveolata</w:t>
            </w:r>
          </w:p>
        </w:tc>
        <w:tc>
          <w:tcPr>
            <w:tcW w:w="1028" w:type="pct"/>
          </w:tcPr>
          <w:p w14:paraId="78CFD324" w14:textId="77777777" w:rsidR="007C0D28" w:rsidRPr="00F80F54" w:rsidRDefault="007C0D28" w:rsidP="00F80F54">
            <w:r w:rsidRPr="00F80F54">
              <w:t>eukaryota</w:t>
            </w:r>
          </w:p>
        </w:tc>
      </w:tr>
      <w:tr w:rsidR="007C0D28" w:rsidRPr="00F80F54" w14:paraId="641E8FCA" w14:textId="77777777" w:rsidTr="007C0D28">
        <w:tc>
          <w:tcPr>
            <w:tcW w:w="392" w:type="pct"/>
          </w:tcPr>
          <w:p w14:paraId="63FFA928" w14:textId="77777777" w:rsidR="007C0D28" w:rsidRPr="007C0D28" w:rsidRDefault="007C0D28" w:rsidP="00F80F54">
            <w:r w:rsidRPr="007C0D28">
              <w:rPr>
                <w:bCs/>
              </w:rPr>
              <w:t>330</w:t>
            </w:r>
          </w:p>
        </w:tc>
        <w:tc>
          <w:tcPr>
            <w:tcW w:w="1919" w:type="pct"/>
          </w:tcPr>
          <w:p w14:paraId="1CD3DA04" w14:textId="77777777" w:rsidR="007C0D28" w:rsidRPr="00F80F54" w:rsidRDefault="007C0D28" w:rsidP="00F80F54">
            <w:r w:rsidRPr="00F80F54">
              <w:t>Plasmodium knowlesi</w:t>
            </w:r>
          </w:p>
        </w:tc>
        <w:tc>
          <w:tcPr>
            <w:tcW w:w="1661" w:type="pct"/>
          </w:tcPr>
          <w:p w14:paraId="065F85C0" w14:textId="77777777" w:rsidR="007C0D28" w:rsidRPr="00F80F54" w:rsidRDefault="007C0D28" w:rsidP="00F80F54">
            <w:r w:rsidRPr="00F80F54">
              <w:t>Alveolata</w:t>
            </w:r>
          </w:p>
        </w:tc>
        <w:tc>
          <w:tcPr>
            <w:tcW w:w="1028" w:type="pct"/>
          </w:tcPr>
          <w:p w14:paraId="199AD65E" w14:textId="77777777" w:rsidR="007C0D28" w:rsidRPr="00F80F54" w:rsidRDefault="007C0D28" w:rsidP="00F80F54">
            <w:r w:rsidRPr="00F80F54">
              <w:t>eukaryota</w:t>
            </w:r>
          </w:p>
        </w:tc>
      </w:tr>
      <w:tr w:rsidR="007C0D28" w:rsidRPr="00F80F54" w14:paraId="1EF617B5" w14:textId="77777777" w:rsidTr="007C0D28">
        <w:tc>
          <w:tcPr>
            <w:tcW w:w="392" w:type="pct"/>
          </w:tcPr>
          <w:p w14:paraId="037F28B4" w14:textId="77777777" w:rsidR="007C0D28" w:rsidRPr="007C0D28" w:rsidRDefault="007C0D28" w:rsidP="00F80F54">
            <w:r w:rsidRPr="007C0D28">
              <w:rPr>
                <w:bCs/>
              </w:rPr>
              <w:t>331</w:t>
            </w:r>
          </w:p>
        </w:tc>
        <w:tc>
          <w:tcPr>
            <w:tcW w:w="1919" w:type="pct"/>
          </w:tcPr>
          <w:p w14:paraId="551907D3" w14:textId="77777777" w:rsidR="007C0D28" w:rsidRPr="00F80F54" w:rsidRDefault="007C0D28" w:rsidP="00F80F54">
            <w:r w:rsidRPr="00F80F54">
              <w:t>Plasmodium reichenowi</w:t>
            </w:r>
          </w:p>
        </w:tc>
        <w:tc>
          <w:tcPr>
            <w:tcW w:w="1661" w:type="pct"/>
          </w:tcPr>
          <w:p w14:paraId="3C4E1B8B" w14:textId="77777777" w:rsidR="007C0D28" w:rsidRPr="00F80F54" w:rsidRDefault="007C0D28" w:rsidP="00F80F54">
            <w:r w:rsidRPr="00F80F54">
              <w:t>Alveolata</w:t>
            </w:r>
          </w:p>
        </w:tc>
        <w:tc>
          <w:tcPr>
            <w:tcW w:w="1028" w:type="pct"/>
          </w:tcPr>
          <w:p w14:paraId="1B8380EF" w14:textId="77777777" w:rsidR="007C0D28" w:rsidRPr="00F80F54" w:rsidRDefault="007C0D28" w:rsidP="00F80F54">
            <w:r w:rsidRPr="00F80F54">
              <w:t>eukaryota</w:t>
            </w:r>
          </w:p>
        </w:tc>
      </w:tr>
      <w:tr w:rsidR="007C0D28" w:rsidRPr="00F80F54" w14:paraId="33576BD8" w14:textId="77777777" w:rsidTr="007C0D28">
        <w:tc>
          <w:tcPr>
            <w:tcW w:w="392" w:type="pct"/>
          </w:tcPr>
          <w:p w14:paraId="61F84E26" w14:textId="77777777" w:rsidR="007C0D28" w:rsidRPr="007C0D28" w:rsidRDefault="007C0D28" w:rsidP="00F80F54">
            <w:r w:rsidRPr="007C0D28">
              <w:rPr>
                <w:bCs/>
              </w:rPr>
              <w:t>332</w:t>
            </w:r>
          </w:p>
        </w:tc>
        <w:tc>
          <w:tcPr>
            <w:tcW w:w="1919" w:type="pct"/>
          </w:tcPr>
          <w:p w14:paraId="22039D9F" w14:textId="77777777" w:rsidR="007C0D28" w:rsidRPr="00F80F54" w:rsidRDefault="007C0D28" w:rsidP="00F80F54">
            <w:r w:rsidRPr="00F80F54">
              <w:t>Plasmodium vivax</w:t>
            </w:r>
          </w:p>
        </w:tc>
        <w:tc>
          <w:tcPr>
            <w:tcW w:w="1661" w:type="pct"/>
          </w:tcPr>
          <w:p w14:paraId="7FC2B121" w14:textId="77777777" w:rsidR="007C0D28" w:rsidRPr="00F80F54" w:rsidRDefault="007C0D28" w:rsidP="00F80F54">
            <w:r w:rsidRPr="00F80F54">
              <w:t>Alveolata</w:t>
            </w:r>
          </w:p>
        </w:tc>
        <w:tc>
          <w:tcPr>
            <w:tcW w:w="1028" w:type="pct"/>
          </w:tcPr>
          <w:p w14:paraId="6B122D0E" w14:textId="77777777" w:rsidR="007C0D28" w:rsidRPr="00F80F54" w:rsidRDefault="007C0D28" w:rsidP="00F80F54">
            <w:r w:rsidRPr="00F80F54">
              <w:t>eukaryota</w:t>
            </w:r>
          </w:p>
        </w:tc>
      </w:tr>
      <w:tr w:rsidR="007C0D28" w:rsidRPr="00F80F54" w14:paraId="04190719" w14:textId="77777777" w:rsidTr="007C0D28">
        <w:tc>
          <w:tcPr>
            <w:tcW w:w="392" w:type="pct"/>
          </w:tcPr>
          <w:p w14:paraId="3BD11DC1" w14:textId="77777777" w:rsidR="007C0D28" w:rsidRPr="007C0D28" w:rsidRDefault="007C0D28" w:rsidP="00F80F54">
            <w:r w:rsidRPr="007C0D28">
              <w:rPr>
                <w:bCs/>
              </w:rPr>
              <w:t>333</w:t>
            </w:r>
          </w:p>
        </w:tc>
        <w:tc>
          <w:tcPr>
            <w:tcW w:w="1919" w:type="pct"/>
          </w:tcPr>
          <w:p w14:paraId="25CDBF80" w14:textId="77777777" w:rsidR="007C0D28" w:rsidRPr="00F80F54" w:rsidRDefault="007C0D28" w:rsidP="00F80F54">
            <w:r w:rsidRPr="00F80F54">
              <w:t>Plasmodium yoelii</w:t>
            </w:r>
          </w:p>
        </w:tc>
        <w:tc>
          <w:tcPr>
            <w:tcW w:w="1661" w:type="pct"/>
          </w:tcPr>
          <w:p w14:paraId="61385994" w14:textId="77777777" w:rsidR="007C0D28" w:rsidRPr="00F80F54" w:rsidRDefault="007C0D28" w:rsidP="00F80F54">
            <w:r w:rsidRPr="00F80F54">
              <w:t>Alveolata</w:t>
            </w:r>
          </w:p>
        </w:tc>
        <w:tc>
          <w:tcPr>
            <w:tcW w:w="1028" w:type="pct"/>
          </w:tcPr>
          <w:p w14:paraId="49D178ED" w14:textId="77777777" w:rsidR="007C0D28" w:rsidRPr="00F80F54" w:rsidRDefault="007C0D28" w:rsidP="00F80F54">
            <w:r w:rsidRPr="00F80F54">
              <w:t>eukaryota</w:t>
            </w:r>
          </w:p>
        </w:tc>
      </w:tr>
      <w:tr w:rsidR="007C0D28" w:rsidRPr="00F80F54" w14:paraId="7955F00D" w14:textId="77777777" w:rsidTr="007C0D28">
        <w:tc>
          <w:tcPr>
            <w:tcW w:w="392" w:type="pct"/>
          </w:tcPr>
          <w:p w14:paraId="4F320C3E" w14:textId="77777777" w:rsidR="007C0D28" w:rsidRPr="007C0D28" w:rsidRDefault="007C0D28" w:rsidP="00F80F54">
            <w:r w:rsidRPr="007C0D28">
              <w:rPr>
                <w:bCs/>
              </w:rPr>
              <w:t>334</w:t>
            </w:r>
          </w:p>
        </w:tc>
        <w:tc>
          <w:tcPr>
            <w:tcW w:w="1919" w:type="pct"/>
          </w:tcPr>
          <w:p w14:paraId="52E147B8" w14:textId="77777777" w:rsidR="007C0D28" w:rsidRPr="00F80F54" w:rsidRDefault="007C0D28" w:rsidP="00F80F54">
            <w:r w:rsidRPr="00F80F54">
              <w:t>Tetrahymena thermophila</w:t>
            </w:r>
          </w:p>
        </w:tc>
        <w:tc>
          <w:tcPr>
            <w:tcW w:w="1661" w:type="pct"/>
          </w:tcPr>
          <w:p w14:paraId="27894F23" w14:textId="77777777" w:rsidR="007C0D28" w:rsidRPr="00F80F54" w:rsidRDefault="007C0D28" w:rsidP="00F80F54">
            <w:r w:rsidRPr="00F80F54">
              <w:t>Alveolata</w:t>
            </w:r>
          </w:p>
        </w:tc>
        <w:tc>
          <w:tcPr>
            <w:tcW w:w="1028" w:type="pct"/>
          </w:tcPr>
          <w:p w14:paraId="59ADBDC4" w14:textId="77777777" w:rsidR="007C0D28" w:rsidRPr="00F80F54" w:rsidRDefault="007C0D28" w:rsidP="00F80F54">
            <w:r w:rsidRPr="00F80F54">
              <w:t>eukaryota</w:t>
            </w:r>
          </w:p>
        </w:tc>
      </w:tr>
      <w:tr w:rsidR="007C0D28" w:rsidRPr="00F80F54" w14:paraId="60F1F9AA" w14:textId="77777777" w:rsidTr="007C0D28">
        <w:tc>
          <w:tcPr>
            <w:tcW w:w="392" w:type="pct"/>
          </w:tcPr>
          <w:p w14:paraId="70E7197B" w14:textId="77777777" w:rsidR="007C0D28" w:rsidRPr="007C0D28" w:rsidRDefault="007C0D28" w:rsidP="00F80F54">
            <w:r w:rsidRPr="007C0D28">
              <w:rPr>
                <w:bCs/>
              </w:rPr>
              <w:t>335</w:t>
            </w:r>
          </w:p>
        </w:tc>
        <w:tc>
          <w:tcPr>
            <w:tcW w:w="1919" w:type="pct"/>
          </w:tcPr>
          <w:p w14:paraId="0945B3AE" w14:textId="77777777" w:rsidR="007C0D28" w:rsidRPr="00F80F54" w:rsidRDefault="007C0D28" w:rsidP="00F80F54">
            <w:r w:rsidRPr="00F80F54">
              <w:t>Theileria annulata</w:t>
            </w:r>
          </w:p>
        </w:tc>
        <w:tc>
          <w:tcPr>
            <w:tcW w:w="1661" w:type="pct"/>
          </w:tcPr>
          <w:p w14:paraId="520AE284" w14:textId="77777777" w:rsidR="007C0D28" w:rsidRPr="00F80F54" w:rsidRDefault="007C0D28" w:rsidP="00F80F54">
            <w:r w:rsidRPr="00F80F54">
              <w:t>Alveolata</w:t>
            </w:r>
          </w:p>
        </w:tc>
        <w:tc>
          <w:tcPr>
            <w:tcW w:w="1028" w:type="pct"/>
          </w:tcPr>
          <w:p w14:paraId="06A0C6A9" w14:textId="77777777" w:rsidR="007C0D28" w:rsidRPr="00F80F54" w:rsidRDefault="007C0D28" w:rsidP="00F80F54">
            <w:r w:rsidRPr="00F80F54">
              <w:t>eukaryota</w:t>
            </w:r>
          </w:p>
        </w:tc>
      </w:tr>
      <w:tr w:rsidR="007C0D28" w:rsidRPr="00F80F54" w14:paraId="6B742BE8" w14:textId="77777777" w:rsidTr="007C0D28">
        <w:tc>
          <w:tcPr>
            <w:tcW w:w="392" w:type="pct"/>
          </w:tcPr>
          <w:p w14:paraId="3E03D868" w14:textId="77777777" w:rsidR="007C0D28" w:rsidRPr="007C0D28" w:rsidRDefault="007C0D28" w:rsidP="00F80F54">
            <w:r w:rsidRPr="007C0D28">
              <w:rPr>
                <w:bCs/>
              </w:rPr>
              <w:t>336</w:t>
            </w:r>
          </w:p>
        </w:tc>
        <w:tc>
          <w:tcPr>
            <w:tcW w:w="1919" w:type="pct"/>
          </w:tcPr>
          <w:p w14:paraId="5D1648EE" w14:textId="77777777" w:rsidR="007C0D28" w:rsidRPr="00F80F54" w:rsidRDefault="007C0D28" w:rsidP="00F80F54">
            <w:r w:rsidRPr="00F80F54">
              <w:t>Theileria parva</w:t>
            </w:r>
          </w:p>
        </w:tc>
        <w:tc>
          <w:tcPr>
            <w:tcW w:w="1661" w:type="pct"/>
          </w:tcPr>
          <w:p w14:paraId="3AF8C95F" w14:textId="77777777" w:rsidR="007C0D28" w:rsidRPr="00F80F54" w:rsidRDefault="007C0D28" w:rsidP="00F80F54">
            <w:r w:rsidRPr="00F80F54">
              <w:t>Alveolata</w:t>
            </w:r>
          </w:p>
        </w:tc>
        <w:tc>
          <w:tcPr>
            <w:tcW w:w="1028" w:type="pct"/>
          </w:tcPr>
          <w:p w14:paraId="75522577" w14:textId="77777777" w:rsidR="007C0D28" w:rsidRPr="00F80F54" w:rsidRDefault="007C0D28" w:rsidP="00F80F54">
            <w:r w:rsidRPr="00F80F54">
              <w:t>eukaryota</w:t>
            </w:r>
          </w:p>
        </w:tc>
      </w:tr>
      <w:tr w:rsidR="007C0D28" w:rsidRPr="00F80F54" w14:paraId="4B687CAF" w14:textId="77777777" w:rsidTr="007C0D28">
        <w:tc>
          <w:tcPr>
            <w:tcW w:w="392" w:type="pct"/>
          </w:tcPr>
          <w:p w14:paraId="62C54FDA" w14:textId="77777777" w:rsidR="007C0D28" w:rsidRPr="007C0D28" w:rsidRDefault="007C0D28" w:rsidP="00F80F54">
            <w:r w:rsidRPr="007C0D28">
              <w:rPr>
                <w:bCs/>
              </w:rPr>
              <w:t>337</w:t>
            </w:r>
          </w:p>
        </w:tc>
        <w:tc>
          <w:tcPr>
            <w:tcW w:w="1919" w:type="pct"/>
          </w:tcPr>
          <w:p w14:paraId="66B8B5C0" w14:textId="77777777" w:rsidR="007C0D28" w:rsidRPr="00F80F54" w:rsidRDefault="007C0D28" w:rsidP="00F80F54">
            <w:r w:rsidRPr="00F80F54">
              <w:t>Toxoplasma gondii</w:t>
            </w:r>
          </w:p>
        </w:tc>
        <w:tc>
          <w:tcPr>
            <w:tcW w:w="1661" w:type="pct"/>
          </w:tcPr>
          <w:p w14:paraId="572161C9" w14:textId="77777777" w:rsidR="007C0D28" w:rsidRPr="00F80F54" w:rsidRDefault="007C0D28" w:rsidP="00F80F54">
            <w:r w:rsidRPr="00F80F54">
              <w:t>Alveolata</w:t>
            </w:r>
          </w:p>
        </w:tc>
        <w:tc>
          <w:tcPr>
            <w:tcW w:w="1028" w:type="pct"/>
          </w:tcPr>
          <w:p w14:paraId="36B15076" w14:textId="77777777" w:rsidR="007C0D28" w:rsidRPr="00F80F54" w:rsidRDefault="007C0D28" w:rsidP="00F80F54">
            <w:r w:rsidRPr="00F80F54">
              <w:t>eukaryota</w:t>
            </w:r>
          </w:p>
        </w:tc>
      </w:tr>
      <w:tr w:rsidR="007C0D28" w:rsidRPr="00F80F54" w14:paraId="05464498" w14:textId="77777777" w:rsidTr="007C0D28">
        <w:tc>
          <w:tcPr>
            <w:tcW w:w="392" w:type="pct"/>
          </w:tcPr>
          <w:p w14:paraId="028419CC" w14:textId="77777777" w:rsidR="007C0D28" w:rsidRPr="007C0D28" w:rsidRDefault="007C0D28" w:rsidP="00F80F54">
            <w:r w:rsidRPr="007C0D28">
              <w:rPr>
                <w:bCs/>
              </w:rPr>
              <w:t>338</w:t>
            </w:r>
          </w:p>
        </w:tc>
        <w:tc>
          <w:tcPr>
            <w:tcW w:w="1919" w:type="pct"/>
          </w:tcPr>
          <w:p w14:paraId="0E37734E" w14:textId="77777777" w:rsidR="007C0D28" w:rsidRPr="00F80F54" w:rsidRDefault="007C0D28" w:rsidP="00F80F54">
            <w:r w:rsidRPr="00F80F54">
              <w:t>Emiliania huxleyi CCMP1516</w:t>
            </w:r>
          </w:p>
        </w:tc>
        <w:tc>
          <w:tcPr>
            <w:tcW w:w="1661" w:type="pct"/>
          </w:tcPr>
          <w:p w14:paraId="004F4078" w14:textId="77777777" w:rsidR="007C0D28" w:rsidRPr="00F80F54" w:rsidRDefault="007C0D28" w:rsidP="00F80F54">
            <w:r w:rsidRPr="00F80F54">
              <w:t>Haptophyceae</w:t>
            </w:r>
          </w:p>
        </w:tc>
        <w:tc>
          <w:tcPr>
            <w:tcW w:w="1028" w:type="pct"/>
          </w:tcPr>
          <w:p w14:paraId="7B68F9DB" w14:textId="77777777" w:rsidR="007C0D28" w:rsidRPr="00F80F54" w:rsidRDefault="007C0D28" w:rsidP="00F80F54">
            <w:r w:rsidRPr="00F80F54">
              <w:t>eukaryota</w:t>
            </w:r>
          </w:p>
        </w:tc>
      </w:tr>
      <w:tr w:rsidR="007C0D28" w:rsidRPr="00F80F54" w14:paraId="3A1C34E3" w14:textId="77777777" w:rsidTr="007C0D28">
        <w:tc>
          <w:tcPr>
            <w:tcW w:w="392" w:type="pct"/>
          </w:tcPr>
          <w:p w14:paraId="73C22AA5" w14:textId="77777777" w:rsidR="007C0D28" w:rsidRPr="007C0D28" w:rsidRDefault="007C0D28" w:rsidP="00F80F54">
            <w:r w:rsidRPr="007C0D28">
              <w:rPr>
                <w:bCs/>
              </w:rPr>
              <w:t>339</w:t>
            </w:r>
          </w:p>
        </w:tc>
        <w:tc>
          <w:tcPr>
            <w:tcW w:w="1919" w:type="pct"/>
          </w:tcPr>
          <w:p w14:paraId="23B84A8A" w14:textId="77777777" w:rsidR="007C0D28" w:rsidRPr="00F80F54" w:rsidRDefault="007C0D28" w:rsidP="00F80F54">
            <w:r w:rsidRPr="00F80F54">
              <w:t>Hemiselmis andersenii</w:t>
            </w:r>
          </w:p>
        </w:tc>
        <w:tc>
          <w:tcPr>
            <w:tcW w:w="1661" w:type="pct"/>
          </w:tcPr>
          <w:p w14:paraId="70104A33" w14:textId="77777777" w:rsidR="007C0D28" w:rsidRPr="00F80F54" w:rsidRDefault="007C0D28" w:rsidP="00F80F54">
            <w:r w:rsidRPr="00F80F54">
              <w:t>Cryptophyta</w:t>
            </w:r>
          </w:p>
        </w:tc>
        <w:tc>
          <w:tcPr>
            <w:tcW w:w="1028" w:type="pct"/>
          </w:tcPr>
          <w:p w14:paraId="3BFB7DF7" w14:textId="77777777" w:rsidR="007C0D28" w:rsidRPr="00F80F54" w:rsidRDefault="007C0D28" w:rsidP="00F80F54">
            <w:r w:rsidRPr="00F80F54">
              <w:t>eukaryota</w:t>
            </w:r>
          </w:p>
        </w:tc>
      </w:tr>
      <w:tr w:rsidR="007C0D28" w:rsidRPr="00F80F54" w14:paraId="5CA5680D" w14:textId="77777777" w:rsidTr="007C0D28">
        <w:tc>
          <w:tcPr>
            <w:tcW w:w="392" w:type="pct"/>
          </w:tcPr>
          <w:p w14:paraId="6725BF3B" w14:textId="77777777" w:rsidR="007C0D28" w:rsidRPr="007C0D28" w:rsidRDefault="007C0D28" w:rsidP="00F80F54">
            <w:r w:rsidRPr="007C0D28">
              <w:rPr>
                <w:bCs/>
              </w:rPr>
              <w:t>340</w:t>
            </w:r>
          </w:p>
        </w:tc>
        <w:tc>
          <w:tcPr>
            <w:tcW w:w="1919" w:type="pct"/>
          </w:tcPr>
          <w:p w14:paraId="07D8BC9A" w14:textId="77777777" w:rsidR="007C0D28" w:rsidRPr="00F80F54" w:rsidRDefault="007C0D28" w:rsidP="00F80F54">
            <w:r w:rsidRPr="00F80F54">
              <w:t>Guillardia theta</w:t>
            </w:r>
          </w:p>
        </w:tc>
        <w:tc>
          <w:tcPr>
            <w:tcW w:w="1661" w:type="pct"/>
          </w:tcPr>
          <w:p w14:paraId="20C81ED0" w14:textId="77777777" w:rsidR="007C0D28" w:rsidRPr="00F80F54" w:rsidRDefault="007C0D28" w:rsidP="00F80F54">
            <w:r w:rsidRPr="00F80F54">
              <w:t>Cryptophyta</w:t>
            </w:r>
          </w:p>
        </w:tc>
        <w:tc>
          <w:tcPr>
            <w:tcW w:w="1028" w:type="pct"/>
          </w:tcPr>
          <w:p w14:paraId="3852D440" w14:textId="77777777" w:rsidR="007C0D28" w:rsidRPr="00F80F54" w:rsidRDefault="007C0D28" w:rsidP="00F80F54">
            <w:r w:rsidRPr="00F80F54">
              <w:t>eukaryota</w:t>
            </w:r>
          </w:p>
        </w:tc>
      </w:tr>
      <w:tr w:rsidR="007C0D28" w:rsidRPr="00F80F54" w14:paraId="27F68C9E" w14:textId="77777777" w:rsidTr="007C0D28">
        <w:tc>
          <w:tcPr>
            <w:tcW w:w="392" w:type="pct"/>
          </w:tcPr>
          <w:p w14:paraId="50959B88" w14:textId="77777777" w:rsidR="007C0D28" w:rsidRPr="007C0D28" w:rsidRDefault="007C0D28" w:rsidP="00F80F54">
            <w:r w:rsidRPr="007C0D28">
              <w:rPr>
                <w:bCs/>
              </w:rPr>
              <w:t>341</w:t>
            </w:r>
          </w:p>
        </w:tc>
        <w:tc>
          <w:tcPr>
            <w:tcW w:w="1919" w:type="pct"/>
          </w:tcPr>
          <w:p w14:paraId="40F8F9C5" w14:textId="77777777" w:rsidR="007C0D28" w:rsidRPr="00F80F54" w:rsidRDefault="007C0D28" w:rsidP="00F80F54">
            <w:r w:rsidRPr="00F80F54">
              <w:t>Hemiselmis andersenii</w:t>
            </w:r>
          </w:p>
        </w:tc>
        <w:tc>
          <w:tcPr>
            <w:tcW w:w="1661" w:type="pct"/>
          </w:tcPr>
          <w:p w14:paraId="2A92C546" w14:textId="77777777" w:rsidR="007C0D28" w:rsidRPr="00F80F54" w:rsidRDefault="007C0D28" w:rsidP="00F80F54">
            <w:r w:rsidRPr="00F80F54">
              <w:t>Cryptophyta</w:t>
            </w:r>
          </w:p>
        </w:tc>
        <w:tc>
          <w:tcPr>
            <w:tcW w:w="1028" w:type="pct"/>
          </w:tcPr>
          <w:p w14:paraId="5BA6C593" w14:textId="77777777" w:rsidR="007C0D28" w:rsidRPr="00F80F54" w:rsidRDefault="007C0D28" w:rsidP="00F80F54">
            <w:r w:rsidRPr="00F80F54">
              <w:t>eukaryota</w:t>
            </w:r>
          </w:p>
        </w:tc>
      </w:tr>
      <w:tr w:rsidR="007C0D28" w:rsidRPr="00F80F54" w14:paraId="4E74C6AB" w14:textId="77777777" w:rsidTr="007C0D28">
        <w:tc>
          <w:tcPr>
            <w:tcW w:w="392" w:type="pct"/>
          </w:tcPr>
          <w:p w14:paraId="387D58AC" w14:textId="77777777" w:rsidR="007C0D28" w:rsidRPr="007C0D28" w:rsidRDefault="007C0D28" w:rsidP="00F80F54">
            <w:r w:rsidRPr="007C0D28">
              <w:rPr>
                <w:bCs/>
              </w:rPr>
              <w:t>342</w:t>
            </w:r>
          </w:p>
        </w:tc>
        <w:tc>
          <w:tcPr>
            <w:tcW w:w="1919" w:type="pct"/>
          </w:tcPr>
          <w:p w14:paraId="41462E2F" w14:textId="77777777" w:rsidR="007C0D28" w:rsidRPr="00F80F54" w:rsidRDefault="007C0D28" w:rsidP="00F80F54">
            <w:r w:rsidRPr="00F80F54">
              <w:t>Archaeoglobus fulgidus</w:t>
            </w:r>
          </w:p>
        </w:tc>
        <w:tc>
          <w:tcPr>
            <w:tcW w:w="1661" w:type="pct"/>
          </w:tcPr>
          <w:p w14:paraId="3C66A734" w14:textId="77777777" w:rsidR="007C0D28" w:rsidRPr="00F80F54" w:rsidRDefault="007C0D28" w:rsidP="00F80F54">
            <w:r w:rsidRPr="00F80F54">
              <w:t>Euryarchaeota</w:t>
            </w:r>
          </w:p>
        </w:tc>
        <w:tc>
          <w:tcPr>
            <w:tcW w:w="1028" w:type="pct"/>
          </w:tcPr>
          <w:p w14:paraId="49293F78" w14:textId="77777777" w:rsidR="007C0D28" w:rsidRPr="00F80F54" w:rsidRDefault="007C0D28" w:rsidP="00F80F54">
            <w:r w:rsidRPr="00F80F54">
              <w:t>archaea</w:t>
            </w:r>
          </w:p>
        </w:tc>
      </w:tr>
      <w:tr w:rsidR="007C0D28" w:rsidRPr="00F80F54" w14:paraId="4D7128A2" w14:textId="77777777" w:rsidTr="007C0D28">
        <w:tc>
          <w:tcPr>
            <w:tcW w:w="392" w:type="pct"/>
          </w:tcPr>
          <w:p w14:paraId="70F6736C" w14:textId="77777777" w:rsidR="007C0D28" w:rsidRPr="007C0D28" w:rsidRDefault="007C0D28" w:rsidP="00F80F54">
            <w:r w:rsidRPr="007C0D28">
              <w:rPr>
                <w:bCs/>
              </w:rPr>
              <w:t>343</w:t>
            </w:r>
          </w:p>
        </w:tc>
        <w:tc>
          <w:tcPr>
            <w:tcW w:w="1919" w:type="pct"/>
          </w:tcPr>
          <w:p w14:paraId="38AC145F" w14:textId="77777777" w:rsidR="007C0D28" w:rsidRPr="00F80F54" w:rsidRDefault="007C0D28" w:rsidP="00F80F54">
            <w:r w:rsidRPr="00F80F54">
              <w:t>Methanococcoides burtonii</w:t>
            </w:r>
          </w:p>
        </w:tc>
        <w:tc>
          <w:tcPr>
            <w:tcW w:w="1661" w:type="pct"/>
          </w:tcPr>
          <w:p w14:paraId="3C96424D" w14:textId="77777777" w:rsidR="007C0D28" w:rsidRPr="00F80F54" w:rsidRDefault="007C0D28" w:rsidP="00F80F54">
            <w:r w:rsidRPr="00F80F54">
              <w:t>Euryarchaeota</w:t>
            </w:r>
          </w:p>
        </w:tc>
        <w:tc>
          <w:tcPr>
            <w:tcW w:w="1028" w:type="pct"/>
          </w:tcPr>
          <w:p w14:paraId="6B7A49E1" w14:textId="77777777" w:rsidR="007C0D28" w:rsidRPr="00F80F54" w:rsidRDefault="007C0D28" w:rsidP="00F80F54">
            <w:r w:rsidRPr="00F80F54">
              <w:t>archaea</w:t>
            </w:r>
          </w:p>
        </w:tc>
      </w:tr>
      <w:tr w:rsidR="007C0D28" w:rsidRPr="00F80F54" w14:paraId="27A361ED" w14:textId="77777777" w:rsidTr="007C0D28">
        <w:tc>
          <w:tcPr>
            <w:tcW w:w="392" w:type="pct"/>
          </w:tcPr>
          <w:p w14:paraId="0930BE46" w14:textId="77777777" w:rsidR="007C0D28" w:rsidRPr="007C0D28" w:rsidRDefault="007C0D28" w:rsidP="00F80F54">
            <w:r w:rsidRPr="007C0D28">
              <w:rPr>
                <w:bCs/>
              </w:rPr>
              <w:t>344</w:t>
            </w:r>
          </w:p>
        </w:tc>
        <w:tc>
          <w:tcPr>
            <w:tcW w:w="1919" w:type="pct"/>
          </w:tcPr>
          <w:p w14:paraId="59D9CD5B" w14:textId="77777777" w:rsidR="007C0D28" w:rsidRPr="00F80F54" w:rsidRDefault="007C0D28" w:rsidP="00F80F54">
            <w:r w:rsidRPr="00F80F54">
              <w:t>Methanopyrus kandleri</w:t>
            </w:r>
          </w:p>
        </w:tc>
        <w:tc>
          <w:tcPr>
            <w:tcW w:w="1661" w:type="pct"/>
          </w:tcPr>
          <w:p w14:paraId="13A80975" w14:textId="77777777" w:rsidR="007C0D28" w:rsidRPr="00F80F54" w:rsidRDefault="007C0D28" w:rsidP="00F80F54">
            <w:r w:rsidRPr="00F80F54">
              <w:t>Euryarchaeota</w:t>
            </w:r>
          </w:p>
        </w:tc>
        <w:tc>
          <w:tcPr>
            <w:tcW w:w="1028" w:type="pct"/>
          </w:tcPr>
          <w:p w14:paraId="307F8879" w14:textId="77777777" w:rsidR="007C0D28" w:rsidRPr="00F80F54" w:rsidRDefault="007C0D28" w:rsidP="00F80F54">
            <w:r w:rsidRPr="00F80F54">
              <w:t>archaea</w:t>
            </w:r>
          </w:p>
        </w:tc>
      </w:tr>
      <w:tr w:rsidR="007C0D28" w:rsidRPr="00F80F54" w14:paraId="2FD2C34F" w14:textId="77777777" w:rsidTr="007C0D28">
        <w:tc>
          <w:tcPr>
            <w:tcW w:w="392" w:type="pct"/>
          </w:tcPr>
          <w:p w14:paraId="41F07E04" w14:textId="77777777" w:rsidR="007C0D28" w:rsidRPr="007C0D28" w:rsidRDefault="007C0D28" w:rsidP="00F80F54">
            <w:r w:rsidRPr="007C0D28">
              <w:rPr>
                <w:bCs/>
              </w:rPr>
              <w:t>345</w:t>
            </w:r>
          </w:p>
        </w:tc>
        <w:tc>
          <w:tcPr>
            <w:tcW w:w="1919" w:type="pct"/>
          </w:tcPr>
          <w:p w14:paraId="4105B984" w14:textId="77777777" w:rsidR="007C0D28" w:rsidRPr="00F80F54" w:rsidRDefault="007C0D28" w:rsidP="00F80F54">
            <w:r w:rsidRPr="00F80F54">
              <w:t>Methanocorpusculum labreanum</w:t>
            </w:r>
          </w:p>
        </w:tc>
        <w:tc>
          <w:tcPr>
            <w:tcW w:w="1661" w:type="pct"/>
          </w:tcPr>
          <w:p w14:paraId="13AAD406" w14:textId="77777777" w:rsidR="007C0D28" w:rsidRPr="00F80F54" w:rsidRDefault="007C0D28" w:rsidP="00F80F54">
            <w:r w:rsidRPr="00F80F54">
              <w:t>Euryarchaeota</w:t>
            </w:r>
          </w:p>
        </w:tc>
        <w:tc>
          <w:tcPr>
            <w:tcW w:w="1028" w:type="pct"/>
          </w:tcPr>
          <w:p w14:paraId="1B94A035" w14:textId="77777777" w:rsidR="007C0D28" w:rsidRPr="00F80F54" w:rsidRDefault="007C0D28" w:rsidP="00F80F54">
            <w:r w:rsidRPr="00F80F54">
              <w:t>archaea</w:t>
            </w:r>
          </w:p>
        </w:tc>
      </w:tr>
      <w:tr w:rsidR="007C0D28" w:rsidRPr="00F80F54" w14:paraId="2DDCEBA6" w14:textId="77777777" w:rsidTr="007C0D28">
        <w:tc>
          <w:tcPr>
            <w:tcW w:w="392" w:type="pct"/>
          </w:tcPr>
          <w:p w14:paraId="439B6E10" w14:textId="77777777" w:rsidR="007C0D28" w:rsidRPr="007C0D28" w:rsidRDefault="007C0D28" w:rsidP="00F80F54">
            <w:r w:rsidRPr="007C0D28">
              <w:rPr>
                <w:bCs/>
              </w:rPr>
              <w:t>346</w:t>
            </w:r>
          </w:p>
        </w:tc>
        <w:tc>
          <w:tcPr>
            <w:tcW w:w="1919" w:type="pct"/>
          </w:tcPr>
          <w:p w14:paraId="1A743767" w14:textId="77777777" w:rsidR="007C0D28" w:rsidRPr="00F80F54" w:rsidRDefault="007C0D28" w:rsidP="00F80F54">
            <w:r w:rsidRPr="00F80F54">
              <w:t>Natronomonas pharaonis</w:t>
            </w:r>
          </w:p>
        </w:tc>
        <w:tc>
          <w:tcPr>
            <w:tcW w:w="1661" w:type="pct"/>
          </w:tcPr>
          <w:p w14:paraId="777E2C5A" w14:textId="77777777" w:rsidR="007C0D28" w:rsidRPr="00F80F54" w:rsidRDefault="007C0D28" w:rsidP="00F80F54">
            <w:r w:rsidRPr="00F80F54">
              <w:t>Euryarchaeota</w:t>
            </w:r>
          </w:p>
        </w:tc>
        <w:tc>
          <w:tcPr>
            <w:tcW w:w="1028" w:type="pct"/>
          </w:tcPr>
          <w:p w14:paraId="3E7872E7" w14:textId="77777777" w:rsidR="007C0D28" w:rsidRPr="00F80F54" w:rsidRDefault="007C0D28" w:rsidP="00F80F54">
            <w:r w:rsidRPr="00F80F54">
              <w:t>archaea</w:t>
            </w:r>
          </w:p>
        </w:tc>
      </w:tr>
      <w:tr w:rsidR="007C0D28" w:rsidRPr="00F80F54" w14:paraId="780904B9" w14:textId="77777777" w:rsidTr="007C0D28">
        <w:tc>
          <w:tcPr>
            <w:tcW w:w="392" w:type="pct"/>
          </w:tcPr>
          <w:p w14:paraId="0F491015" w14:textId="77777777" w:rsidR="007C0D28" w:rsidRPr="007C0D28" w:rsidRDefault="007C0D28" w:rsidP="00F80F54">
            <w:r w:rsidRPr="007C0D28">
              <w:rPr>
                <w:bCs/>
              </w:rPr>
              <w:t>347</w:t>
            </w:r>
          </w:p>
        </w:tc>
        <w:tc>
          <w:tcPr>
            <w:tcW w:w="1919" w:type="pct"/>
          </w:tcPr>
          <w:p w14:paraId="2A1C8F28" w14:textId="77777777" w:rsidR="007C0D28" w:rsidRPr="00F80F54" w:rsidRDefault="007C0D28" w:rsidP="00F80F54">
            <w:r w:rsidRPr="00F80F54">
              <w:t>Haloferax volcanii DS2</w:t>
            </w:r>
          </w:p>
        </w:tc>
        <w:tc>
          <w:tcPr>
            <w:tcW w:w="1661" w:type="pct"/>
          </w:tcPr>
          <w:p w14:paraId="24ACB8CB" w14:textId="77777777" w:rsidR="007C0D28" w:rsidRPr="00F80F54" w:rsidRDefault="007C0D28" w:rsidP="00F80F54">
            <w:r w:rsidRPr="00F80F54">
              <w:t>Euryarchaeota</w:t>
            </w:r>
          </w:p>
        </w:tc>
        <w:tc>
          <w:tcPr>
            <w:tcW w:w="1028" w:type="pct"/>
          </w:tcPr>
          <w:p w14:paraId="1139F8C3" w14:textId="77777777" w:rsidR="007C0D28" w:rsidRPr="00F80F54" w:rsidRDefault="007C0D28" w:rsidP="00F80F54">
            <w:r w:rsidRPr="00F80F54">
              <w:t>archaea</w:t>
            </w:r>
          </w:p>
        </w:tc>
      </w:tr>
      <w:tr w:rsidR="007C0D28" w:rsidRPr="00F80F54" w14:paraId="2A8DD0B1" w14:textId="77777777" w:rsidTr="007C0D28">
        <w:tc>
          <w:tcPr>
            <w:tcW w:w="392" w:type="pct"/>
          </w:tcPr>
          <w:p w14:paraId="0D073864" w14:textId="77777777" w:rsidR="007C0D28" w:rsidRPr="007C0D28" w:rsidRDefault="007C0D28" w:rsidP="00F80F54">
            <w:r w:rsidRPr="007C0D28">
              <w:rPr>
                <w:bCs/>
              </w:rPr>
              <w:t>348</w:t>
            </w:r>
          </w:p>
        </w:tc>
        <w:tc>
          <w:tcPr>
            <w:tcW w:w="1919" w:type="pct"/>
          </w:tcPr>
          <w:p w14:paraId="66A1C23B" w14:textId="77777777" w:rsidR="007C0D28" w:rsidRPr="00F80F54" w:rsidRDefault="007C0D28" w:rsidP="00F80F54">
            <w:r w:rsidRPr="00F80F54">
              <w:t>Methanosarcina barkeri str. Fusaro</w:t>
            </w:r>
          </w:p>
        </w:tc>
        <w:tc>
          <w:tcPr>
            <w:tcW w:w="1661" w:type="pct"/>
          </w:tcPr>
          <w:p w14:paraId="66A5414D" w14:textId="77777777" w:rsidR="007C0D28" w:rsidRPr="00F80F54" w:rsidRDefault="007C0D28" w:rsidP="00F80F54">
            <w:r w:rsidRPr="00F80F54">
              <w:t>Euryarchaeota</w:t>
            </w:r>
          </w:p>
        </w:tc>
        <w:tc>
          <w:tcPr>
            <w:tcW w:w="1028" w:type="pct"/>
          </w:tcPr>
          <w:p w14:paraId="6CC70814" w14:textId="77777777" w:rsidR="007C0D28" w:rsidRPr="00F80F54" w:rsidRDefault="007C0D28" w:rsidP="00F80F54">
            <w:r w:rsidRPr="00F80F54">
              <w:t>archaea</w:t>
            </w:r>
          </w:p>
        </w:tc>
      </w:tr>
      <w:tr w:rsidR="007C0D28" w:rsidRPr="00F80F54" w14:paraId="20DA36EB" w14:textId="77777777" w:rsidTr="007C0D28">
        <w:tc>
          <w:tcPr>
            <w:tcW w:w="392" w:type="pct"/>
          </w:tcPr>
          <w:p w14:paraId="1D8BDFA8" w14:textId="77777777" w:rsidR="007C0D28" w:rsidRPr="007C0D28" w:rsidRDefault="007C0D28" w:rsidP="00F80F54">
            <w:r w:rsidRPr="007C0D28">
              <w:rPr>
                <w:bCs/>
              </w:rPr>
              <w:t>349</w:t>
            </w:r>
          </w:p>
        </w:tc>
        <w:tc>
          <w:tcPr>
            <w:tcW w:w="1919" w:type="pct"/>
          </w:tcPr>
          <w:p w14:paraId="7357AD31" w14:textId="77777777" w:rsidR="007C0D28" w:rsidRPr="00F80F54" w:rsidRDefault="007C0D28" w:rsidP="00F80F54">
            <w:r w:rsidRPr="00F80F54">
              <w:t>Methanocaldococcus jannaschii DSM 2661</w:t>
            </w:r>
          </w:p>
        </w:tc>
        <w:tc>
          <w:tcPr>
            <w:tcW w:w="1661" w:type="pct"/>
          </w:tcPr>
          <w:p w14:paraId="059C1FB3" w14:textId="77777777" w:rsidR="007C0D28" w:rsidRPr="00F80F54" w:rsidRDefault="007C0D28" w:rsidP="00F80F54">
            <w:r w:rsidRPr="00F80F54">
              <w:t>Euryarchaeota</w:t>
            </w:r>
          </w:p>
        </w:tc>
        <w:tc>
          <w:tcPr>
            <w:tcW w:w="1028" w:type="pct"/>
          </w:tcPr>
          <w:p w14:paraId="5178C2E9" w14:textId="77777777" w:rsidR="007C0D28" w:rsidRPr="00F80F54" w:rsidRDefault="007C0D28" w:rsidP="00F80F54">
            <w:r w:rsidRPr="00F80F54">
              <w:t>archaea</w:t>
            </w:r>
          </w:p>
        </w:tc>
      </w:tr>
      <w:tr w:rsidR="007C0D28" w:rsidRPr="00F80F54" w14:paraId="6B29D27E" w14:textId="77777777" w:rsidTr="007C0D28">
        <w:tc>
          <w:tcPr>
            <w:tcW w:w="392" w:type="pct"/>
          </w:tcPr>
          <w:p w14:paraId="6E7999C7" w14:textId="77777777" w:rsidR="007C0D28" w:rsidRPr="007C0D28" w:rsidRDefault="007C0D28" w:rsidP="00F80F54">
            <w:r w:rsidRPr="007C0D28">
              <w:rPr>
                <w:bCs/>
              </w:rPr>
              <w:t>350</w:t>
            </w:r>
          </w:p>
        </w:tc>
        <w:tc>
          <w:tcPr>
            <w:tcW w:w="1919" w:type="pct"/>
          </w:tcPr>
          <w:p w14:paraId="7E59AF8A" w14:textId="77777777" w:rsidR="007C0D28" w:rsidRPr="00F80F54" w:rsidRDefault="007C0D28" w:rsidP="00F80F54">
            <w:r w:rsidRPr="00F80F54">
              <w:t>Methanothermobacter thermautotrophicus str. Delta H</w:t>
            </w:r>
          </w:p>
        </w:tc>
        <w:tc>
          <w:tcPr>
            <w:tcW w:w="1661" w:type="pct"/>
          </w:tcPr>
          <w:p w14:paraId="51B03DAA" w14:textId="77777777" w:rsidR="007C0D28" w:rsidRPr="00F80F54" w:rsidRDefault="007C0D28" w:rsidP="00F80F54">
            <w:r w:rsidRPr="00F80F54">
              <w:t>Euryarchaeota</w:t>
            </w:r>
          </w:p>
        </w:tc>
        <w:tc>
          <w:tcPr>
            <w:tcW w:w="1028" w:type="pct"/>
          </w:tcPr>
          <w:p w14:paraId="713A7866" w14:textId="77777777" w:rsidR="007C0D28" w:rsidRPr="00F80F54" w:rsidRDefault="007C0D28" w:rsidP="00F80F54">
            <w:r w:rsidRPr="00F80F54">
              <w:t>archaea</w:t>
            </w:r>
          </w:p>
        </w:tc>
      </w:tr>
      <w:tr w:rsidR="007C0D28" w:rsidRPr="00F80F54" w14:paraId="29AF2672" w14:textId="77777777" w:rsidTr="007C0D28">
        <w:tc>
          <w:tcPr>
            <w:tcW w:w="392" w:type="pct"/>
          </w:tcPr>
          <w:p w14:paraId="3E7D2C47" w14:textId="77777777" w:rsidR="007C0D28" w:rsidRPr="007C0D28" w:rsidRDefault="007C0D28" w:rsidP="00F80F54">
            <w:r w:rsidRPr="007C0D28">
              <w:rPr>
                <w:bCs/>
              </w:rPr>
              <w:t>351</w:t>
            </w:r>
          </w:p>
        </w:tc>
        <w:tc>
          <w:tcPr>
            <w:tcW w:w="1919" w:type="pct"/>
          </w:tcPr>
          <w:p w14:paraId="3A362D99" w14:textId="77777777" w:rsidR="007C0D28" w:rsidRPr="00F80F54" w:rsidRDefault="007C0D28" w:rsidP="00F80F54">
            <w:r w:rsidRPr="00F80F54">
              <w:t>Picrophilus torridus DSM 9790</w:t>
            </w:r>
          </w:p>
        </w:tc>
        <w:tc>
          <w:tcPr>
            <w:tcW w:w="1661" w:type="pct"/>
          </w:tcPr>
          <w:p w14:paraId="4B80122F" w14:textId="77777777" w:rsidR="007C0D28" w:rsidRPr="00F80F54" w:rsidRDefault="007C0D28" w:rsidP="00F80F54">
            <w:r w:rsidRPr="00F80F54">
              <w:t>Euryarchaeota</w:t>
            </w:r>
          </w:p>
        </w:tc>
        <w:tc>
          <w:tcPr>
            <w:tcW w:w="1028" w:type="pct"/>
          </w:tcPr>
          <w:p w14:paraId="0B46797B" w14:textId="77777777" w:rsidR="007C0D28" w:rsidRPr="00F80F54" w:rsidRDefault="007C0D28" w:rsidP="00F80F54">
            <w:r w:rsidRPr="00F80F54">
              <w:t>archaea</w:t>
            </w:r>
          </w:p>
        </w:tc>
      </w:tr>
      <w:tr w:rsidR="007C0D28" w:rsidRPr="00F80F54" w14:paraId="4993BAC2" w14:textId="77777777" w:rsidTr="007C0D28">
        <w:tc>
          <w:tcPr>
            <w:tcW w:w="392" w:type="pct"/>
          </w:tcPr>
          <w:p w14:paraId="3F62B72F" w14:textId="77777777" w:rsidR="007C0D28" w:rsidRPr="007C0D28" w:rsidRDefault="007C0D28" w:rsidP="00F80F54">
            <w:r w:rsidRPr="007C0D28">
              <w:rPr>
                <w:bCs/>
              </w:rPr>
              <w:t>352</w:t>
            </w:r>
          </w:p>
        </w:tc>
        <w:tc>
          <w:tcPr>
            <w:tcW w:w="1919" w:type="pct"/>
          </w:tcPr>
          <w:p w14:paraId="144BA0C5" w14:textId="77777777" w:rsidR="007C0D28" w:rsidRPr="00F80F54" w:rsidRDefault="007C0D28" w:rsidP="00F80F54">
            <w:r w:rsidRPr="00F80F54">
              <w:t>Pyrococcus horikoshii</w:t>
            </w:r>
          </w:p>
        </w:tc>
        <w:tc>
          <w:tcPr>
            <w:tcW w:w="1661" w:type="pct"/>
          </w:tcPr>
          <w:p w14:paraId="34635572" w14:textId="77777777" w:rsidR="007C0D28" w:rsidRPr="00F80F54" w:rsidRDefault="007C0D28" w:rsidP="00F80F54">
            <w:r w:rsidRPr="00F80F54">
              <w:t>Euryarchaeota</w:t>
            </w:r>
          </w:p>
        </w:tc>
        <w:tc>
          <w:tcPr>
            <w:tcW w:w="1028" w:type="pct"/>
          </w:tcPr>
          <w:p w14:paraId="61D1D2E0" w14:textId="77777777" w:rsidR="007C0D28" w:rsidRPr="00F80F54" w:rsidRDefault="007C0D28" w:rsidP="00F80F54">
            <w:r w:rsidRPr="00F80F54">
              <w:t>archaea</w:t>
            </w:r>
          </w:p>
        </w:tc>
      </w:tr>
      <w:tr w:rsidR="007C0D28" w:rsidRPr="00F80F54" w14:paraId="6C0EF60B" w14:textId="77777777" w:rsidTr="007C0D28">
        <w:tc>
          <w:tcPr>
            <w:tcW w:w="392" w:type="pct"/>
          </w:tcPr>
          <w:p w14:paraId="43708715" w14:textId="77777777" w:rsidR="007C0D28" w:rsidRPr="007C0D28" w:rsidRDefault="007C0D28" w:rsidP="00F80F54">
            <w:r w:rsidRPr="007C0D28">
              <w:rPr>
                <w:bCs/>
              </w:rPr>
              <w:t>353</w:t>
            </w:r>
          </w:p>
        </w:tc>
        <w:tc>
          <w:tcPr>
            <w:tcW w:w="1919" w:type="pct"/>
          </w:tcPr>
          <w:p w14:paraId="1006ECAF" w14:textId="77777777" w:rsidR="007C0D28" w:rsidRPr="00F80F54" w:rsidRDefault="007C0D28" w:rsidP="00F80F54">
            <w:r w:rsidRPr="00F80F54">
              <w:t>Thermoplasma acidophilum DSM 1728</w:t>
            </w:r>
          </w:p>
        </w:tc>
        <w:tc>
          <w:tcPr>
            <w:tcW w:w="1661" w:type="pct"/>
          </w:tcPr>
          <w:p w14:paraId="74B2A2E7" w14:textId="77777777" w:rsidR="007C0D28" w:rsidRPr="00F80F54" w:rsidRDefault="007C0D28" w:rsidP="00F80F54">
            <w:r w:rsidRPr="00F80F54">
              <w:t>Euryarchaeota</w:t>
            </w:r>
          </w:p>
        </w:tc>
        <w:tc>
          <w:tcPr>
            <w:tcW w:w="1028" w:type="pct"/>
          </w:tcPr>
          <w:p w14:paraId="04207401" w14:textId="77777777" w:rsidR="007C0D28" w:rsidRPr="00F80F54" w:rsidRDefault="007C0D28" w:rsidP="00F80F54">
            <w:r w:rsidRPr="00F80F54">
              <w:t>archaea</w:t>
            </w:r>
          </w:p>
        </w:tc>
      </w:tr>
      <w:tr w:rsidR="007C0D28" w:rsidRPr="00F80F54" w14:paraId="290F20EB" w14:textId="77777777" w:rsidTr="007C0D28">
        <w:tc>
          <w:tcPr>
            <w:tcW w:w="392" w:type="pct"/>
          </w:tcPr>
          <w:p w14:paraId="1502003B" w14:textId="77777777" w:rsidR="007C0D28" w:rsidRPr="007C0D28" w:rsidRDefault="007C0D28" w:rsidP="00F80F54">
            <w:r w:rsidRPr="007C0D28">
              <w:rPr>
                <w:bCs/>
              </w:rPr>
              <w:t>354</w:t>
            </w:r>
          </w:p>
        </w:tc>
        <w:tc>
          <w:tcPr>
            <w:tcW w:w="1919" w:type="pct"/>
          </w:tcPr>
          <w:p w14:paraId="1E025375" w14:textId="77777777" w:rsidR="007C0D28" w:rsidRPr="00F80F54" w:rsidRDefault="007C0D28" w:rsidP="00F80F54">
            <w:r w:rsidRPr="00F80F54">
              <w:t>Thermococcus kodakarensis KOD1</w:t>
            </w:r>
          </w:p>
        </w:tc>
        <w:tc>
          <w:tcPr>
            <w:tcW w:w="1661" w:type="pct"/>
          </w:tcPr>
          <w:p w14:paraId="5A4861A1" w14:textId="77777777" w:rsidR="007C0D28" w:rsidRPr="00F80F54" w:rsidRDefault="007C0D28" w:rsidP="00F80F54">
            <w:r w:rsidRPr="00F80F54">
              <w:t>Euryarchaeota</w:t>
            </w:r>
          </w:p>
        </w:tc>
        <w:tc>
          <w:tcPr>
            <w:tcW w:w="1028" w:type="pct"/>
          </w:tcPr>
          <w:p w14:paraId="25D64B2F" w14:textId="77777777" w:rsidR="007C0D28" w:rsidRPr="00F80F54" w:rsidRDefault="007C0D28" w:rsidP="00F80F54">
            <w:r w:rsidRPr="00F80F54">
              <w:t>archaea</w:t>
            </w:r>
          </w:p>
        </w:tc>
      </w:tr>
      <w:tr w:rsidR="007C0D28" w:rsidRPr="00F80F54" w14:paraId="60CFA3EB" w14:textId="77777777" w:rsidTr="007C0D28">
        <w:tc>
          <w:tcPr>
            <w:tcW w:w="392" w:type="pct"/>
          </w:tcPr>
          <w:p w14:paraId="446E9EDA" w14:textId="77777777" w:rsidR="007C0D28" w:rsidRPr="007C0D28" w:rsidRDefault="007C0D28" w:rsidP="00F80F54">
            <w:r w:rsidRPr="007C0D28">
              <w:rPr>
                <w:bCs/>
              </w:rPr>
              <w:t>355</w:t>
            </w:r>
          </w:p>
        </w:tc>
        <w:tc>
          <w:tcPr>
            <w:tcW w:w="1919" w:type="pct"/>
          </w:tcPr>
          <w:p w14:paraId="05793710" w14:textId="77777777" w:rsidR="007C0D28" w:rsidRPr="00F80F54" w:rsidRDefault="007C0D28" w:rsidP="00F80F54">
            <w:r w:rsidRPr="00F80F54">
              <w:t>Nanoarchaeum equitans</w:t>
            </w:r>
          </w:p>
        </w:tc>
        <w:tc>
          <w:tcPr>
            <w:tcW w:w="1661" w:type="pct"/>
          </w:tcPr>
          <w:p w14:paraId="16421FFB" w14:textId="77777777" w:rsidR="007C0D28" w:rsidRPr="00F80F54" w:rsidRDefault="007C0D28" w:rsidP="00F80F54">
            <w:r w:rsidRPr="00F80F54">
              <w:t>Nanoarchaeota</w:t>
            </w:r>
          </w:p>
        </w:tc>
        <w:tc>
          <w:tcPr>
            <w:tcW w:w="1028" w:type="pct"/>
          </w:tcPr>
          <w:p w14:paraId="01D19862" w14:textId="77777777" w:rsidR="007C0D28" w:rsidRPr="00F80F54" w:rsidRDefault="007C0D28" w:rsidP="00F80F54">
            <w:r w:rsidRPr="00F80F54">
              <w:t>archaea</w:t>
            </w:r>
          </w:p>
        </w:tc>
      </w:tr>
      <w:tr w:rsidR="007C0D28" w:rsidRPr="00F80F54" w14:paraId="7DF045B4" w14:textId="77777777" w:rsidTr="007C0D28">
        <w:tc>
          <w:tcPr>
            <w:tcW w:w="392" w:type="pct"/>
          </w:tcPr>
          <w:p w14:paraId="18D050AF" w14:textId="77777777" w:rsidR="007C0D28" w:rsidRPr="007C0D28" w:rsidRDefault="007C0D28" w:rsidP="00F80F54">
            <w:r w:rsidRPr="007C0D28">
              <w:rPr>
                <w:bCs/>
              </w:rPr>
              <w:t>356</w:t>
            </w:r>
          </w:p>
        </w:tc>
        <w:tc>
          <w:tcPr>
            <w:tcW w:w="1919" w:type="pct"/>
          </w:tcPr>
          <w:p w14:paraId="357E5337" w14:textId="77777777" w:rsidR="007C0D28" w:rsidRPr="00F80F54" w:rsidRDefault="007C0D28" w:rsidP="00F80F54">
            <w:r w:rsidRPr="00F80F54">
              <w:t>Candidatus Korarchaeum cryptofilum OPF8</w:t>
            </w:r>
          </w:p>
        </w:tc>
        <w:tc>
          <w:tcPr>
            <w:tcW w:w="1661" w:type="pct"/>
          </w:tcPr>
          <w:p w14:paraId="4A4B3800" w14:textId="77777777" w:rsidR="007C0D28" w:rsidRPr="00F80F54" w:rsidRDefault="007C0D28" w:rsidP="00F80F54">
            <w:r w:rsidRPr="00F80F54">
              <w:t>Korarchaeota</w:t>
            </w:r>
          </w:p>
        </w:tc>
        <w:tc>
          <w:tcPr>
            <w:tcW w:w="1028" w:type="pct"/>
          </w:tcPr>
          <w:p w14:paraId="42B03BBB" w14:textId="77777777" w:rsidR="007C0D28" w:rsidRPr="00F80F54" w:rsidRDefault="007C0D28" w:rsidP="00F80F54">
            <w:r w:rsidRPr="00F80F54">
              <w:t>archaea</w:t>
            </w:r>
          </w:p>
        </w:tc>
      </w:tr>
      <w:tr w:rsidR="007C0D28" w:rsidRPr="00F80F54" w14:paraId="46FB9E43" w14:textId="77777777" w:rsidTr="007C0D28">
        <w:tc>
          <w:tcPr>
            <w:tcW w:w="392" w:type="pct"/>
          </w:tcPr>
          <w:p w14:paraId="05AF0341" w14:textId="77777777" w:rsidR="007C0D28" w:rsidRPr="007C0D28" w:rsidRDefault="007C0D28" w:rsidP="00F80F54">
            <w:r w:rsidRPr="007C0D28">
              <w:rPr>
                <w:bCs/>
              </w:rPr>
              <w:t>357</w:t>
            </w:r>
          </w:p>
        </w:tc>
        <w:tc>
          <w:tcPr>
            <w:tcW w:w="1919" w:type="pct"/>
          </w:tcPr>
          <w:p w14:paraId="2F8C6CCE" w14:textId="77777777" w:rsidR="007C0D28" w:rsidRPr="00F80F54" w:rsidRDefault="007C0D28" w:rsidP="00F80F54">
            <w:r w:rsidRPr="00F80F54">
              <w:t>Aeropyrum pernix K1</w:t>
            </w:r>
          </w:p>
        </w:tc>
        <w:tc>
          <w:tcPr>
            <w:tcW w:w="1661" w:type="pct"/>
          </w:tcPr>
          <w:p w14:paraId="3936E697" w14:textId="77777777" w:rsidR="007C0D28" w:rsidRPr="00F80F54" w:rsidRDefault="007C0D28" w:rsidP="00F80F54">
            <w:r w:rsidRPr="00F80F54">
              <w:t>Crenarchaeota</w:t>
            </w:r>
          </w:p>
        </w:tc>
        <w:tc>
          <w:tcPr>
            <w:tcW w:w="1028" w:type="pct"/>
          </w:tcPr>
          <w:p w14:paraId="0A38FAD6" w14:textId="77777777" w:rsidR="007C0D28" w:rsidRPr="00F80F54" w:rsidRDefault="007C0D28" w:rsidP="00F80F54">
            <w:r w:rsidRPr="00F80F54">
              <w:t>archaea</w:t>
            </w:r>
          </w:p>
        </w:tc>
      </w:tr>
      <w:tr w:rsidR="007C0D28" w:rsidRPr="00F80F54" w14:paraId="66F8DB3B" w14:textId="77777777" w:rsidTr="007C0D28">
        <w:tc>
          <w:tcPr>
            <w:tcW w:w="392" w:type="pct"/>
          </w:tcPr>
          <w:p w14:paraId="3DF344DC" w14:textId="77777777" w:rsidR="007C0D28" w:rsidRPr="007C0D28" w:rsidRDefault="007C0D28" w:rsidP="00F80F54">
            <w:r w:rsidRPr="007C0D28">
              <w:rPr>
                <w:bCs/>
              </w:rPr>
              <w:t>358</w:t>
            </w:r>
          </w:p>
        </w:tc>
        <w:tc>
          <w:tcPr>
            <w:tcW w:w="1919" w:type="pct"/>
          </w:tcPr>
          <w:p w14:paraId="406862C1" w14:textId="77777777" w:rsidR="007C0D28" w:rsidRPr="00F80F54" w:rsidRDefault="007C0D28" w:rsidP="00F80F54">
            <w:r w:rsidRPr="00F80F54">
              <w:t>Ignicoccus hospitalis</w:t>
            </w:r>
          </w:p>
        </w:tc>
        <w:tc>
          <w:tcPr>
            <w:tcW w:w="1661" w:type="pct"/>
          </w:tcPr>
          <w:p w14:paraId="7FA16019" w14:textId="77777777" w:rsidR="007C0D28" w:rsidRPr="00F80F54" w:rsidRDefault="007C0D28" w:rsidP="00F80F54">
            <w:r w:rsidRPr="00F80F54">
              <w:t>Crenarchaeota</w:t>
            </w:r>
          </w:p>
        </w:tc>
        <w:tc>
          <w:tcPr>
            <w:tcW w:w="1028" w:type="pct"/>
          </w:tcPr>
          <w:p w14:paraId="6CF0A50D" w14:textId="77777777" w:rsidR="007C0D28" w:rsidRPr="00F80F54" w:rsidRDefault="007C0D28" w:rsidP="00F80F54">
            <w:r w:rsidRPr="00F80F54">
              <w:t>archaea</w:t>
            </w:r>
          </w:p>
        </w:tc>
      </w:tr>
      <w:tr w:rsidR="007C0D28" w:rsidRPr="00F80F54" w14:paraId="430AABC9" w14:textId="77777777" w:rsidTr="007C0D28">
        <w:tc>
          <w:tcPr>
            <w:tcW w:w="392" w:type="pct"/>
          </w:tcPr>
          <w:p w14:paraId="73FF5BD8" w14:textId="77777777" w:rsidR="007C0D28" w:rsidRPr="007C0D28" w:rsidRDefault="007C0D28" w:rsidP="00F80F54">
            <w:r w:rsidRPr="007C0D28">
              <w:rPr>
                <w:bCs/>
              </w:rPr>
              <w:t>359</w:t>
            </w:r>
          </w:p>
        </w:tc>
        <w:tc>
          <w:tcPr>
            <w:tcW w:w="1919" w:type="pct"/>
          </w:tcPr>
          <w:p w14:paraId="3323E9C0" w14:textId="77777777" w:rsidR="007C0D28" w:rsidRPr="00F80F54" w:rsidRDefault="007C0D28" w:rsidP="00F80F54">
            <w:r w:rsidRPr="00F80F54">
              <w:t>Metallosphaera sedula</w:t>
            </w:r>
          </w:p>
        </w:tc>
        <w:tc>
          <w:tcPr>
            <w:tcW w:w="1661" w:type="pct"/>
          </w:tcPr>
          <w:p w14:paraId="03CB3755" w14:textId="77777777" w:rsidR="007C0D28" w:rsidRPr="00F80F54" w:rsidRDefault="007C0D28" w:rsidP="00F80F54">
            <w:r w:rsidRPr="00F80F54">
              <w:t>Crenarchaeota</w:t>
            </w:r>
          </w:p>
        </w:tc>
        <w:tc>
          <w:tcPr>
            <w:tcW w:w="1028" w:type="pct"/>
          </w:tcPr>
          <w:p w14:paraId="26165D6B" w14:textId="77777777" w:rsidR="007C0D28" w:rsidRPr="00F80F54" w:rsidRDefault="007C0D28" w:rsidP="00F80F54">
            <w:r w:rsidRPr="00F80F54">
              <w:t>archaea</w:t>
            </w:r>
          </w:p>
        </w:tc>
      </w:tr>
      <w:tr w:rsidR="007C0D28" w:rsidRPr="00F80F54" w14:paraId="0A4AD711" w14:textId="77777777" w:rsidTr="007C0D28">
        <w:tc>
          <w:tcPr>
            <w:tcW w:w="392" w:type="pct"/>
          </w:tcPr>
          <w:p w14:paraId="0B6D16AA" w14:textId="77777777" w:rsidR="007C0D28" w:rsidRPr="007C0D28" w:rsidRDefault="007C0D28" w:rsidP="00F80F54">
            <w:r w:rsidRPr="007C0D28">
              <w:rPr>
                <w:bCs/>
              </w:rPr>
              <w:t>360</w:t>
            </w:r>
          </w:p>
        </w:tc>
        <w:tc>
          <w:tcPr>
            <w:tcW w:w="1919" w:type="pct"/>
          </w:tcPr>
          <w:p w14:paraId="0DD7165C" w14:textId="77777777" w:rsidR="007C0D28" w:rsidRPr="00F80F54" w:rsidRDefault="007C0D28" w:rsidP="00F80F54">
            <w:r w:rsidRPr="00F80F54">
              <w:t>Pyrobaculum neutrophilum</w:t>
            </w:r>
          </w:p>
        </w:tc>
        <w:tc>
          <w:tcPr>
            <w:tcW w:w="1661" w:type="pct"/>
          </w:tcPr>
          <w:p w14:paraId="0F818FBB" w14:textId="77777777" w:rsidR="007C0D28" w:rsidRPr="00F80F54" w:rsidRDefault="007C0D28" w:rsidP="00F80F54">
            <w:r w:rsidRPr="00F80F54">
              <w:t>Crenarchaeota</w:t>
            </w:r>
          </w:p>
        </w:tc>
        <w:tc>
          <w:tcPr>
            <w:tcW w:w="1028" w:type="pct"/>
          </w:tcPr>
          <w:p w14:paraId="7873B745" w14:textId="77777777" w:rsidR="007C0D28" w:rsidRPr="00F80F54" w:rsidRDefault="007C0D28" w:rsidP="00F80F54">
            <w:r w:rsidRPr="00F80F54">
              <w:t>archaea</w:t>
            </w:r>
          </w:p>
        </w:tc>
      </w:tr>
      <w:tr w:rsidR="007C0D28" w:rsidRPr="00F80F54" w14:paraId="3447F813" w14:textId="77777777" w:rsidTr="007C0D28">
        <w:tc>
          <w:tcPr>
            <w:tcW w:w="392" w:type="pct"/>
          </w:tcPr>
          <w:p w14:paraId="74296A89" w14:textId="77777777" w:rsidR="007C0D28" w:rsidRPr="007C0D28" w:rsidRDefault="007C0D28" w:rsidP="00F80F54">
            <w:r w:rsidRPr="007C0D28">
              <w:rPr>
                <w:bCs/>
              </w:rPr>
              <w:t>361</w:t>
            </w:r>
          </w:p>
        </w:tc>
        <w:tc>
          <w:tcPr>
            <w:tcW w:w="1919" w:type="pct"/>
          </w:tcPr>
          <w:p w14:paraId="4A22B5F7" w14:textId="77777777" w:rsidR="007C0D28" w:rsidRPr="00F80F54" w:rsidRDefault="007C0D28" w:rsidP="00F80F54">
            <w:r w:rsidRPr="00F80F54">
              <w:t>Thermofilum pendens</w:t>
            </w:r>
          </w:p>
        </w:tc>
        <w:tc>
          <w:tcPr>
            <w:tcW w:w="1661" w:type="pct"/>
          </w:tcPr>
          <w:p w14:paraId="30ABA3AA" w14:textId="77777777" w:rsidR="007C0D28" w:rsidRPr="00F80F54" w:rsidRDefault="007C0D28" w:rsidP="00F80F54">
            <w:r w:rsidRPr="00F80F54">
              <w:t>Crenarchaeota</w:t>
            </w:r>
          </w:p>
        </w:tc>
        <w:tc>
          <w:tcPr>
            <w:tcW w:w="1028" w:type="pct"/>
          </w:tcPr>
          <w:p w14:paraId="43B28FEB" w14:textId="77777777" w:rsidR="007C0D28" w:rsidRPr="00F80F54" w:rsidRDefault="007C0D28" w:rsidP="00F80F54">
            <w:r w:rsidRPr="00F80F54">
              <w:t>archaea</w:t>
            </w:r>
          </w:p>
        </w:tc>
      </w:tr>
      <w:tr w:rsidR="007C0D28" w:rsidRPr="00F80F54" w14:paraId="7BC08C46" w14:textId="77777777" w:rsidTr="007C0D28">
        <w:tc>
          <w:tcPr>
            <w:tcW w:w="392" w:type="pct"/>
          </w:tcPr>
          <w:p w14:paraId="4804B23D" w14:textId="77777777" w:rsidR="007C0D28" w:rsidRPr="007C0D28" w:rsidRDefault="007C0D28" w:rsidP="00F80F54">
            <w:r w:rsidRPr="007C0D28">
              <w:rPr>
                <w:bCs/>
              </w:rPr>
              <w:t>362</w:t>
            </w:r>
          </w:p>
        </w:tc>
        <w:tc>
          <w:tcPr>
            <w:tcW w:w="1919" w:type="pct"/>
          </w:tcPr>
          <w:p w14:paraId="0916BFCF" w14:textId="77777777" w:rsidR="007C0D28" w:rsidRPr="00F80F54" w:rsidRDefault="007C0D28" w:rsidP="00F80F54">
            <w:r w:rsidRPr="00F80F54">
              <w:t>Caldivirga maquilingensis</w:t>
            </w:r>
          </w:p>
        </w:tc>
        <w:tc>
          <w:tcPr>
            <w:tcW w:w="1661" w:type="pct"/>
          </w:tcPr>
          <w:p w14:paraId="48C92F28" w14:textId="77777777" w:rsidR="007C0D28" w:rsidRPr="00F80F54" w:rsidRDefault="007C0D28" w:rsidP="00F80F54">
            <w:r w:rsidRPr="00F80F54">
              <w:t>Crenarchaeota</w:t>
            </w:r>
          </w:p>
        </w:tc>
        <w:tc>
          <w:tcPr>
            <w:tcW w:w="1028" w:type="pct"/>
          </w:tcPr>
          <w:p w14:paraId="6922EBE5" w14:textId="77777777" w:rsidR="007C0D28" w:rsidRPr="00F80F54" w:rsidRDefault="007C0D28" w:rsidP="00F80F54">
            <w:r w:rsidRPr="00F80F54">
              <w:t>archaea</w:t>
            </w:r>
          </w:p>
        </w:tc>
      </w:tr>
      <w:tr w:rsidR="007C0D28" w:rsidRPr="00F80F54" w14:paraId="345D87A9" w14:textId="77777777" w:rsidTr="007C0D28">
        <w:tc>
          <w:tcPr>
            <w:tcW w:w="392" w:type="pct"/>
          </w:tcPr>
          <w:p w14:paraId="24D262B3" w14:textId="77777777" w:rsidR="007C0D28" w:rsidRPr="007C0D28" w:rsidRDefault="007C0D28" w:rsidP="00F80F54">
            <w:r w:rsidRPr="007C0D28">
              <w:rPr>
                <w:bCs/>
              </w:rPr>
              <w:t>363</w:t>
            </w:r>
          </w:p>
        </w:tc>
        <w:tc>
          <w:tcPr>
            <w:tcW w:w="1919" w:type="pct"/>
          </w:tcPr>
          <w:p w14:paraId="344F93D7" w14:textId="77777777" w:rsidR="007C0D28" w:rsidRPr="00F80F54" w:rsidRDefault="007C0D28" w:rsidP="00F80F54">
            <w:r w:rsidRPr="00F80F54">
              <w:t>Sulfolobus solfataricus P2</w:t>
            </w:r>
          </w:p>
        </w:tc>
        <w:tc>
          <w:tcPr>
            <w:tcW w:w="1661" w:type="pct"/>
          </w:tcPr>
          <w:p w14:paraId="6BE7744C" w14:textId="77777777" w:rsidR="007C0D28" w:rsidRPr="00F80F54" w:rsidRDefault="007C0D28" w:rsidP="00F80F54">
            <w:r w:rsidRPr="00F80F54">
              <w:t>Crenarchaeota</w:t>
            </w:r>
          </w:p>
        </w:tc>
        <w:tc>
          <w:tcPr>
            <w:tcW w:w="1028" w:type="pct"/>
          </w:tcPr>
          <w:p w14:paraId="2965759B" w14:textId="77777777" w:rsidR="007C0D28" w:rsidRPr="00F80F54" w:rsidRDefault="007C0D28" w:rsidP="00F80F54">
            <w:r w:rsidRPr="00F80F54">
              <w:t>archaea</w:t>
            </w:r>
          </w:p>
        </w:tc>
      </w:tr>
      <w:tr w:rsidR="007C0D28" w:rsidRPr="00F80F54" w14:paraId="3CF37867" w14:textId="77777777" w:rsidTr="007C0D28">
        <w:tc>
          <w:tcPr>
            <w:tcW w:w="392" w:type="pct"/>
          </w:tcPr>
          <w:p w14:paraId="032A3BC2" w14:textId="77777777" w:rsidR="007C0D28" w:rsidRPr="007C0D28" w:rsidRDefault="007C0D28" w:rsidP="00F80F54">
            <w:r w:rsidRPr="007C0D28">
              <w:rPr>
                <w:bCs/>
              </w:rPr>
              <w:t>364</w:t>
            </w:r>
          </w:p>
        </w:tc>
        <w:tc>
          <w:tcPr>
            <w:tcW w:w="1919" w:type="pct"/>
          </w:tcPr>
          <w:p w14:paraId="5D3070D8" w14:textId="77777777" w:rsidR="007C0D28" w:rsidRPr="00F80F54" w:rsidRDefault="007C0D28" w:rsidP="00F80F54">
            <w:r w:rsidRPr="00F80F54">
              <w:t>Candidatus Caldiarchaeum subterraneum</w:t>
            </w:r>
          </w:p>
        </w:tc>
        <w:tc>
          <w:tcPr>
            <w:tcW w:w="1661" w:type="pct"/>
          </w:tcPr>
          <w:p w14:paraId="2666054C" w14:textId="77777777" w:rsidR="007C0D28" w:rsidRPr="00F80F54" w:rsidRDefault="007C0D28" w:rsidP="00F80F54">
            <w:r w:rsidRPr="00F80F54">
              <w:t>Thaumarchaeota</w:t>
            </w:r>
          </w:p>
        </w:tc>
        <w:tc>
          <w:tcPr>
            <w:tcW w:w="1028" w:type="pct"/>
          </w:tcPr>
          <w:p w14:paraId="32E60250" w14:textId="77777777" w:rsidR="007C0D28" w:rsidRPr="00F80F54" w:rsidRDefault="007C0D28" w:rsidP="00F80F54">
            <w:r w:rsidRPr="00F80F54">
              <w:t>archaea</w:t>
            </w:r>
          </w:p>
        </w:tc>
      </w:tr>
      <w:tr w:rsidR="007C0D28" w:rsidRPr="00F80F54" w14:paraId="29D96C4C" w14:textId="77777777" w:rsidTr="007C0D28">
        <w:tc>
          <w:tcPr>
            <w:tcW w:w="392" w:type="pct"/>
          </w:tcPr>
          <w:p w14:paraId="635EC9E1" w14:textId="77777777" w:rsidR="007C0D28" w:rsidRPr="007C0D28" w:rsidRDefault="007C0D28" w:rsidP="00F80F54">
            <w:r w:rsidRPr="007C0D28">
              <w:rPr>
                <w:bCs/>
              </w:rPr>
              <w:t>365</w:t>
            </w:r>
          </w:p>
        </w:tc>
        <w:tc>
          <w:tcPr>
            <w:tcW w:w="1919" w:type="pct"/>
          </w:tcPr>
          <w:p w14:paraId="5C0E15CE" w14:textId="77777777" w:rsidR="007C0D28" w:rsidRPr="00F80F54" w:rsidRDefault="007C0D28" w:rsidP="00F80F54">
            <w:r w:rsidRPr="00F80F54">
              <w:t>Cenarchaeum symbiosum</w:t>
            </w:r>
          </w:p>
        </w:tc>
        <w:tc>
          <w:tcPr>
            <w:tcW w:w="1661" w:type="pct"/>
          </w:tcPr>
          <w:p w14:paraId="236772A1" w14:textId="77777777" w:rsidR="007C0D28" w:rsidRPr="00F80F54" w:rsidRDefault="007C0D28" w:rsidP="00F80F54">
            <w:r w:rsidRPr="00F80F54">
              <w:t>Thaumarchaeota</w:t>
            </w:r>
          </w:p>
        </w:tc>
        <w:tc>
          <w:tcPr>
            <w:tcW w:w="1028" w:type="pct"/>
          </w:tcPr>
          <w:p w14:paraId="52A54874" w14:textId="77777777" w:rsidR="007C0D28" w:rsidRPr="00F80F54" w:rsidRDefault="007C0D28" w:rsidP="00F80F54">
            <w:r w:rsidRPr="00F80F54">
              <w:t>archaea</w:t>
            </w:r>
          </w:p>
        </w:tc>
      </w:tr>
      <w:tr w:rsidR="007C0D28" w:rsidRPr="00F80F54" w14:paraId="38D73C20" w14:textId="77777777" w:rsidTr="007C0D28">
        <w:tc>
          <w:tcPr>
            <w:tcW w:w="392" w:type="pct"/>
          </w:tcPr>
          <w:p w14:paraId="151C7781" w14:textId="77777777" w:rsidR="007C0D28" w:rsidRPr="007C0D28" w:rsidRDefault="007C0D28" w:rsidP="00F80F54">
            <w:r w:rsidRPr="007C0D28">
              <w:rPr>
                <w:bCs/>
              </w:rPr>
              <w:t>366</w:t>
            </w:r>
          </w:p>
        </w:tc>
        <w:tc>
          <w:tcPr>
            <w:tcW w:w="1919" w:type="pct"/>
          </w:tcPr>
          <w:p w14:paraId="17800E03" w14:textId="77777777" w:rsidR="007C0D28" w:rsidRPr="00F80F54" w:rsidRDefault="007C0D28" w:rsidP="00F80F54">
            <w:r w:rsidRPr="00F80F54">
              <w:t>Nitrosopumilus maritimus</w:t>
            </w:r>
          </w:p>
        </w:tc>
        <w:tc>
          <w:tcPr>
            <w:tcW w:w="1661" w:type="pct"/>
          </w:tcPr>
          <w:p w14:paraId="26A64D94" w14:textId="77777777" w:rsidR="007C0D28" w:rsidRPr="00F80F54" w:rsidRDefault="007C0D28" w:rsidP="00F80F54">
            <w:r w:rsidRPr="00F80F54">
              <w:t>Thaumarchaeota</w:t>
            </w:r>
          </w:p>
        </w:tc>
        <w:tc>
          <w:tcPr>
            <w:tcW w:w="1028" w:type="pct"/>
          </w:tcPr>
          <w:p w14:paraId="54FAE95B" w14:textId="77777777" w:rsidR="007C0D28" w:rsidRPr="00F80F54" w:rsidRDefault="007C0D28" w:rsidP="00F80F54">
            <w:r w:rsidRPr="00F80F54">
              <w:t>archaea</w:t>
            </w:r>
          </w:p>
        </w:tc>
      </w:tr>
      <w:tr w:rsidR="007C0D28" w:rsidRPr="00F80F54" w14:paraId="2F3CEDC5" w14:textId="77777777" w:rsidTr="007C0D28">
        <w:tc>
          <w:tcPr>
            <w:tcW w:w="392" w:type="pct"/>
          </w:tcPr>
          <w:p w14:paraId="342A58F7" w14:textId="77777777" w:rsidR="007C0D28" w:rsidRPr="007C0D28" w:rsidRDefault="007C0D28" w:rsidP="00F80F54">
            <w:r w:rsidRPr="007C0D28">
              <w:rPr>
                <w:bCs/>
              </w:rPr>
              <w:t>367</w:t>
            </w:r>
          </w:p>
        </w:tc>
        <w:tc>
          <w:tcPr>
            <w:tcW w:w="1919" w:type="pct"/>
          </w:tcPr>
          <w:p w14:paraId="3FC43C10" w14:textId="77777777" w:rsidR="007C0D28" w:rsidRPr="00F80F54" w:rsidRDefault="007C0D28" w:rsidP="00F80F54">
            <w:r w:rsidRPr="00F80F54">
              <w:t>Candidatus Nitrososphaera gargensis Ga9.2</w:t>
            </w:r>
          </w:p>
        </w:tc>
        <w:tc>
          <w:tcPr>
            <w:tcW w:w="1661" w:type="pct"/>
          </w:tcPr>
          <w:p w14:paraId="6640F89E" w14:textId="77777777" w:rsidR="007C0D28" w:rsidRPr="00F80F54" w:rsidRDefault="007C0D28" w:rsidP="00F80F54">
            <w:r w:rsidRPr="00F80F54">
              <w:t>Thaumarchaeota</w:t>
            </w:r>
          </w:p>
        </w:tc>
        <w:tc>
          <w:tcPr>
            <w:tcW w:w="1028" w:type="pct"/>
          </w:tcPr>
          <w:p w14:paraId="658EB830" w14:textId="77777777" w:rsidR="007C0D28" w:rsidRPr="00F80F54" w:rsidRDefault="007C0D28" w:rsidP="00F80F54">
            <w:r w:rsidRPr="00F80F54">
              <w:t>archaea</w:t>
            </w:r>
          </w:p>
        </w:tc>
      </w:tr>
      <w:tr w:rsidR="007C0D28" w:rsidRPr="00F80F54" w14:paraId="38AAFFCE" w14:textId="77777777" w:rsidTr="007C0D28">
        <w:tc>
          <w:tcPr>
            <w:tcW w:w="392" w:type="pct"/>
          </w:tcPr>
          <w:p w14:paraId="4F7A5A5C" w14:textId="77777777" w:rsidR="007C0D28" w:rsidRPr="007C0D28" w:rsidRDefault="007C0D28" w:rsidP="00F80F54">
            <w:r w:rsidRPr="007C0D28">
              <w:rPr>
                <w:bCs/>
              </w:rPr>
              <w:t>368</w:t>
            </w:r>
          </w:p>
        </w:tc>
        <w:tc>
          <w:tcPr>
            <w:tcW w:w="1919" w:type="pct"/>
          </w:tcPr>
          <w:p w14:paraId="492E0060" w14:textId="77777777" w:rsidR="007C0D28" w:rsidRPr="00F80F54" w:rsidRDefault="007C0D28" w:rsidP="00F80F54">
            <w:r w:rsidRPr="00F80F54">
              <w:t>Deinococcus proteolyticus MRP</w:t>
            </w:r>
          </w:p>
        </w:tc>
        <w:tc>
          <w:tcPr>
            <w:tcW w:w="1661" w:type="pct"/>
          </w:tcPr>
          <w:p w14:paraId="04D13453" w14:textId="77777777" w:rsidR="007C0D28" w:rsidRPr="00F80F54" w:rsidRDefault="007C0D28" w:rsidP="00F80F54">
            <w:r w:rsidRPr="00F80F54">
              <w:t>Deinococci</w:t>
            </w:r>
          </w:p>
        </w:tc>
        <w:tc>
          <w:tcPr>
            <w:tcW w:w="1028" w:type="pct"/>
          </w:tcPr>
          <w:p w14:paraId="68D118A2" w14:textId="77777777" w:rsidR="007C0D28" w:rsidRPr="00F80F54" w:rsidRDefault="007C0D28" w:rsidP="00F80F54">
            <w:r w:rsidRPr="00F80F54">
              <w:t>bacteria</w:t>
            </w:r>
          </w:p>
        </w:tc>
      </w:tr>
      <w:tr w:rsidR="007C0D28" w:rsidRPr="00F80F54" w14:paraId="7963A5EF" w14:textId="77777777" w:rsidTr="007C0D28">
        <w:tc>
          <w:tcPr>
            <w:tcW w:w="392" w:type="pct"/>
          </w:tcPr>
          <w:p w14:paraId="13244C78" w14:textId="77777777" w:rsidR="007C0D28" w:rsidRPr="007C0D28" w:rsidRDefault="007C0D28" w:rsidP="00F80F54">
            <w:r w:rsidRPr="007C0D28">
              <w:rPr>
                <w:bCs/>
              </w:rPr>
              <w:t>369</w:t>
            </w:r>
          </w:p>
        </w:tc>
        <w:tc>
          <w:tcPr>
            <w:tcW w:w="1919" w:type="pct"/>
          </w:tcPr>
          <w:p w14:paraId="0A4C48E8" w14:textId="77777777" w:rsidR="007C0D28" w:rsidRPr="00F80F54" w:rsidRDefault="007C0D28" w:rsidP="00F80F54">
            <w:r w:rsidRPr="00F80F54">
              <w:t>Marinithermus hydrothermalis DSM 14884</w:t>
            </w:r>
          </w:p>
        </w:tc>
        <w:tc>
          <w:tcPr>
            <w:tcW w:w="1661" w:type="pct"/>
          </w:tcPr>
          <w:p w14:paraId="2B9594F8" w14:textId="77777777" w:rsidR="007C0D28" w:rsidRPr="00F80F54" w:rsidRDefault="007C0D28" w:rsidP="00F80F54">
            <w:r w:rsidRPr="00F80F54">
              <w:t>Deinococci</w:t>
            </w:r>
          </w:p>
        </w:tc>
        <w:tc>
          <w:tcPr>
            <w:tcW w:w="1028" w:type="pct"/>
          </w:tcPr>
          <w:p w14:paraId="2480B9C6" w14:textId="77777777" w:rsidR="007C0D28" w:rsidRPr="00F80F54" w:rsidRDefault="007C0D28" w:rsidP="00F80F54">
            <w:r w:rsidRPr="00F80F54">
              <w:t>bacteria</w:t>
            </w:r>
          </w:p>
        </w:tc>
      </w:tr>
      <w:tr w:rsidR="007C0D28" w:rsidRPr="00F80F54" w14:paraId="6D6CFABF" w14:textId="77777777" w:rsidTr="007C0D28">
        <w:tc>
          <w:tcPr>
            <w:tcW w:w="392" w:type="pct"/>
          </w:tcPr>
          <w:p w14:paraId="7EE1CD30" w14:textId="77777777" w:rsidR="007C0D28" w:rsidRPr="007C0D28" w:rsidRDefault="007C0D28" w:rsidP="00F80F54">
            <w:r w:rsidRPr="007C0D28">
              <w:rPr>
                <w:bCs/>
              </w:rPr>
              <w:t>370</w:t>
            </w:r>
          </w:p>
        </w:tc>
        <w:tc>
          <w:tcPr>
            <w:tcW w:w="1919" w:type="pct"/>
          </w:tcPr>
          <w:p w14:paraId="3689B128" w14:textId="77777777" w:rsidR="007C0D28" w:rsidRPr="00F80F54" w:rsidRDefault="007C0D28" w:rsidP="00F80F54">
            <w:r w:rsidRPr="00F80F54">
              <w:t>Clostridium tetani E88</w:t>
            </w:r>
          </w:p>
        </w:tc>
        <w:tc>
          <w:tcPr>
            <w:tcW w:w="1661" w:type="pct"/>
          </w:tcPr>
          <w:p w14:paraId="5B5E0BD2" w14:textId="77777777" w:rsidR="007C0D28" w:rsidRPr="00F80F54" w:rsidRDefault="007C0D28" w:rsidP="00F80F54">
            <w:r w:rsidRPr="00F80F54">
              <w:t>Firmicutes</w:t>
            </w:r>
          </w:p>
        </w:tc>
        <w:tc>
          <w:tcPr>
            <w:tcW w:w="1028" w:type="pct"/>
          </w:tcPr>
          <w:p w14:paraId="41F84B49" w14:textId="77777777" w:rsidR="007C0D28" w:rsidRPr="00F80F54" w:rsidRDefault="007C0D28" w:rsidP="00F80F54">
            <w:r w:rsidRPr="00F80F54">
              <w:t>bacteria</w:t>
            </w:r>
          </w:p>
        </w:tc>
      </w:tr>
      <w:tr w:rsidR="007C0D28" w:rsidRPr="00F80F54" w14:paraId="65B22B7A" w14:textId="77777777" w:rsidTr="007C0D28">
        <w:tc>
          <w:tcPr>
            <w:tcW w:w="392" w:type="pct"/>
          </w:tcPr>
          <w:p w14:paraId="08DC5951" w14:textId="77777777" w:rsidR="007C0D28" w:rsidRPr="007C0D28" w:rsidRDefault="007C0D28" w:rsidP="00F80F54">
            <w:r w:rsidRPr="007C0D28">
              <w:rPr>
                <w:bCs/>
              </w:rPr>
              <w:t>371</w:t>
            </w:r>
          </w:p>
        </w:tc>
        <w:tc>
          <w:tcPr>
            <w:tcW w:w="1919" w:type="pct"/>
          </w:tcPr>
          <w:p w14:paraId="2C5412BB" w14:textId="77777777" w:rsidR="007C0D28" w:rsidRPr="00F80F54" w:rsidRDefault="007C0D28" w:rsidP="00F80F54">
            <w:r w:rsidRPr="00F80F54">
              <w:t>Coprothermobacter proteolyticus DSM 5265</w:t>
            </w:r>
          </w:p>
        </w:tc>
        <w:tc>
          <w:tcPr>
            <w:tcW w:w="1661" w:type="pct"/>
          </w:tcPr>
          <w:p w14:paraId="305F53BF" w14:textId="77777777" w:rsidR="007C0D28" w:rsidRPr="00F80F54" w:rsidRDefault="007C0D28" w:rsidP="00F80F54">
            <w:r w:rsidRPr="00F80F54">
              <w:t>Firmicutes</w:t>
            </w:r>
          </w:p>
        </w:tc>
        <w:tc>
          <w:tcPr>
            <w:tcW w:w="1028" w:type="pct"/>
          </w:tcPr>
          <w:p w14:paraId="541C889F" w14:textId="77777777" w:rsidR="007C0D28" w:rsidRPr="00F80F54" w:rsidRDefault="007C0D28" w:rsidP="00F80F54">
            <w:r w:rsidRPr="00F80F54">
              <w:t>bacteria</w:t>
            </w:r>
          </w:p>
        </w:tc>
      </w:tr>
      <w:tr w:rsidR="007C0D28" w:rsidRPr="00F80F54" w14:paraId="23BDC197" w14:textId="77777777" w:rsidTr="007C0D28">
        <w:tc>
          <w:tcPr>
            <w:tcW w:w="392" w:type="pct"/>
          </w:tcPr>
          <w:p w14:paraId="7F3AE0DA" w14:textId="77777777" w:rsidR="007C0D28" w:rsidRPr="007C0D28" w:rsidRDefault="007C0D28" w:rsidP="00F80F54">
            <w:r w:rsidRPr="007C0D28">
              <w:rPr>
                <w:bCs/>
              </w:rPr>
              <w:t>372</w:t>
            </w:r>
          </w:p>
        </w:tc>
        <w:tc>
          <w:tcPr>
            <w:tcW w:w="1919" w:type="pct"/>
          </w:tcPr>
          <w:p w14:paraId="3C8172E4" w14:textId="77777777" w:rsidR="007C0D28" w:rsidRPr="00F80F54" w:rsidRDefault="007C0D28" w:rsidP="00F80F54">
            <w:r w:rsidRPr="00F80F54">
              <w:t>Desulfotomaculum acetoxidans DSM 771</w:t>
            </w:r>
          </w:p>
        </w:tc>
        <w:tc>
          <w:tcPr>
            <w:tcW w:w="1661" w:type="pct"/>
          </w:tcPr>
          <w:p w14:paraId="4D216F0B" w14:textId="77777777" w:rsidR="007C0D28" w:rsidRPr="00F80F54" w:rsidRDefault="007C0D28" w:rsidP="00F80F54">
            <w:r w:rsidRPr="00F80F54">
              <w:t>Firmicutes</w:t>
            </w:r>
          </w:p>
        </w:tc>
        <w:tc>
          <w:tcPr>
            <w:tcW w:w="1028" w:type="pct"/>
          </w:tcPr>
          <w:p w14:paraId="16ADC726" w14:textId="77777777" w:rsidR="007C0D28" w:rsidRPr="00F80F54" w:rsidRDefault="007C0D28" w:rsidP="00F80F54">
            <w:r w:rsidRPr="00F80F54">
              <w:t>bacteria</w:t>
            </w:r>
          </w:p>
        </w:tc>
      </w:tr>
      <w:tr w:rsidR="007C0D28" w:rsidRPr="00F80F54" w14:paraId="4DB522F5" w14:textId="77777777" w:rsidTr="007C0D28">
        <w:tc>
          <w:tcPr>
            <w:tcW w:w="392" w:type="pct"/>
          </w:tcPr>
          <w:p w14:paraId="41B88DF4" w14:textId="77777777" w:rsidR="007C0D28" w:rsidRPr="007C0D28" w:rsidRDefault="007C0D28" w:rsidP="00F80F54">
            <w:r w:rsidRPr="007C0D28">
              <w:rPr>
                <w:bCs/>
              </w:rPr>
              <w:t>373</w:t>
            </w:r>
          </w:p>
        </w:tc>
        <w:tc>
          <w:tcPr>
            <w:tcW w:w="1919" w:type="pct"/>
          </w:tcPr>
          <w:p w14:paraId="5FCE4BD8" w14:textId="77777777" w:rsidR="007C0D28" w:rsidRPr="00F80F54" w:rsidRDefault="007C0D28" w:rsidP="00F80F54">
            <w:r w:rsidRPr="00F80F54">
              <w:t>Acaryochloris marina</w:t>
            </w:r>
          </w:p>
        </w:tc>
        <w:tc>
          <w:tcPr>
            <w:tcW w:w="1661" w:type="pct"/>
          </w:tcPr>
          <w:p w14:paraId="084087B9" w14:textId="77777777" w:rsidR="007C0D28" w:rsidRPr="00F80F54" w:rsidRDefault="007C0D28" w:rsidP="00F80F54">
            <w:r w:rsidRPr="00F80F54">
              <w:t>Cyanobacteria</w:t>
            </w:r>
          </w:p>
        </w:tc>
        <w:tc>
          <w:tcPr>
            <w:tcW w:w="1028" w:type="pct"/>
          </w:tcPr>
          <w:p w14:paraId="2EA3670D" w14:textId="77777777" w:rsidR="007C0D28" w:rsidRPr="00F80F54" w:rsidRDefault="007C0D28" w:rsidP="00F80F54">
            <w:r w:rsidRPr="00F80F54">
              <w:t>bacteria</w:t>
            </w:r>
          </w:p>
        </w:tc>
      </w:tr>
      <w:tr w:rsidR="007C0D28" w:rsidRPr="00F80F54" w14:paraId="54795498" w14:textId="77777777" w:rsidTr="007C0D28">
        <w:tc>
          <w:tcPr>
            <w:tcW w:w="392" w:type="pct"/>
          </w:tcPr>
          <w:p w14:paraId="390AE48D" w14:textId="77777777" w:rsidR="007C0D28" w:rsidRPr="007C0D28" w:rsidRDefault="007C0D28" w:rsidP="00F80F54">
            <w:r w:rsidRPr="007C0D28">
              <w:rPr>
                <w:bCs/>
              </w:rPr>
              <w:t>374</w:t>
            </w:r>
          </w:p>
        </w:tc>
        <w:tc>
          <w:tcPr>
            <w:tcW w:w="1919" w:type="pct"/>
          </w:tcPr>
          <w:p w14:paraId="6ED5A9A6" w14:textId="77777777" w:rsidR="007C0D28" w:rsidRPr="00F80F54" w:rsidRDefault="007C0D28" w:rsidP="00F80F54">
            <w:r w:rsidRPr="00F80F54">
              <w:t>Acaryochloris marina</w:t>
            </w:r>
          </w:p>
        </w:tc>
        <w:tc>
          <w:tcPr>
            <w:tcW w:w="1661" w:type="pct"/>
          </w:tcPr>
          <w:p w14:paraId="15DA40DD" w14:textId="77777777" w:rsidR="007C0D28" w:rsidRPr="00F80F54" w:rsidRDefault="007C0D28" w:rsidP="00F80F54">
            <w:r w:rsidRPr="00F80F54">
              <w:t>Cyanobacteria</w:t>
            </w:r>
          </w:p>
        </w:tc>
        <w:tc>
          <w:tcPr>
            <w:tcW w:w="1028" w:type="pct"/>
          </w:tcPr>
          <w:p w14:paraId="70F725FD" w14:textId="77777777" w:rsidR="007C0D28" w:rsidRPr="00F80F54" w:rsidRDefault="007C0D28" w:rsidP="00F80F54">
            <w:r w:rsidRPr="00F80F54">
              <w:t>bacteria</w:t>
            </w:r>
          </w:p>
        </w:tc>
      </w:tr>
      <w:tr w:rsidR="007C0D28" w:rsidRPr="00F80F54" w14:paraId="23B830A4" w14:textId="77777777" w:rsidTr="007C0D28">
        <w:tc>
          <w:tcPr>
            <w:tcW w:w="392" w:type="pct"/>
          </w:tcPr>
          <w:p w14:paraId="4DAF2475" w14:textId="77777777" w:rsidR="007C0D28" w:rsidRPr="007C0D28" w:rsidRDefault="007C0D28" w:rsidP="00F80F54">
            <w:r w:rsidRPr="007C0D28">
              <w:rPr>
                <w:bCs/>
              </w:rPr>
              <w:t>375</w:t>
            </w:r>
          </w:p>
        </w:tc>
        <w:tc>
          <w:tcPr>
            <w:tcW w:w="1919" w:type="pct"/>
          </w:tcPr>
          <w:p w14:paraId="21B26987" w14:textId="77777777" w:rsidR="007C0D28" w:rsidRPr="00F80F54" w:rsidRDefault="007C0D28" w:rsidP="00F80F54">
            <w:r w:rsidRPr="00F80F54">
              <w:t>Anabaena cylindrica</w:t>
            </w:r>
          </w:p>
        </w:tc>
        <w:tc>
          <w:tcPr>
            <w:tcW w:w="1661" w:type="pct"/>
          </w:tcPr>
          <w:p w14:paraId="54872B45" w14:textId="77777777" w:rsidR="007C0D28" w:rsidRPr="00F80F54" w:rsidRDefault="007C0D28" w:rsidP="00F80F54">
            <w:r w:rsidRPr="00F80F54">
              <w:t>Cyanobacteria</w:t>
            </w:r>
          </w:p>
        </w:tc>
        <w:tc>
          <w:tcPr>
            <w:tcW w:w="1028" w:type="pct"/>
          </w:tcPr>
          <w:p w14:paraId="6093DDFE" w14:textId="77777777" w:rsidR="007C0D28" w:rsidRPr="00F80F54" w:rsidRDefault="007C0D28" w:rsidP="00F80F54">
            <w:r w:rsidRPr="00F80F54">
              <w:t>bacteria</w:t>
            </w:r>
          </w:p>
        </w:tc>
      </w:tr>
      <w:tr w:rsidR="007C0D28" w:rsidRPr="00F80F54" w14:paraId="1EBBDC72" w14:textId="77777777" w:rsidTr="007C0D28">
        <w:tc>
          <w:tcPr>
            <w:tcW w:w="392" w:type="pct"/>
          </w:tcPr>
          <w:p w14:paraId="6C2ED579" w14:textId="77777777" w:rsidR="007C0D28" w:rsidRPr="007C0D28" w:rsidRDefault="007C0D28" w:rsidP="00F80F54">
            <w:r w:rsidRPr="007C0D28">
              <w:rPr>
                <w:bCs/>
              </w:rPr>
              <w:t>376</w:t>
            </w:r>
          </w:p>
        </w:tc>
        <w:tc>
          <w:tcPr>
            <w:tcW w:w="1919" w:type="pct"/>
          </w:tcPr>
          <w:p w14:paraId="00C58C7B" w14:textId="77777777" w:rsidR="007C0D28" w:rsidRPr="00F80F54" w:rsidRDefault="007C0D28" w:rsidP="00F80F54">
            <w:r w:rsidRPr="00F80F54">
              <w:t>Anabaena sp.</w:t>
            </w:r>
          </w:p>
        </w:tc>
        <w:tc>
          <w:tcPr>
            <w:tcW w:w="1661" w:type="pct"/>
          </w:tcPr>
          <w:p w14:paraId="35AAF133" w14:textId="77777777" w:rsidR="007C0D28" w:rsidRPr="00F80F54" w:rsidRDefault="007C0D28" w:rsidP="00F80F54">
            <w:r w:rsidRPr="00F80F54">
              <w:t>Cyanobacteria</w:t>
            </w:r>
          </w:p>
        </w:tc>
        <w:tc>
          <w:tcPr>
            <w:tcW w:w="1028" w:type="pct"/>
          </w:tcPr>
          <w:p w14:paraId="79F3F2F0" w14:textId="77777777" w:rsidR="007C0D28" w:rsidRPr="00F80F54" w:rsidRDefault="007C0D28" w:rsidP="00F80F54">
            <w:r w:rsidRPr="00F80F54">
              <w:t>bacteria</w:t>
            </w:r>
          </w:p>
        </w:tc>
      </w:tr>
      <w:tr w:rsidR="007C0D28" w:rsidRPr="00F80F54" w14:paraId="294E03BA" w14:textId="77777777" w:rsidTr="007C0D28">
        <w:tc>
          <w:tcPr>
            <w:tcW w:w="392" w:type="pct"/>
          </w:tcPr>
          <w:p w14:paraId="2804D39D" w14:textId="77777777" w:rsidR="007C0D28" w:rsidRPr="007C0D28" w:rsidRDefault="007C0D28" w:rsidP="00F80F54">
            <w:r w:rsidRPr="007C0D28">
              <w:rPr>
                <w:bCs/>
              </w:rPr>
              <w:t>377</w:t>
            </w:r>
          </w:p>
        </w:tc>
        <w:tc>
          <w:tcPr>
            <w:tcW w:w="1919" w:type="pct"/>
          </w:tcPr>
          <w:p w14:paraId="41F47F10" w14:textId="77777777" w:rsidR="007C0D28" w:rsidRPr="00F80F54" w:rsidRDefault="007C0D28" w:rsidP="00F80F54">
            <w:r w:rsidRPr="00F80F54">
              <w:t>Anabaena variabilis ATCC 29413</w:t>
            </w:r>
          </w:p>
        </w:tc>
        <w:tc>
          <w:tcPr>
            <w:tcW w:w="1661" w:type="pct"/>
          </w:tcPr>
          <w:p w14:paraId="5BBB5730" w14:textId="77777777" w:rsidR="007C0D28" w:rsidRPr="00F80F54" w:rsidRDefault="007C0D28" w:rsidP="00F80F54">
            <w:r w:rsidRPr="00F80F54">
              <w:t>Cyanobacteria</w:t>
            </w:r>
          </w:p>
        </w:tc>
        <w:tc>
          <w:tcPr>
            <w:tcW w:w="1028" w:type="pct"/>
          </w:tcPr>
          <w:p w14:paraId="3D0CA621" w14:textId="77777777" w:rsidR="007C0D28" w:rsidRPr="00F80F54" w:rsidRDefault="007C0D28" w:rsidP="00F80F54">
            <w:r w:rsidRPr="00F80F54">
              <w:t>bacteria</w:t>
            </w:r>
          </w:p>
        </w:tc>
      </w:tr>
      <w:tr w:rsidR="007C0D28" w:rsidRPr="00F80F54" w14:paraId="2FAA6063" w14:textId="77777777" w:rsidTr="007C0D28">
        <w:tc>
          <w:tcPr>
            <w:tcW w:w="392" w:type="pct"/>
          </w:tcPr>
          <w:p w14:paraId="30F1B1D7" w14:textId="77777777" w:rsidR="007C0D28" w:rsidRPr="007C0D28" w:rsidRDefault="007C0D28" w:rsidP="00F80F54">
            <w:r w:rsidRPr="007C0D28">
              <w:rPr>
                <w:bCs/>
              </w:rPr>
              <w:t>378</w:t>
            </w:r>
          </w:p>
        </w:tc>
        <w:tc>
          <w:tcPr>
            <w:tcW w:w="1919" w:type="pct"/>
          </w:tcPr>
          <w:p w14:paraId="15ACF0ED" w14:textId="77777777" w:rsidR="007C0D28" w:rsidRPr="00F80F54" w:rsidRDefault="007C0D28" w:rsidP="00F80F54">
            <w:r w:rsidRPr="00F80F54">
              <w:t>Arthrospira platensis</w:t>
            </w:r>
          </w:p>
        </w:tc>
        <w:tc>
          <w:tcPr>
            <w:tcW w:w="1661" w:type="pct"/>
          </w:tcPr>
          <w:p w14:paraId="26A382ED" w14:textId="77777777" w:rsidR="007C0D28" w:rsidRPr="00F80F54" w:rsidRDefault="007C0D28" w:rsidP="00F80F54">
            <w:r w:rsidRPr="00F80F54">
              <w:t>Cyanobacteria</w:t>
            </w:r>
          </w:p>
        </w:tc>
        <w:tc>
          <w:tcPr>
            <w:tcW w:w="1028" w:type="pct"/>
          </w:tcPr>
          <w:p w14:paraId="69E274DE" w14:textId="77777777" w:rsidR="007C0D28" w:rsidRPr="00F80F54" w:rsidRDefault="007C0D28" w:rsidP="00F80F54">
            <w:r w:rsidRPr="00F80F54">
              <w:t>bacteria</w:t>
            </w:r>
          </w:p>
        </w:tc>
      </w:tr>
      <w:tr w:rsidR="007C0D28" w:rsidRPr="00F80F54" w14:paraId="25C19415" w14:textId="77777777" w:rsidTr="007C0D28">
        <w:tc>
          <w:tcPr>
            <w:tcW w:w="392" w:type="pct"/>
          </w:tcPr>
          <w:p w14:paraId="3640737B" w14:textId="77777777" w:rsidR="007C0D28" w:rsidRPr="007C0D28" w:rsidRDefault="007C0D28" w:rsidP="00F80F54">
            <w:r w:rsidRPr="007C0D28">
              <w:rPr>
                <w:bCs/>
              </w:rPr>
              <w:t>379</w:t>
            </w:r>
          </w:p>
        </w:tc>
        <w:tc>
          <w:tcPr>
            <w:tcW w:w="1919" w:type="pct"/>
          </w:tcPr>
          <w:p w14:paraId="156A30F3" w14:textId="77777777" w:rsidR="007C0D28" w:rsidRPr="00F80F54" w:rsidRDefault="007C0D28" w:rsidP="00F80F54">
            <w:r w:rsidRPr="00F80F54">
              <w:t>Calothrix sp. 5685</w:t>
            </w:r>
          </w:p>
        </w:tc>
        <w:tc>
          <w:tcPr>
            <w:tcW w:w="1661" w:type="pct"/>
          </w:tcPr>
          <w:p w14:paraId="25E48DFB" w14:textId="77777777" w:rsidR="007C0D28" w:rsidRPr="00F80F54" w:rsidRDefault="007C0D28" w:rsidP="00F80F54">
            <w:r w:rsidRPr="00F80F54">
              <w:t>Cyanobacteria</w:t>
            </w:r>
          </w:p>
        </w:tc>
        <w:tc>
          <w:tcPr>
            <w:tcW w:w="1028" w:type="pct"/>
          </w:tcPr>
          <w:p w14:paraId="4C279666" w14:textId="77777777" w:rsidR="007C0D28" w:rsidRPr="00F80F54" w:rsidRDefault="007C0D28" w:rsidP="00F80F54">
            <w:r w:rsidRPr="00F80F54">
              <w:t>bacteria</w:t>
            </w:r>
          </w:p>
        </w:tc>
      </w:tr>
      <w:tr w:rsidR="007C0D28" w:rsidRPr="00F80F54" w14:paraId="0A927446" w14:textId="77777777" w:rsidTr="007C0D28">
        <w:tc>
          <w:tcPr>
            <w:tcW w:w="392" w:type="pct"/>
          </w:tcPr>
          <w:p w14:paraId="0E5AB8FB" w14:textId="77777777" w:rsidR="007C0D28" w:rsidRPr="007C0D28" w:rsidRDefault="007C0D28" w:rsidP="00F80F54">
            <w:r w:rsidRPr="007C0D28">
              <w:rPr>
                <w:bCs/>
              </w:rPr>
              <w:t>380</w:t>
            </w:r>
          </w:p>
        </w:tc>
        <w:tc>
          <w:tcPr>
            <w:tcW w:w="1919" w:type="pct"/>
          </w:tcPr>
          <w:p w14:paraId="7D6DB565" w14:textId="77777777" w:rsidR="007C0D28" w:rsidRPr="00F80F54" w:rsidRDefault="007C0D28" w:rsidP="00F80F54">
            <w:r w:rsidRPr="00F80F54">
              <w:t>Calothrix sp. 5686</w:t>
            </w:r>
          </w:p>
        </w:tc>
        <w:tc>
          <w:tcPr>
            <w:tcW w:w="1661" w:type="pct"/>
          </w:tcPr>
          <w:p w14:paraId="74D4F08E" w14:textId="77777777" w:rsidR="007C0D28" w:rsidRPr="00F80F54" w:rsidRDefault="007C0D28" w:rsidP="00F80F54">
            <w:r w:rsidRPr="00F80F54">
              <w:t>Cyanobacteria</w:t>
            </w:r>
          </w:p>
        </w:tc>
        <w:tc>
          <w:tcPr>
            <w:tcW w:w="1028" w:type="pct"/>
          </w:tcPr>
          <w:p w14:paraId="281D6402" w14:textId="77777777" w:rsidR="007C0D28" w:rsidRPr="00F80F54" w:rsidRDefault="007C0D28" w:rsidP="00F80F54">
            <w:r w:rsidRPr="00F80F54">
              <w:t>bacteria</w:t>
            </w:r>
          </w:p>
        </w:tc>
      </w:tr>
      <w:tr w:rsidR="007C0D28" w:rsidRPr="00F80F54" w14:paraId="0E3CC36F" w14:textId="77777777" w:rsidTr="007C0D28">
        <w:tc>
          <w:tcPr>
            <w:tcW w:w="392" w:type="pct"/>
          </w:tcPr>
          <w:p w14:paraId="2F836936" w14:textId="77777777" w:rsidR="007C0D28" w:rsidRPr="007C0D28" w:rsidRDefault="007C0D28" w:rsidP="00F80F54">
            <w:r w:rsidRPr="007C0D28">
              <w:rPr>
                <w:bCs/>
              </w:rPr>
              <w:t>381</w:t>
            </w:r>
          </w:p>
        </w:tc>
        <w:tc>
          <w:tcPr>
            <w:tcW w:w="1919" w:type="pct"/>
          </w:tcPr>
          <w:p w14:paraId="37439767" w14:textId="77777777" w:rsidR="007C0D28" w:rsidRPr="00F80F54" w:rsidRDefault="007C0D28" w:rsidP="00F80F54">
            <w:r w:rsidRPr="00F80F54">
              <w:t>Chamaesiphon minutus</w:t>
            </w:r>
          </w:p>
        </w:tc>
        <w:tc>
          <w:tcPr>
            <w:tcW w:w="1661" w:type="pct"/>
          </w:tcPr>
          <w:p w14:paraId="37140B15" w14:textId="77777777" w:rsidR="007C0D28" w:rsidRPr="00F80F54" w:rsidRDefault="007C0D28" w:rsidP="00F80F54">
            <w:r w:rsidRPr="00F80F54">
              <w:t>Cyanobacteria</w:t>
            </w:r>
          </w:p>
        </w:tc>
        <w:tc>
          <w:tcPr>
            <w:tcW w:w="1028" w:type="pct"/>
          </w:tcPr>
          <w:p w14:paraId="16F9F51B" w14:textId="77777777" w:rsidR="007C0D28" w:rsidRPr="00F80F54" w:rsidRDefault="007C0D28" w:rsidP="00F80F54">
            <w:r w:rsidRPr="00F80F54">
              <w:t>bacteria</w:t>
            </w:r>
          </w:p>
        </w:tc>
      </w:tr>
      <w:tr w:rsidR="007C0D28" w:rsidRPr="00F80F54" w14:paraId="2F51A5DD" w14:textId="77777777" w:rsidTr="007C0D28">
        <w:tc>
          <w:tcPr>
            <w:tcW w:w="392" w:type="pct"/>
          </w:tcPr>
          <w:p w14:paraId="4C223CC2" w14:textId="77777777" w:rsidR="007C0D28" w:rsidRPr="007C0D28" w:rsidRDefault="007C0D28" w:rsidP="00F80F54">
            <w:r w:rsidRPr="007C0D28">
              <w:rPr>
                <w:bCs/>
              </w:rPr>
              <w:t>382</w:t>
            </w:r>
          </w:p>
        </w:tc>
        <w:tc>
          <w:tcPr>
            <w:tcW w:w="1919" w:type="pct"/>
          </w:tcPr>
          <w:p w14:paraId="06462D8C" w14:textId="77777777" w:rsidR="007C0D28" w:rsidRPr="00F80F54" w:rsidRDefault="007C0D28" w:rsidP="00F80F54">
            <w:r w:rsidRPr="00F80F54">
              <w:t>Chlorogloeopsis fritschii</w:t>
            </w:r>
          </w:p>
        </w:tc>
        <w:tc>
          <w:tcPr>
            <w:tcW w:w="1661" w:type="pct"/>
          </w:tcPr>
          <w:p w14:paraId="4D4DFECB" w14:textId="77777777" w:rsidR="007C0D28" w:rsidRPr="00F80F54" w:rsidRDefault="007C0D28" w:rsidP="00F80F54">
            <w:r w:rsidRPr="00F80F54">
              <w:t>Cyanobacteria</w:t>
            </w:r>
          </w:p>
        </w:tc>
        <w:tc>
          <w:tcPr>
            <w:tcW w:w="1028" w:type="pct"/>
          </w:tcPr>
          <w:p w14:paraId="44348EA8" w14:textId="77777777" w:rsidR="007C0D28" w:rsidRPr="00F80F54" w:rsidRDefault="007C0D28" w:rsidP="00F80F54">
            <w:r w:rsidRPr="00F80F54">
              <w:t>bacteria</w:t>
            </w:r>
          </w:p>
        </w:tc>
      </w:tr>
      <w:tr w:rsidR="007C0D28" w:rsidRPr="00F80F54" w14:paraId="7FD59C8E" w14:textId="77777777" w:rsidTr="007C0D28">
        <w:tc>
          <w:tcPr>
            <w:tcW w:w="392" w:type="pct"/>
          </w:tcPr>
          <w:p w14:paraId="6A54D92A" w14:textId="77777777" w:rsidR="007C0D28" w:rsidRPr="007C0D28" w:rsidRDefault="007C0D28" w:rsidP="00F80F54">
            <w:r w:rsidRPr="007C0D28">
              <w:rPr>
                <w:bCs/>
              </w:rPr>
              <w:t>383</w:t>
            </w:r>
          </w:p>
        </w:tc>
        <w:tc>
          <w:tcPr>
            <w:tcW w:w="1919" w:type="pct"/>
          </w:tcPr>
          <w:p w14:paraId="50E61C49" w14:textId="77777777" w:rsidR="007C0D28" w:rsidRPr="00F80F54" w:rsidRDefault="007C0D28" w:rsidP="00F80F54">
            <w:r w:rsidRPr="00F80F54">
              <w:t>Chlorogloeopsis sp.</w:t>
            </w:r>
          </w:p>
        </w:tc>
        <w:tc>
          <w:tcPr>
            <w:tcW w:w="1661" w:type="pct"/>
          </w:tcPr>
          <w:p w14:paraId="26D80E0A" w14:textId="77777777" w:rsidR="007C0D28" w:rsidRPr="00F80F54" w:rsidRDefault="007C0D28" w:rsidP="00F80F54">
            <w:r w:rsidRPr="00F80F54">
              <w:t>Cyanobacteria</w:t>
            </w:r>
          </w:p>
        </w:tc>
        <w:tc>
          <w:tcPr>
            <w:tcW w:w="1028" w:type="pct"/>
          </w:tcPr>
          <w:p w14:paraId="499F503A" w14:textId="77777777" w:rsidR="007C0D28" w:rsidRPr="00F80F54" w:rsidRDefault="007C0D28" w:rsidP="00F80F54">
            <w:r w:rsidRPr="00F80F54">
              <w:t>bacteria</w:t>
            </w:r>
          </w:p>
        </w:tc>
      </w:tr>
      <w:tr w:rsidR="007C0D28" w:rsidRPr="00F80F54" w14:paraId="73D474B1" w14:textId="77777777" w:rsidTr="007C0D28">
        <w:tc>
          <w:tcPr>
            <w:tcW w:w="392" w:type="pct"/>
          </w:tcPr>
          <w:p w14:paraId="40E3EB79" w14:textId="77777777" w:rsidR="007C0D28" w:rsidRPr="007C0D28" w:rsidRDefault="007C0D28" w:rsidP="00F80F54">
            <w:r w:rsidRPr="007C0D28">
              <w:rPr>
                <w:bCs/>
              </w:rPr>
              <w:t>384</w:t>
            </w:r>
          </w:p>
        </w:tc>
        <w:tc>
          <w:tcPr>
            <w:tcW w:w="1919" w:type="pct"/>
          </w:tcPr>
          <w:p w14:paraId="18F92E9D" w14:textId="77777777" w:rsidR="007C0D28" w:rsidRPr="00F80F54" w:rsidRDefault="007C0D28" w:rsidP="00F80F54">
            <w:r w:rsidRPr="00F80F54">
              <w:t>Chroococcidiopsis thermalis</w:t>
            </w:r>
          </w:p>
        </w:tc>
        <w:tc>
          <w:tcPr>
            <w:tcW w:w="1661" w:type="pct"/>
          </w:tcPr>
          <w:p w14:paraId="2A7E080B" w14:textId="77777777" w:rsidR="007C0D28" w:rsidRPr="00F80F54" w:rsidRDefault="007C0D28" w:rsidP="00F80F54">
            <w:r w:rsidRPr="00F80F54">
              <w:t>Cyanobacteria</w:t>
            </w:r>
          </w:p>
        </w:tc>
        <w:tc>
          <w:tcPr>
            <w:tcW w:w="1028" w:type="pct"/>
          </w:tcPr>
          <w:p w14:paraId="400751A8" w14:textId="77777777" w:rsidR="007C0D28" w:rsidRPr="00F80F54" w:rsidRDefault="007C0D28" w:rsidP="00F80F54">
            <w:r w:rsidRPr="00F80F54">
              <w:t>bacteria</w:t>
            </w:r>
          </w:p>
        </w:tc>
      </w:tr>
      <w:tr w:rsidR="007C0D28" w:rsidRPr="00F80F54" w14:paraId="5117A217" w14:textId="77777777" w:rsidTr="007C0D28">
        <w:tc>
          <w:tcPr>
            <w:tcW w:w="392" w:type="pct"/>
          </w:tcPr>
          <w:p w14:paraId="388DA243" w14:textId="77777777" w:rsidR="007C0D28" w:rsidRPr="007C0D28" w:rsidRDefault="007C0D28" w:rsidP="00F80F54">
            <w:r w:rsidRPr="007C0D28">
              <w:rPr>
                <w:bCs/>
              </w:rPr>
              <w:t>385</w:t>
            </w:r>
          </w:p>
        </w:tc>
        <w:tc>
          <w:tcPr>
            <w:tcW w:w="1919" w:type="pct"/>
          </w:tcPr>
          <w:p w14:paraId="2CF1090F" w14:textId="77777777" w:rsidR="007C0D28" w:rsidRPr="00F80F54" w:rsidRDefault="007C0D28" w:rsidP="00F80F54">
            <w:r w:rsidRPr="00F80F54">
              <w:t>Crinalium epipsammum</w:t>
            </w:r>
          </w:p>
        </w:tc>
        <w:tc>
          <w:tcPr>
            <w:tcW w:w="1661" w:type="pct"/>
          </w:tcPr>
          <w:p w14:paraId="35F54BB5" w14:textId="77777777" w:rsidR="007C0D28" w:rsidRPr="00F80F54" w:rsidRDefault="007C0D28" w:rsidP="00F80F54">
            <w:r w:rsidRPr="00F80F54">
              <w:t>Cyanobacteria</w:t>
            </w:r>
          </w:p>
        </w:tc>
        <w:tc>
          <w:tcPr>
            <w:tcW w:w="1028" w:type="pct"/>
          </w:tcPr>
          <w:p w14:paraId="1E662EA1" w14:textId="77777777" w:rsidR="007C0D28" w:rsidRPr="00F80F54" w:rsidRDefault="007C0D28" w:rsidP="00F80F54">
            <w:r w:rsidRPr="00F80F54">
              <w:t>bacteria</w:t>
            </w:r>
          </w:p>
        </w:tc>
      </w:tr>
      <w:tr w:rsidR="007C0D28" w:rsidRPr="00F80F54" w14:paraId="08A4E31B" w14:textId="77777777" w:rsidTr="007C0D28">
        <w:tc>
          <w:tcPr>
            <w:tcW w:w="392" w:type="pct"/>
          </w:tcPr>
          <w:p w14:paraId="12B230C3" w14:textId="77777777" w:rsidR="007C0D28" w:rsidRPr="007C0D28" w:rsidRDefault="007C0D28" w:rsidP="00F80F54">
            <w:r w:rsidRPr="007C0D28">
              <w:rPr>
                <w:bCs/>
              </w:rPr>
              <w:t>386</w:t>
            </w:r>
          </w:p>
        </w:tc>
        <w:tc>
          <w:tcPr>
            <w:tcW w:w="1919" w:type="pct"/>
          </w:tcPr>
          <w:p w14:paraId="3FFDC6B7" w14:textId="77777777" w:rsidR="007C0D28" w:rsidRPr="00F80F54" w:rsidRDefault="007C0D28" w:rsidP="00F80F54">
            <w:r w:rsidRPr="00F80F54">
              <w:t>Cyanobacterium aponinum</w:t>
            </w:r>
          </w:p>
        </w:tc>
        <w:tc>
          <w:tcPr>
            <w:tcW w:w="1661" w:type="pct"/>
          </w:tcPr>
          <w:p w14:paraId="05BD372C" w14:textId="77777777" w:rsidR="007C0D28" w:rsidRPr="00F80F54" w:rsidRDefault="007C0D28" w:rsidP="00F80F54">
            <w:r w:rsidRPr="00F80F54">
              <w:t>Cyanobacteria</w:t>
            </w:r>
          </w:p>
        </w:tc>
        <w:tc>
          <w:tcPr>
            <w:tcW w:w="1028" w:type="pct"/>
          </w:tcPr>
          <w:p w14:paraId="46FA3A8C" w14:textId="77777777" w:rsidR="007C0D28" w:rsidRPr="00F80F54" w:rsidRDefault="007C0D28" w:rsidP="00F80F54">
            <w:r w:rsidRPr="00F80F54">
              <w:t>bacteria</w:t>
            </w:r>
          </w:p>
        </w:tc>
      </w:tr>
      <w:tr w:rsidR="007C0D28" w:rsidRPr="00F80F54" w14:paraId="6A79F84F" w14:textId="77777777" w:rsidTr="007C0D28">
        <w:tc>
          <w:tcPr>
            <w:tcW w:w="392" w:type="pct"/>
          </w:tcPr>
          <w:p w14:paraId="38A938E8" w14:textId="77777777" w:rsidR="007C0D28" w:rsidRPr="007C0D28" w:rsidRDefault="007C0D28" w:rsidP="00F80F54">
            <w:r w:rsidRPr="007C0D28">
              <w:rPr>
                <w:bCs/>
              </w:rPr>
              <w:t>387</w:t>
            </w:r>
          </w:p>
        </w:tc>
        <w:tc>
          <w:tcPr>
            <w:tcW w:w="1919" w:type="pct"/>
          </w:tcPr>
          <w:p w14:paraId="40DB8B5D" w14:textId="77777777" w:rsidR="007C0D28" w:rsidRPr="00F80F54" w:rsidRDefault="007C0D28" w:rsidP="00F80F54">
            <w:r w:rsidRPr="00F80F54">
              <w:t>Cyanothece ATCC 51142</w:t>
            </w:r>
          </w:p>
        </w:tc>
        <w:tc>
          <w:tcPr>
            <w:tcW w:w="1661" w:type="pct"/>
          </w:tcPr>
          <w:p w14:paraId="417E4A1F" w14:textId="77777777" w:rsidR="007C0D28" w:rsidRPr="00F80F54" w:rsidRDefault="007C0D28" w:rsidP="00F80F54">
            <w:r w:rsidRPr="00F80F54">
              <w:t>Cyanobacteria</w:t>
            </w:r>
          </w:p>
        </w:tc>
        <w:tc>
          <w:tcPr>
            <w:tcW w:w="1028" w:type="pct"/>
          </w:tcPr>
          <w:p w14:paraId="24EE7136" w14:textId="77777777" w:rsidR="007C0D28" w:rsidRPr="00F80F54" w:rsidRDefault="007C0D28" w:rsidP="00F80F54">
            <w:r w:rsidRPr="00F80F54">
              <w:t>bacteria</w:t>
            </w:r>
          </w:p>
        </w:tc>
      </w:tr>
      <w:tr w:rsidR="007C0D28" w:rsidRPr="00F80F54" w14:paraId="329F6502" w14:textId="77777777" w:rsidTr="007C0D28">
        <w:tc>
          <w:tcPr>
            <w:tcW w:w="392" w:type="pct"/>
          </w:tcPr>
          <w:p w14:paraId="6437EAC7" w14:textId="77777777" w:rsidR="007C0D28" w:rsidRPr="007C0D28" w:rsidRDefault="007C0D28" w:rsidP="00F80F54">
            <w:r w:rsidRPr="007C0D28">
              <w:rPr>
                <w:bCs/>
              </w:rPr>
              <w:t>388</w:t>
            </w:r>
          </w:p>
        </w:tc>
        <w:tc>
          <w:tcPr>
            <w:tcW w:w="1919" w:type="pct"/>
          </w:tcPr>
          <w:p w14:paraId="6157EB42" w14:textId="77777777" w:rsidR="007C0D28" w:rsidRPr="00F80F54" w:rsidRDefault="007C0D28" w:rsidP="00F80F54">
            <w:r w:rsidRPr="00F80F54">
              <w:t>Cyanobium gracile</w:t>
            </w:r>
          </w:p>
        </w:tc>
        <w:tc>
          <w:tcPr>
            <w:tcW w:w="1661" w:type="pct"/>
          </w:tcPr>
          <w:p w14:paraId="04E922F7" w14:textId="77777777" w:rsidR="007C0D28" w:rsidRPr="00F80F54" w:rsidRDefault="007C0D28" w:rsidP="00F80F54">
            <w:r w:rsidRPr="00F80F54">
              <w:t>Cyanobacteria</w:t>
            </w:r>
          </w:p>
        </w:tc>
        <w:tc>
          <w:tcPr>
            <w:tcW w:w="1028" w:type="pct"/>
          </w:tcPr>
          <w:p w14:paraId="7EEF04FD" w14:textId="77777777" w:rsidR="007C0D28" w:rsidRPr="00F80F54" w:rsidRDefault="007C0D28" w:rsidP="00F80F54">
            <w:r w:rsidRPr="00F80F54">
              <w:t>bacteria</w:t>
            </w:r>
          </w:p>
        </w:tc>
      </w:tr>
      <w:tr w:rsidR="007C0D28" w:rsidRPr="00F80F54" w14:paraId="1EC71A33" w14:textId="77777777" w:rsidTr="007C0D28">
        <w:tc>
          <w:tcPr>
            <w:tcW w:w="392" w:type="pct"/>
          </w:tcPr>
          <w:p w14:paraId="27F2C463" w14:textId="77777777" w:rsidR="007C0D28" w:rsidRPr="007C0D28" w:rsidRDefault="007C0D28" w:rsidP="00F80F54">
            <w:r w:rsidRPr="007C0D28">
              <w:rPr>
                <w:bCs/>
              </w:rPr>
              <w:t>389</w:t>
            </w:r>
          </w:p>
        </w:tc>
        <w:tc>
          <w:tcPr>
            <w:tcW w:w="1919" w:type="pct"/>
          </w:tcPr>
          <w:p w14:paraId="606AF6B6" w14:textId="77777777" w:rsidR="007C0D28" w:rsidRPr="00F80F54" w:rsidRDefault="007C0D28" w:rsidP="00F80F54">
            <w:r w:rsidRPr="00F80F54">
              <w:t>Cyanothece sp. 5693</w:t>
            </w:r>
          </w:p>
        </w:tc>
        <w:tc>
          <w:tcPr>
            <w:tcW w:w="1661" w:type="pct"/>
          </w:tcPr>
          <w:p w14:paraId="02878587" w14:textId="77777777" w:rsidR="007C0D28" w:rsidRPr="00F80F54" w:rsidRDefault="007C0D28" w:rsidP="00F80F54">
            <w:r w:rsidRPr="00F80F54">
              <w:t>Cyanobacteria</w:t>
            </w:r>
          </w:p>
        </w:tc>
        <w:tc>
          <w:tcPr>
            <w:tcW w:w="1028" w:type="pct"/>
          </w:tcPr>
          <w:p w14:paraId="241A449E" w14:textId="77777777" w:rsidR="007C0D28" w:rsidRPr="00F80F54" w:rsidRDefault="007C0D28" w:rsidP="00F80F54">
            <w:r w:rsidRPr="00F80F54">
              <w:t>bacteria</w:t>
            </w:r>
          </w:p>
        </w:tc>
      </w:tr>
      <w:tr w:rsidR="007C0D28" w:rsidRPr="00F80F54" w14:paraId="3BFD995D" w14:textId="77777777" w:rsidTr="007C0D28">
        <w:tc>
          <w:tcPr>
            <w:tcW w:w="392" w:type="pct"/>
          </w:tcPr>
          <w:p w14:paraId="5744D4DE" w14:textId="77777777" w:rsidR="007C0D28" w:rsidRPr="007C0D28" w:rsidRDefault="007C0D28" w:rsidP="00F80F54">
            <w:r w:rsidRPr="007C0D28">
              <w:rPr>
                <w:bCs/>
              </w:rPr>
              <w:t>390</w:t>
            </w:r>
          </w:p>
        </w:tc>
        <w:tc>
          <w:tcPr>
            <w:tcW w:w="1919" w:type="pct"/>
          </w:tcPr>
          <w:p w14:paraId="559ADECE" w14:textId="77777777" w:rsidR="007C0D28" w:rsidRPr="00F80F54" w:rsidRDefault="007C0D28" w:rsidP="00F80F54">
            <w:r w:rsidRPr="00F80F54">
              <w:t>Cyanothece sp. 5694</w:t>
            </w:r>
          </w:p>
        </w:tc>
        <w:tc>
          <w:tcPr>
            <w:tcW w:w="1661" w:type="pct"/>
          </w:tcPr>
          <w:p w14:paraId="31626306" w14:textId="77777777" w:rsidR="007C0D28" w:rsidRPr="00F80F54" w:rsidRDefault="007C0D28" w:rsidP="00F80F54">
            <w:r w:rsidRPr="00F80F54">
              <w:t>Cyanobacteria</w:t>
            </w:r>
          </w:p>
        </w:tc>
        <w:tc>
          <w:tcPr>
            <w:tcW w:w="1028" w:type="pct"/>
          </w:tcPr>
          <w:p w14:paraId="267D9D05" w14:textId="77777777" w:rsidR="007C0D28" w:rsidRPr="00F80F54" w:rsidRDefault="007C0D28" w:rsidP="00F80F54">
            <w:r w:rsidRPr="00F80F54">
              <w:t>bacteria</w:t>
            </w:r>
          </w:p>
        </w:tc>
      </w:tr>
      <w:tr w:rsidR="007C0D28" w:rsidRPr="00F80F54" w14:paraId="5EFB62F6" w14:textId="77777777" w:rsidTr="007C0D28">
        <w:tc>
          <w:tcPr>
            <w:tcW w:w="392" w:type="pct"/>
          </w:tcPr>
          <w:p w14:paraId="0AF168BE" w14:textId="77777777" w:rsidR="007C0D28" w:rsidRPr="007C0D28" w:rsidRDefault="007C0D28" w:rsidP="00F80F54">
            <w:r w:rsidRPr="007C0D28">
              <w:rPr>
                <w:bCs/>
              </w:rPr>
              <w:t>391</w:t>
            </w:r>
          </w:p>
        </w:tc>
        <w:tc>
          <w:tcPr>
            <w:tcW w:w="1919" w:type="pct"/>
          </w:tcPr>
          <w:p w14:paraId="00B5CFBE" w14:textId="77777777" w:rsidR="007C0D28" w:rsidRPr="00F80F54" w:rsidRDefault="007C0D28" w:rsidP="00F80F54">
            <w:r w:rsidRPr="00F80F54">
              <w:t>Cyanothece sp. 5695</w:t>
            </w:r>
          </w:p>
        </w:tc>
        <w:tc>
          <w:tcPr>
            <w:tcW w:w="1661" w:type="pct"/>
          </w:tcPr>
          <w:p w14:paraId="59EF6019" w14:textId="77777777" w:rsidR="007C0D28" w:rsidRPr="00F80F54" w:rsidRDefault="007C0D28" w:rsidP="00F80F54">
            <w:r w:rsidRPr="00F80F54">
              <w:t>Cyanobacteria</w:t>
            </w:r>
          </w:p>
        </w:tc>
        <w:tc>
          <w:tcPr>
            <w:tcW w:w="1028" w:type="pct"/>
          </w:tcPr>
          <w:p w14:paraId="4F468223" w14:textId="77777777" w:rsidR="007C0D28" w:rsidRPr="00F80F54" w:rsidRDefault="007C0D28" w:rsidP="00F80F54">
            <w:r w:rsidRPr="00F80F54">
              <w:t>bacteria</w:t>
            </w:r>
          </w:p>
        </w:tc>
      </w:tr>
      <w:tr w:rsidR="007C0D28" w:rsidRPr="00F80F54" w14:paraId="7BF7D9EF" w14:textId="77777777" w:rsidTr="007C0D28">
        <w:tc>
          <w:tcPr>
            <w:tcW w:w="392" w:type="pct"/>
          </w:tcPr>
          <w:p w14:paraId="6D1066EF" w14:textId="77777777" w:rsidR="007C0D28" w:rsidRPr="007C0D28" w:rsidRDefault="007C0D28" w:rsidP="00F80F54">
            <w:r w:rsidRPr="007C0D28">
              <w:rPr>
                <w:bCs/>
              </w:rPr>
              <w:t>392</w:t>
            </w:r>
          </w:p>
        </w:tc>
        <w:tc>
          <w:tcPr>
            <w:tcW w:w="1919" w:type="pct"/>
          </w:tcPr>
          <w:p w14:paraId="0EE764C8" w14:textId="77777777" w:rsidR="007C0D28" w:rsidRPr="00F80F54" w:rsidRDefault="007C0D28" w:rsidP="00F80F54">
            <w:r w:rsidRPr="00F80F54">
              <w:t>Cyanothece sp. 5696</w:t>
            </w:r>
          </w:p>
        </w:tc>
        <w:tc>
          <w:tcPr>
            <w:tcW w:w="1661" w:type="pct"/>
          </w:tcPr>
          <w:p w14:paraId="5E121470" w14:textId="77777777" w:rsidR="007C0D28" w:rsidRPr="00F80F54" w:rsidRDefault="007C0D28" w:rsidP="00F80F54">
            <w:r w:rsidRPr="00F80F54">
              <w:t>Cyanobacteria</w:t>
            </w:r>
          </w:p>
        </w:tc>
        <w:tc>
          <w:tcPr>
            <w:tcW w:w="1028" w:type="pct"/>
          </w:tcPr>
          <w:p w14:paraId="76A6E6F9" w14:textId="77777777" w:rsidR="007C0D28" w:rsidRPr="00F80F54" w:rsidRDefault="007C0D28" w:rsidP="00F80F54">
            <w:r w:rsidRPr="00F80F54">
              <w:t>bacteria</w:t>
            </w:r>
          </w:p>
        </w:tc>
      </w:tr>
      <w:tr w:rsidR="007C0D28" w:rsidRPr="00F80F54" w14:paraId="33D65E7B" w14:textId="77777777" w:rsidTr="007C0D28">
        <w:tc>
          <w:tcPr>
            <w:tcW w:w="392" w:type="pct"/>
          </w:tcPr>
          <w:p w14:paraId="6E70B336" w14:textId="77777777" w:rsidR="007C0D28" w:rsidRPr="007C0D28" w:rsidRDefault="007C0D28" w:rsidP="00F80F54">
            <w:r w:rsidRPr="007C0D28">
              <w:rPr>
                <w:bCs/>
              </w:rPr>
              <w:t>393</w:t>
            </w:r>
          </w:p>
        </w:tc>
        <w:tc>
          <w:tcPr>
            <w:tcW w:w="1919" w:type="pct"/>
          </w:tcPr>
          <w:p w14:paraId="097EC013" w14:textId="77777777" w:rsidR="007C0D28" w:rsidRPr="00F80F54" w:rsidRDefault="007C0D28" w:rsidP="00F80F54">
            <w:r w:rsidRPr="00F80F54">
              <w:t>Cyanothece sp. 5697</w:t>
            </w:r>
          </w:p>
        </w:tc>
        <w:tc>
          <w:tcPr>
            <w:tcW w:w="1661" w:type="pct"/>
          </w:tcPr>
          <w:p w14:paraId="5E9B5F42" w14:textId="77777777" w:rsidR="007C0D28" w:rsidRPr="00F80F54" w:rsidRDefault="007C0D28" w:rsidP="00F80F54">
            <w:r w:rsidRPr="00F80F54">
              <w:t>Cyanobacteria</w:t>
            </w:r>
          </w:p>
        </w:tc>
        <w:tc>
          <w:tcPr>
            <w:tcW w:w="1028" w:type="pct"/>
          </w:tcPr>
          <w:p w14:paraId="09A25653" w14:textId="77777777" w:rsidR="007C0D28" w:rsidRPr="00F80F54" w:rsidRDefault="007C0D28" w:rsidP="00F80F54">
            <w:r w:rsidRPr="00F80F54">
              <w:t>bacteria</w:t>
            </w:r>
          </w:p>
        </w:tc>
      </w:tr>
      <w:tr w:rsidR="007C0D28" w:rsidRPr="00F80F54" w14:paraId="3E52DA7B" w14:textId="77777777" w:rsidTr="007C0D28">
        <w:tc>
          <w:tcPr>
            <w:tcW w:w="392" w:type="pct"/>
          </w:tcPr>
          <w:p w14:paraId="41F37498" w14:textId="77777777" w:rsidR="007C0D28" w:rsidRPr="007C0D28" w:rsidRDefault="007C0D28" w:rsidP="00F80F54">
            <w:r w:rsidRPr="007C0D28">
              <w:rPr>
                <w:bCs/>
              </w:rPr>
              <w:t>394</w:t>
            </w:r>
          </w:p>
        </w:tc>
        <w:tc>
          <w:tcPr>
            <w:tcW w:w="1919" w:type="pct"/>
          </w:tcPr>
          <w:p w14:paraId="4ED0C33A" w14:textId="77777777" w:rsidR="007C0D28" w:rsidRPr="00F80F54" w:rsidRDefault="007C0D28" w:rsidP="00F80F54">
            <w:r w:rsidRPr="00F80F54">
              <w:t>Cyanothece sp. 5698</w:t>
            </w:r>
          </w:p>
        </w:tc>
        <w:tc>
          <w:tcPr>
            <w:tcW w:w="1661" w:type="pct"/>
          </w:tcPr>
          <w:p w14:paraId="39DE74A4" w14:textId="77777777" w:rsidR="007C0D28" w:rsidRPr="00F80F54" w:rsidRDefault="007C0D28" w:rsidP="00F80F54">
            <w:r w:rsidRPr="00F80F54">
              <w:t>Cyanobacteria</w:t>
            </w:r>
          </w:p>
        </w:tc>
        <w:tc>
          <w:tcPr>
            <w:tcW w:w="1028" w:type="pct"/>
          </w:tcPr>
          <w:p w14:paraId="262D98FD" w14:textId="77777777" w:rsidR="007C0D28" w:rsidRPr="00F80F54" w:rsidRDefault="007C0D28" w:rsidP="00F80F54">
            <w:r w:rsidRPr="00F80F54">
              <w:t>bacteria</w:t>
            </w:r>
          </w:p>
        </w:tc>
      </w:tr>
      <w:tr w:rsidR="007C0D28" w:rsidRPr="00F80F54" w14:paraId="013C596C" w14:textId="77777777" w:rsidTr="007C0D28">
        <w:tc>
          <w:tcPr>
            <w:tcW w:w="392" w:type="pct"/>
          </w:tcPr>
          <w:p w14:paraId="0B947FD9" w14:textId="77777777" w:rsidR="007C0D28" w:rsidRPr="007C0D28" w:rsidRDefault="007C0D28" w:rsidP="00F80F54">
            <w:r w:rsidRPr="007C0D28">
              <w:rPr>
                <w:bCs/>
              </w:rPr>
              <w:t>395</w:t>
            </w:r>
          </w:p>
        </w:tc>
        <w:tc>
          <w:tcPr>
            <w:tcW w:w="1919" w:type="pct"/>
          </w:tcPr>
          <w:p w14:paraId="295F0C53" w14:textId="77777777" w:rsidR="007C0D28" w:rsidRPr="00F80F54" w:rsidRDefault="007C0D28" w:rsidP="00F80F54">
            <w:r w:rsidRPr="00F80F54">
              <w:t>Cyanobacterium stanieri</w:t>
            </w:r>
          </w:p>
        </w:tc>
        <w:tc>
          <w:tcPr>
            <w:tcW w:w="1661" w:type="pct"/>
          </w:tcPr>
          <w:p w14:paraId="3E688E9D" w14:textId="77777777" w:rsidR="007C0D28" w:rsidRPr="00F80F54" w:rsidRDefault="007C0D28" w:rsidP="00F80F54">
            <w:r w:rsidRPr="00F80F54">
              <w:t>Cyanobacteria</w:t>
            </w:r>
          </w:p>
        </w:tc>
        <w:tc>
          <w:tcPr>
            <w:tcW w:w="1028" w:type="pct"/>
          </w:tcPr>
          <w:p w14:paraId="4C33FB4B" w14:textId="77777777" w:rsidR="007C0D28" w:rsidRPr="00F80F54" w:rsidRDefault="007C0D28" w:rsidP="00F80F54">
            <w:r w:rsidRPr="00F80F54">
              <w:t>bacteria</w:t>
            </w:r>
          </w:p>
        </w:tc>
      </w:tr>
      <w:tr w:rsidR="007C0D28" w:rsidRPr="00F80F54" w14:paraId="3BD0830C" w14:textId="77777777" w:rsidTr="007C0D28">
        <w:tc>
          <w:tcPr>
            <w:tcW w:w="392" w:type="pct"/>
          </w:tcPr>
          <w:p w14:paraId="033F2A4D" w14:textId="77777777" w:rsidR="007C0D28" w:rsidRPr="007C0D28" w:rsidRDefault="007C0D28" w:rsidP="00F80F54">
            <w:r w:rsidRPr="007C0D28">
              <w:rPr>
                <w:bCs/>
              </w:rPr>
              <w:t>396</w:t>
            </w:r>
          </w:p>
        </w:tc>
        <w:tc>
          <w:tcPr>
            <w:tcW w:w="1919" w:type="pct"/>
          </w:tcPr>
          <w:p w14:paraId="1226A9D9" w14:textId="77777777" w:rsidR="007C0D28" w:rsidRPr="00F80F54" w:rsidRDefault="007C0D28" w:rsidP="00F80F54">
            <w:r w:rsidRPr="00F80F54">
              <w:t>Cyanobacterium UCYN-A</w:t>
            </w:r>
          </w:p>
        </w:tc>
        <w:tc>
          <w:tcPr>
            <w:tcW w:w="1661" w:type="pct"/>
          </w:tcPr>
          <w:p w14:paraId="704E9301" w14:textId="77777777" w:rsidR="007C0D28" w:rsidRPr="00F80F54" w:rsidRDefault="007C0D28" w:rsidP="00F80F54">
            <w:r w:rsidRPr="00F80F54">
              <w:t>Cyanobacteria</w:t>
            </w:r>
          </w:p>
        </w:tc>
        <w:tc>
          <w:tcPr>
            <w:tcW w:w="1028" w:type="pct"/>
          </w:tcPr>
          <w:p w14:paraId="116A7328" w14:textId="77777777" w:rsidR="007C0D28" w:rsidRPr="00F80F54" w:rsidRDefault="007C0D28" w:rsidP="00F80F54">
            <w:r w:rsidRPr="00F80F54">
              <w:t>bacteria</w:t>
            </w:r>
          </w:p>
        </w:tc>
      </w:tr>
      <w:tr w:rsidR="007C0D28" w:rsidRPr="00F80F54" w14:paraId="4869EE02" w14:textId="77777777" w:rsidTr="007C0D28">
        <w:tc>
          <w:tcPr>
            <w:tcW w:w="392" w:type="pct"/>
          </w:tcPr>
          <w:p w14:paraId="49404212" w14:textId="77777777" w:rsidR="007C0D28" w:rsidRPr="007C0D28" w:rsidRDefault="007C0D28" w:rsidP="00F80F54">
            <w:r w:rsidRPr="007C0D28">
              <w:rPr>
                <w:bCs/>
              </w:rPr>
              <w:t>397</w:t>
            </w:r>
          </w:p>
        </w:tc>
        <w:tc>
          <w:tcPr>
            <w:tcW w:w="1919" w:type="pct"/>
          </w:tcPr>
          <w:p w14:paraId="6E6123CF" w14:textId="77777777" w:rsidR="007C0D28" w:rsidRPr="00F80F54" w:rsidRDefault="007C0D28" w:rsidP="00F80F54">
            <w:r w:rsidRPr="00F80F54">
              <w:t>Cylindrospermum stagnale</w:t>
            </w:r>
          </w:p>
        </w:tc>
        <w:tc>
          <w:tcPr>
            <w:tcW w:w="1661" w:type="pct"/>
          </w:tcPr>
          <w:p w14:paraId="1FA7A2C7" w14:textId="77777777" w:rsidR="007C0D28" w:rsidRPr="00F80F54" w:rsidRDefault="007C0D28" w:rsidP="00F80F54">
            <w:r w:rsidRPr="00F80F54">
              <w:t>Cyanobacteria</w:t>
            </w:r>
          </w:p>
        </w:tc>
        <w:tc>
          <w:tcPr>
            <w:tcW w:w="1028" w:type="pct"/>
          </w:tcPr>
          <w:p w14:paraId="7D1C7964" w14:textId="77777777" w:rsidR="007C0D28" w:rsidRPr="00F80F54" w:rsidRDefault="007C0D28" w:rsidP="00F80F54">
            <w:r w:rsidRPr="00F80F54">
              <w:t>bacteria</w:t>
            </w:r>
          </w:p>
        </w:tc>
      </w:tr>
      <w:tr w:rsidR="007C0D28" w:rsidRPr="00F80F54" w14:paraId="1542D745" w14:textId="77777777" w:rsidTr="007C0D28">
        <w:tc>
          <w:tcPr>
            <w:tcW w:w="392" w:type="pct"/>
          </w:tcPr>
          <w:p w14:paraId="22DCA629" w14:textId="77777777" w:rsidR="007C0D28" w:rsidRPr="007C0D28" w:rsidRDefault="007C0D28" w:rsidP="00F80F54">
            <w:r w:rsidRPr="007C0D28">
              <w:rPr>
                <w:bCs/>
              </w:rPr>
              <w:t>398</w:t>
            </w:r>
          </w:p>
        </w:tc>
        <w:tc>
          <w:tcPr>
            <w:tcW w:w="1919" w:type="pct"/>
          </w:tcPr>
          <w:p w14:paraId="5D0679BA" w14:textId="77777777" w:rsidR="007C0D28" w:rsidRPr="00F80F54" w:rsidRDefault="007C0D28" w:rsidP="00F80F54">
            <w:r w:rsidRPr="00F80F54">
              <w:t>Dactylococcopsis salina</w:t>
            </w:r>
          </w:p>
        </w:tc>
        <w:tc>
          <w:tcPr>
            <w:tcW w:w="1661" w:type="pct"/>
          </w:tcPr>
          <w:p w14:paraId="5C78AC63" w14:textId="77777777" w:rsidR="007C0D28" w:rsidRPr="00F80F54" w:rsidRDefault="007C0D28" w:rsidP="00F80F54">
            <w:r w:rsidRPr="00F80F54">
              <w:t>Cyanobacteria</w:t>
            </w:r>
          </w:p>
        </w:tc>
        <w:tc>
          <w:tcPr>
            <w:tcW w:w="1028" w:type="pct"/>
          </w:tcPr>
          <w:p w14:paraId="1C7A2750" w14:textId="77777777" w:rsidR="007C0D28" w:rsidRPr="00F80F54" w:rsidRDefault="007C0D28" w:rsidP="00F80F54">
            <w:r w:rsidRPr="00F80F54">
              <w:t>bacteria</w:t>
            </w:r>
          </w:p>
        </w:tc>
      </w:tr>
      <w:tr w:rsidR="007C0D28" w:rsidRPr="00F80F54" w14:paraId="30CDCFEB" w14:textId="77777777" w:rsidTr="007C0D28">
        <w:tc>
          <w:tcPr>
            <w:tcW w:w="392" w:type="pct"/>
          </w:tcPr>
          <w:p w14:paraId="4049362D" w14:textId="77777777" w:rsidR="007C0D28" w:rsidRPr="007C0D28" w:rsidRDefault="007C0D28" w:rsidP="00F80F54">
            <w:r w:rsidRPr="007C0D28">
              <w:rPr>
                <w:bCs/>
              </w:rPr>
              <w:t>399</w:t>
            </w:r>
          </w:p>
        </w:tc>
        <w:tc>
          <w:tcPr>
            <w:tcW w:w="1919" w:type="pct"/>
          </w:tcPr>
          <w:p w14:paraId="2ABF79BD" w14:textId="77777777" w:rsidR="007C0D28" w:rsidRPr="00F80F54" w:rsidRDefault="007C0D28" w:rsidP="00F80F54">
            <w:r w:rsidRPr="00F80F54">
              <w:t>Fischerella muscicola 5744</w:t>
            </w:r>
          </w:p>
        </w:tc>
        <w:tc>
          <w:tcPr>
            <w:tcW w:w="1661" w:type="pct"/>
          </w:tcPr>
          <w:p w14:paraId="0EAE1C55" w14:textId="77777777" w:rsidR="007C0D28" w:rsidRPr="00F80F54" w:rsidRDefault="007C0D28" w:rsidP="00F80F54">
            <w:r w:rsidRPr="00F80F54">
              <w:t>Cyanobacteria</w:t>
            </w:r>
          </w:p>
        </w:tc>
        <w:tc>
          <w:tcPr>
            <w:tcW w:w="1028" w:type="pct"/>
          </w:tcPr>
          <w:p w14:paraId="4881A618" w14:textId="77777777" w:rsidR="007C0D28" w:rsidRPr="00F80F54" w:rsidRDefault="007C0D28" w:rsidP="00F80F54">
            <w:r w:rsidRPr="00F80F54">
              <w:t>bacteria</w:t>
            </w:r>
          </w:p>
        </w:tc>
      </w:tr>
      <w:tr w:rsidR="007C0D28" w:rsidRPr="00F80F54" w14:paraId="2A47E5E0" w14:textId="77777777" w:rsidTr="007C0D28">
        <w:tc>
          <w:tcPr>
            <w:tcW w:w="392" w:type="pct"/>
          </w:tcPr>
          <w:p w14:paraId="62AE451C" w14:textId="77777777" w:rsidR="007C0D28" w:rsidRPr="007C0D28" w:rsidRDefault="007C0D28" w:rsidP="00F80F54">
            <w:r w:rsidRPr="007C0D28">
              <w:rPr>
                <w:bCs/>
              </w:rPr>
              <w:t>400</w:t>
            </w:r>
          </w:p>
        </w:tc>
        <w:tc>
          <w:tcPr>
            <w:tcW w:w="1919" w:type="pct"/>
          </w:tcPr>
          <w:p w14:paraId="169AEFF7" w14:textId="77777777" w:rsidR="007C0D28" w:rsidRPr="00F80F54" w:rsidRDefault="007C0D28" w:rsidP="00F80F54">
            <w:r w:rsidRPr="00F80F54">
              <w:t>Fischerella muscicola 5745</w:t>
            </w:r>
          </w:p>
        </w:tc>
        <w:tc>
          <w:tcPr>
            <w:tcW w:w="1661" w:type="pct"/>
          </w:tcPr>
          <w:p w14:paraId="50F48316" w14:textId="77777777" w:rsidR="007C0D28" w:rsidRPr="00F80F54" w:rsidRDefault="007C0D28" w:rsidP="00F80F54">
            <w:r w:rsidRPr="00F80F54">
              <w:t>Cyanobacteria</w:t>
            </w:r>
          </w:p>
        </w:tc>
        <w:tc>
          <w:tcPr>
            <w:tcW w:w="1028" w:type="pct"/>
          </w:tcPr>
          <w:p w14:paraId="4F55D136" w14:textId="77777777" w:rsidR="007C0D28" w:rsidRPr="00F80F54" w:rsidRDefault="007C0D28" w:rsidP="00F80F54">
            <w:r w:rsidRPr="00F80F54">
              <w:t>bacteria</w:t>
            </w:r>
          </w:p>
        </w:tc>
      </w:tr>
      <w:tr w:rsidR="007C0D28" w:rsidRPr="00F80F54" w14:paraId="07AF6ABA" w14:textId="77777777" w:rsidTr="007C0D28">
        <w:tc>
          <w:tcPr>
            <w:tcW w:w="392" w:type="pct"/>
          </w:tcPr>
          <w:p w14:paraId="234A9360" w14:textId="77777777" w:rsidR="007C0D28" w:rsidRPr="007C0D28" w:rsidRDefault="007C0D28" w:rsidP="00F80F54">
            <w:r w:rsidRPr="007C0D28">
              <w:rPr>
                <w:bCs/>
              </w:rPr>
              <w:t>401</w:t>
            </w:r>
          </w:p>
        </w:tc>
        <w:tc>
          <w:tcPr>
            <w:tcW w:w="1919" w:type="pct"/>
          </w:tcPr>
          <w:p w14:paraId="6C51FFF5" w14:textId="77777777" w:rsidR="007C0D28" w:rsidRPr="00F80F54" w:rsidRDefault="007C0D28" w:rsidP="00F80F54">
            <w:r w:rsidRPr="00F80F54">
              <w:t>Fischerella sp.</w:t>
            </w:r>
          </w:p>
        </w:tc>
        <w:tc>
          <w:tcPr>
            <w:tcW w:w="1661" w:type="pct"/>
          </w:tcPr>
          <w:p w14:paraId="20D548D3" w14:textId="77777777" w:rsidR="007C0D28" w:rsidRPr="00F80F54" w:rsidRDefault="007C0D28" w:rsidP="00F80F54">
            <w:r w:rsidRPr="00F80F54">
              <w:t>Cyanobacteria</w:t>
            </w:r>
          </w:p>
        </w:tc>
        <w:tc>
          <w:tcPr>
            <w:tcW w:w="1028" w:type="pct"/>
          </w:tcPr>
          <w:p w14:paraId="31579301" w14:textId="77777777" w:rsidR="007C0D28" w:rsidRPr="00F80F54" w:rsidRDefault="007C0D28" w:rsidP="00F80F54">
            <w:r w:rsidRPr="00F80F54">
              <w:t>bacteria</w:t>
            </w:r>
          </w:p>
        </w:tc>
      </w:tr>
      <w:tr w:rsidR="007C0D28" w:rsidRPr="00F80F54" w14:paraId="16A1A396" w14:textId="77777777" w:rsidTr="007C0D28">
        <w:tc>
          <w:tcPr>
            <w:tcW w:w="392" w:type="pct"/>
          </w:tcPr>
          <w:p w14:paraId="6F9E217B" w14:textId="77777777" w:rsidR="007C0D28" w:rsidRPr="007C0D28" w:rsidRDefault="007C0D28" w:rsidP="00F80F54">
            <w:r w:rsidRPr="007C0D28">
              <w:rPr>
                <w:bCs/>
              </w:rPr>
              <w:t>402</w:t>
            </w:r>
          </w:p>
        </w:tc>
        <w:tc>
          <w:tcPr>
            <w:tcW w:w="1919" w:type="pct"/>
          </w:tcPr>
          <w:p w14:paraId="20199926" w14:textId="77777777" w:rsidR="007C0D28" w:rsidRPr="00F80F54" w:rsidRDefault="007C0D28" w:rsidP="00F80F54">
            <w:r w:rsidRPr="00F80F54">
              <w:t>Geitlerinema sp.</w:t>
            </w:r>
          </w:p>
        </w:tc>
        <w:tc>
          <w:tcPr>
            <w:tcW w:w="1661" w:type="pct"/>
          </w:tcPr>
          <w:p w14:paraId="1115067F" w14:textId="77777777" w:rsidR="007C0D28" w:rsidRPr="00F80F54" w:rsidRDefault="007C0D28" w:rsidP="00F80F54">
            <w:r w:rsidRPr="00F80F54">
              <w:t>Cyanobacteria</w:t>
            </w:r>
          </w:p>
        </w:tc>
        <w:tc>
          <w:tcPr>
            <w:tcW w:w="1028" w:type="pct"/>
          </w:tcPr>
          <w:p w14:paraId="6EA6F8BF" w14:textId="77777777" w:rsidR="007C0D28" w:rsidRPr="00F80F54" w:rsidRDefault="007C0D28" w:rsidP="00F80F54">
            <w:r w:rsidRPr="00F80F54">
              <w:t>bacteria</w:t>
            </w:r>
          </w:p>
        </w:tc>
      </w:tr>
      <w:tr w:rsidR="007C0D28" w:rsidRPr="00F80F54" w14:paraId="1D973CC1" w14:textId="77777777" w:rsidTr="007C0D28">
        <w:tc>
          <w:tcPr>
            <w:tcW w:w="392" w:type="pct"/>
          </w:tcPr>
          <w:p w14:paraId="520D700E" w14:textId="77777777" w:rsidR="007C0D28" w:rsidRPr="007C0D28" w:rsidRDefault="007C0D28" w:rsidP="00F80F54">
            <w:r w:rsidRPr="007C0D28">
              <w:rPr>
                <w:bCs/>
              </w:rPr>
              <w:t>403</w:t>
            </w:r>
          </w:p>
        </w:tc>
        <w:tc>
          <w:tcPr>
            <w:tcW w:w="1919" w:type="pct"/>
          </w:tcPr>
          <w:p w14:paraId="13A1236A" w14:textId="77777777" w:rsidR="007C0D28" w:rsidRPr="00F80F54" w:rsidRDefault="007C0D28" w:rsidP="00F80F54">
            <w:r w:rsidRPr="00F80F54">
              <w:t>Gloeocapsa sp.</w:t>
            </w:r>
          </w:p>
        </w:tc>
        <w:tc>
          <w:tcPr>
            <w:tcW w:w="1661" w:type="pct"/>
          </w:tcPr>
          <w:p w14:paraId="27D85275" w14:textId="77777777" w:rsidR="007C0D28" w:rsidRPr="00F80F54" w:rsidRDefault="007C0D28" w:rsidP="00F80F54">
            <w:r w:rsidRPr="00F80F54">
              <w:t>Cyanobacteria</w:t>
            </w:r>
          </w:p>
        </w:tc>
        <w:tc>
          <w:tcPr>
            <w:tcW w:w="1028" w:type="pct"/>
          </w:tcPr>
          <w:p w14:paraId="30E007C7" w14:textId="77777777" w:rsidR="007C0D28" w:rsidRPr="00F80F54" w:rsidRDefault="007C0D28" w:rsidP="00F80F54">
            <w:r w:rsidRPr="00F80F54">
              <w:t>bacteria</w:t>
            </w:r>
          </w:p>
        </w:tc>
      </w:tr>
      <w:tr w:rsidR="007C0D28" w:rsidRPr="00F80F54" w14:paraId="38215627" w14:textId="77777777" w:rsidTr="007C0D28">
        <w:tc>
          <w:tcPr>
            <w:tcW w:w="392" w:type="pct"/>
          </w:tcPr>
          <w:p w14:paraId="4E027B53" w14:textId="77777777" w:rsidR="007C0D28" w:rsidRPr="007C0D28" w:rsidRDefault="007C0D28" w:rsidP="00F80F54">
            <w:r w:rsidRPr="007C0D28">
              <w:rPr>
                <w:bCs/>
              </w:rPr>
              <w:t>404</w:t>
            </w:r>
          </w:p>
        </w:tc>
        <w:tc>
          <w:tcPr>
            <w:tcW w:w="1919" w:type="pct"/>
          </w:tcPr>
          <w:p w14:paraId="0D955E7A" w14:textId="77777777" w:rsidR="007C0D28" w:rsidRPr="00F80F54" w:rsidRDefault="007C0D28" w:rsidP="00F80F54">
            <w:r w:rsidRPr="00F80F54">
              <w:t>Gloeobacter violaceus 4698</w:t>
            </w:r>
          </w:p>
        </w:tc>
        <w:tc>
          <w:tcPr>
            <w:tcW w:w="1661" w:type="pct"/>
          </w:tcPr>
          <w:p w14:paraId="36561822" w14:textId="77777777" w:rsidR="007C0D28" w:rsidRPr="00F80F54" w:rsidRDefault="007C0D28" w:rsidP="00F80F54">
            <w:r w:rsidRPr="00F80F54">
              <w:t>Cyanobacteria</w:t>
            </w:r>
          </w:p>
        </w:tc>
        <w:tc>
          <w:tcPr>
            <w:tcW w:w="1028" w:type="pct"/>
          </w:tcPr>
          <w:p w14:paraId="1FE89177" w14:textId="77777777" w:rsidR="007C0D28" w:rsidRPr="00F80F54" w:rsidRDefault="007C0D28" w:rsidP="00F80F54">
            <w:r w:rsidRPr="00F80F54">
              <w:t>bacteria</w:t>
            </w:r>
          </w:p>
        </w:tc>
      </w:tr>
      <w:tr w:rsidR="007C0D28" w:rsidRPr="00F80F54" w14:paraId="7A6EFA34" w14:textId="77777777" w:rsidTr="007C0D28">
        <w:tc>
          <w:tcPr>
            <w:tcW w:w="392" w:type="pct"/>
          </w:tcPr>
          <w:p w14:paraId="71F2DA6D" w14:textId="77777777" w:rsidR="007C0D28" w:rsidRPr="007C0D28" w:rsidRDefault="007C0D28" w:rsidP="00F80F54">
            <w:r w:rsidRPr="007C0D28">
              <w:rPr>
                <w:bCs/>
              </w:rPr>
              <w:t>405</w:t>
            </w:r>
          </w:p>
        </w:tc>
        <w:tc>
          <w:tcPr>
            <w:tcW w:w="1919" w:type="pct"/>
          </w:tcPr>
          <w:p w14:paraId="350B5816" w14:textId="77777777" w:rsidR="007C0D28" w:rsidRPr="00F80F54" w:rsidRDefault="007C0D28" w:rsidP="00F80F54">
            <w:r w:rsidRPr="00F80F54">
              <w:t>Gloeobacter violaceus 5702</w:t>
            </w:r>
          </w:p>
        </w:tc>
        <w:tc>
          <w:tcPr>
            <w:tcW w:w="1661" w:type="pct"/>
          </w:tcPr>
          <w:p w14:paraId="0F3F00FD" w14:textId="77777777" w:rsidR="007C0D28" w:rsidRPr="00F80F54" w:rsidRDefault="007C0D28" w:rsidP="00F80F54">
            <w:r w:rsidRPr="00F80F54">
              <w:t>Cyanobacteria</w:t>
            </w:r>
          </w:p>
        </w:tc>
        <w:tc>
          <w:tcPr>
            <w:tcW w:w="1028" w:type="pct"/>
          </w:tcPr>
          <w:p w14:paraId="7F1597D6" w14:textId="77777777" w:rsidR="007C0D28" w:rsidRPr="00F80F54" w:rsidRDefault="007C0D28" w:rsidP="00F80F54">
            <w:r w:rsidRPr="00F80F54">
              <w:t>bacteria</w:t>
            </w:r>
          </w:p>
        </w:tc>
      </w:tr>
      <w:tr w:rsidR="007C0D28" w:rsidRPr="00F80F54" w14:paraId="52E07E96" w14:textId="77777777" w:rsidTr="007C0D28">
        <w:tc>
          <w:tcPr>
            <w:tcW w:w="392" w:type="pct"/>
          </w:tcPr>
          <w:p w14:paraId="0E819AB3" w14:textId="77777777" w:rsidR="007C0D28" w:rsidRPr="007C0D28" w:rsidRDefault="007C0D28" w:rsidP="00F80F54">
            <w:r w:rsidRPr="007C0D28">
              <w:rPr>
                <w:bCs/>
              </w:rPr>
              <w:t>406</w:t>
            </w:r>
          </w:p>
        </w:tc>
        <w:tc>
          <w:tcPr>
            <w:tcW w:w="1919" w:type="pct"/>
          </w:tcPr>
          <w:p w14:paraId="4EB14016" w14:textId="77777777" w:rsidR="007C0D28" w:rsidRPr="00F80F54" w:rsidRDefault="007C0D28" w:rsidP="00F80F54">
            <w:r w:rsidRPr="00F80F54">
              <w:t>Halothece sp.</w:t>
            </w:r>
          </w:p>
        </w:tc>
        <w:tc>
          <w:tcPr>
            <w:tcW w:w="1661" w:type="pct"/>
          </w:tcPr>
          <w:p w14:paraId="00F4707A" w14:textId="77777777" w:rsidR="007C0D28" w:rsidRPr="00F80F54" w:rsidRDefault="007C0D28" w:rsidP="00F80F54">
            <w:r w:rsidRPr="00F80F54">
              <w:t>Cyanobacteria</w:t>
            </w:r>
          </w:p>
        </w:tc>
        <w:tc>
          <w:tcPr>
            <w:tcW w:w="1028" w:type="pct"/>
          </w:tcPr>
          <w:p w14:paraId="3C8B9BB0" w14:textId="77777777" w:rsidR="007C0D28" w:rsidRPr="00F80F54" w:rsidRDefault="007C0D28" w:rsidP="00F80F54">
            <w:r w:rsidRPr="00F80F54">
              <w:t>bacteria</w:t>
            </w:r>
          </w:p>
        </w:tc>
      </w:tr>
      <w:tr w:rsidR="007C0D28" w:rsidRPr="00F80F54" w14:paraId="385CFB5C" w14:textId="77777777" w:rsidTr="007C0D28">
        <w:tc>
          <w:tcPr>
            <w:tcW w:w="392" w:type="pct"/>
          </w:tcPr>
          <w:p w14:paraId="09652905" w14:textId="77777777" w:rsidR="007C0D28" w:rsidRPr="007C0D28" w:rsidRDefault="007C0D28" w:rsidP="00F80F54">
            <w:r w:rsidRPr="007C0D28">
              <w:rPr>
                <w:bCs/>
              </w:rPr>
              <w:t>407</w:t>
            </w:r>
          </w:p>
        </w:tc>
        <w:tc>
          <w:tcPr>
            <w:tcW w:w="1919" w:type="pct"/>
          </w:tcPr>
          <w:p w14:paraId="16FB0D2F" w14:textId="77777777" w:rsidR="007C0D28" w:rsidRPr="00F80F54" w:rsidRDefault="007C0D28" w:rsidP="00F80F54">
            <w:r w:rsidRPr="00F80F54">
              <w:t>Leptolyngbya sp.</w:t>
            </w:r>
          </w:p>
        </w:tc>
        <w:tc>
          <w:tcPr>
            <w:tcW w:w="1661" w:type="pct"/>
          </w:tcPr>
          <w:p w14:paraId="38358F01" w14:textId="77777777" w:rsidR="007C0D28" w:rsidRPr="00F80F54" w:rsidRDefault="007C0D28" w:rsidP="00F80F54">
            <w:r w:rsidRPr="00F80F54">
              <w:t>Cyanobacteria</w:t>
            </w:r>
          </w:p>
        </w:tc>
        <w:tc>
          <w:tcPr>
            <w:tcW w:w="1028" w:type="pct"/>
          </w:tcPr>
          <w:p w14:paraId="79BBE56A" w14:textId="77777777" w:rsidR="007C0D28" w:rsidRPr="00F80F54" w:rsidRDefault="007C0D28" w:rsidP="00F80F54">
            <w:r w:rsidRPr="00F80F54">
              <w:t>bacteria</w:t>
            </w:r>
          </w:p>
        </w:tc>
      </w:tr>
      <w:tr w:rsidR="007C0D28" w:rsidRPr="00F80F54" w14:paraId="61F068A2" w14:textId="77777777" w:rsidTr="007C0D28">
        <w:tc>
          <w:tcPr>
            <w:tcW w:w="392" w:type="pct"/>
          </w:tcPr>
          <w:p w14:paraId="6223C8F8" w14:textId="77777777" w:rsidR="007C0D28" w:rsidRPr="007C0D28" w:rsidRDefault="007C0D28" w:rsidP="00F80F54">
            <w:r w:rsidRPr="007C0D28">
              <w:rPr>
                <w:bCs/>
              </w:rPr>
              <w:t>408</w:t>
            </w:r>
          </w:p>
        </w:tc>
        <w:tc>
          <w:tcPr>
            <w:tcW w:w="1919" w:type="pct"/>
          </w:tcPr>
          <w:p w14:paraId="1B11D00A" w14:textId="77777777" w:rsidR="007C0D28" w:rsidRPr="00F80F54" w:rsidRDefault="007C0D28" w:rsidP="00F80F54">
            <w:r w:rsidRPr="00F80F54">
              <w:t>Microcystis aeruginosa NIES 843</w:t>
            </w:r>
          </w:p>
        </w:tc>
        <w:tc>
          <w:tcPr>
            <w:tcW w:w="1661" w:type="pct"/>
          </w:tcPr>
          <w:p w14:paraId="1566D5C5" w14:textId="77777777" w:rsidR="007C0D28" w:rsidRPr="00F80F54" w:rsidRDefault="007C0D28" w:rsidP="00F80F54">
            <w:r w:rsidRPr="00F80F54">
              <w:t>Cyanobacteria</w:t>
            </w:r>
          </w:p>
        </w:tc>
        <w:tc>
          <w:tcPr>
            <w:tcW w:w="1028" w:type="pct"/>
          </w:tcPr>
          <w:p w14:paraId="25239AA5" w14:textId="77777777" w:rsidR="007C0D28" w:rsidRPr="00F80F54" w:rsidRDefault="007C0D28" w:rsidP="00F80F54">
            <w:r w:rsidRPr="00F80F54">
              <w:t>bacteria</w:t>
            </w:r>
          </w:p>
        </w:tc>
      </w:tr>
      <w:tr w:rsidR="007C0D28" w:rsidRPr="00F80F54" w14:paraId="71A90695" w14:textId="77777777" w:rsidTr="007C0D28">
        <w:tc>
          <w:tcPr>
            <w:tcW w:w="392" w:type="pct"/>
          </w:tcPr>
          <w:p w14:paraId="5EEAEDA2" w14:textId="77777777" w:rsidR="007C0D28" w:rsidRPr="007C0D28" w:rsidRDefault="007C0D28" w:rsidP="00F80F54">
            <w:r w:rsidRPr="007C0D28">
              <w:rPr>
                <w:bCs/>
              </w:rPr>
              <w:t>409</w:t>
            </w:r>
          </w:p>
        </w:tc>
        <w:tc>
          <w:tcPr>
            <w:tcW w:w="1919" w:type="pct"/>
          </w:tcPr>
          <w:p w14:paraId="494639A1" w14:textId="77777777" w:rsidR="007C0D28" w:rsidRPr="00F80F54" w:rsidRDefault="007C0D28" w:rsidP="00F80F54">
            <w:r w:rsidRPr="00F80F54">
              <w:t>Microcoleus sp.</w:t>
            </w:r>
          </w:p>
        </w:tc>
        <w:tc>
          <w:tcPr>
            <w:tcW w:w="1661" w:type="pct"/>
          </w:tcPr>
          <w:p w14:paraId="261DBC84" w14:textId="77777777" w:rsidR="007C0D28" w:rsidRPr="00F80F54" w:rsidRDefault="007C0D28" w:rsidP="00F80F54">
            <w:r w:rsidRPr="00F80F54">
              <w:t>Cyanobacteria</w:t>
            </w:r>
          </w:p>
        </w:tc>
        <w:tc>
          <w:tcPr>
            <w:tcW w:w="1028" w:type="pct"/>
          </w:tcPr>
          <w:p w14:paraId="5DD5E46D" w14:textId="77777777" w:rsidR="007C0D28" w:rsidRPr="00F80F54" w:rsidRDefault="007C0D28" w:rsidP="00F80F54">
            <w:r w:rsidRPr="00F80F54">
              <w:t>bacteria</w:t>
            </w:r>
          </w:p>
        </w:tc>
      </w:tr>
      <w:tr w:rsidR="007C0D28" w:rsidRPr="00F80F54" w14:paraId="560334DF" w14:textId="77777777" w:rsidTr="007C0D28">
        <w:tc>
          <w:tcPr>
            <w:tcW w:w="392" w:type="pct"/>
          </w:tcPr>
          <w:p w14:paraId="7C6E6BED" w14:textId="77777777" w:rsidR="007C0D28" w:rsidRPr="007C0D28" w:rsidRDefault="007C0D28" w:rsidP="00F80F54">
            <w:r w:rsidRPr="007C0D28">
              <w:rPr>
                <w:bCs/>
              </w:rPr>
              <w:t>410</w:t>
            </w:r>
          </w:p>
        </w:tc>
        <w:tc>
          <w:tcPr>
            <w:tcW w:w="1919" w:type="pct"/>
          </w:tcPr>
          <w:p w14:paraId="38FEF561" w14:textId="77777777" w:rsidR="007C0D28" w:rsidRPr="00F80F54" w:rsidRDefault="007C0D28" w:rsidP="00F80F54">
            <w:r w:rsidRPr="00F80F54">
              <w:t>Nostoc azollae 0708</w:t>
            </w:r>
          </w:p>
        </w:tc>
        <w:tc>
          <w:tcPr>
            <w:tcW w:w="1661" w:type="pct"/>
          </w:tcPr>
          <w:p w14:paraId="28186281" w14:textId="77777777" w:rsidR="007C0D28" w:rsidRPr="00F80F54" w:rsidRDefault="007C0D28" w:rsidP="00F80F54">
            <w:r w:rsidRPr="00F80F54">
              <w:t>Cyanobacteria</w:t>
            </w:r>
          </w:p>
        </w:tc>
        <w:tc>
          <w:tcPr>
            <w:tcW w:w="1028" w:type="pct"/>
          </w:tcPr>
          <w:p w14:paraId="4A87C7A7" w14:textId="77777777" w:rsidR="007C0D28" w:rsidRPr="00F80F54" w:rsidRDefault="007C0D28" w:rsidP="00F80F54">
            <w:r w:rsidRPr="00F80F54">
              <w:t>bacteria</w:t>
            </w:r>
          </w:p>
        </w:tc>
      </w:tr>
      <w:tr w:rsidR="007C0D28" w:rsidRPr="00F80F54" w14:paraId="7127BB3F" w14:textId="77777777" w:rsidTr="007C0D28">
        <w:tc>
          <w:tcPr>
            <w:tcW w:w="392" w:type="pct"/>
          </w:tcPr>
          <w:p w14:paraId="54103BBB" w14:textId="77777777" w:rsidR="007C0D28" w:rsidRPr="007C0D28" w:rsidRDefault="007C0D28" w:rsidP="00F80F54">
            <w:r w:rsidRPr="007C0D28">
              <w:rPr>
                <w:bCs/>
              </w:rPr>
              <w:t>411</w:t>
            </w:r>
          </w:p>
        </w:tc>
        <w:tc>
          <w:tcPr>
            <w:tcW w:w="1919" w:type="pct"/>
          </w:tcPr>
          <w:p w14:paraId="0EA3CE7D" w14:textId="77777777" w:rsidR="007C0D28" w:rsidRPr="00F80F54" w:rsidRDefault="007C0D28" w:rsidP="00F80F54">
            <w:r w:rsidRPr="00F80F54">
              <w:t>Nostoc punctiforme PCC 73102</w:t>
            </w:r>
          </w:p>
        </w:tc>
        <w:tc>
          <w:tcPr>
            <w:tcW w:w="1661" w:type="pct"/>
          </w:tcPr>
          <w:p w14:paraId="3D354AF5" w14:textId="77777777" w:rsidR="007C0D28" w:rsidRPr="00F80F54" w:rsidRDefault="007C0D28" w:rsidP="00F80F54">
            <w:r w:rsidRPr="00F80F54">
              <w:t>Cyanobacteria</w:t>
            </w:r>
          </w:p>
        </w:tc>
        <w:tc>
          <w:tcPr>
            <w:tcW w:w="1028" w:type="pct"/>
          </w:tcPr>
          <w:p w14:paraId="40895FA9" w14:textId="77777777" w:rsidR="007C0D28" w:rsidRPr="00F80F54" w:rsidRDefault="007C0D28" w:rsidP="00F80F54">
            <w:r w:rsidRPr="00F80F54">
              <w:t>bacteria</w:t>
            </w:r>
          </w:p>
        </w:tc>
      </w:tr>
      <w:tr w:rsidR="007C0D28" w:rsidRPr="00F80F54" w14:paraId="0A9B2C55" w14:textId="77777777" w:rsidTr="007C0D28">
        <w:tc>
          <w:tcPr>
            <w:tcW w:w="392" w:type="pct"/>
          </w:tcPr>
          <w:p w14:paraId="1C474C76" w14:textId="77777777" w:rsidR="007C0D28" w:rsidRPr="007C0D28" w:rsidRDefault="007C0D28" w:rsidP="00F80F54">
            <w:r w:rsidRPr="007C0D28">
              <w:rPr>
                <w:bCs/>
              </w:rPr>
              <w:t>412</w:t>
            </w:r>
          </w:p>
        </w:tc>
        <w:tc>
          <w:tcPr>
            <w:tcW w:w="1919" w:type="pct"/>
          </w:tcPr>
          <w:p w14:paraId="03EB7A74" w14:textId="77777777" w:rsidR="007C0D28" w:rsidRPr="00F80F54" w:rsidRDefault="007C0D28" w:rsidP="00F80F54">
            <w:r w:rsidRPr="00F80F54">
              <w:t>Nostoc sp. 5707</w:t>
            </w:r>
          </w:p>
        </w:tc>
        <w:tc>
          <w:tcPr>
            <w:tcW w:w="1661" w:type="pct"/>
          </w:tcPr>
          <w:p w14:paraId="7BC568D0" w14:textId="77777777" w:rsidR="007C0D28" w:rsidRPr="00F80F54" w:rsidRDefault="007C0D28" w:rsidP="00F80F54">
            <w:r w:rsidRPr="00F80F54">
              <w:t>Cyanobacteria</w:t>
            </w:r>
          </w:p>
        </w:tc>
        <w:tc>
          <w:tcPr>
            <w:tcW w:w="1028" w:type="pct"/>
          </w:tcPr>
          <w:p w14:paraId="5F52E800" w14:textId="77777777" w:rsidR="007C0D28" w:rsidRPr="00F80F54" w:rsidRDefault="007C0D28" w:rsidP="00F80F54">
            <w:r w:rsidRPr="00F80F54">
              <w:t>bacteria</w:t>
            </w:r>
          </w:p>
        </w:tc>
      </w:tr>
      <w:tr w:rsidR="007C0D28" w:rsidRPr="00F80F54" w14:paraId="6A16D5F5" w14:textId="77777777" w:rsidTr="007C0D28">
        <w:tc>
          <w:tcPr>
            <w:tcW w:w="392" w:type="pct"/>
          </w:tcPr>
          <w:p w14:paraId="7E0074AB" w14:textId="77777777" w:rsidR="007C0D28" w:rsidRPr="007C0D28" w:rsidRDefault="007C0D28" w:rsidP="00F80F54">
            <w:r w:rsidRPr="007C0D28">
              <w:rPr>
                <w:bCs/>
              </w:rPr>
              <w:t>413</w:t>
            </w:r>
          </w:p>
        </w:tc>
        <w:tc>
          <w:tcPr>
            <w:tcW w:w="1919" w:type="pct"/>
          </w:tcPr>
          <w:p w14:paraId="0395B944" w14:textId="77777777" w:rsidR="007C0D28" w:rsidRPr="00F80F54" w:rsidRDefault="007C0D28" w:rsidP="00F80F54">
            <w:r w:rsidRPr="00F80F54">
              <w:t>Nostoc sp. 5708</w:t>
            </w:r>
          </w:p>
        </w:tc>
        <w:tc>
          <w:tcPr>
            <w:tcW w:w="1661" w:type="pct"/>
          </w:tcPr>
          <w:p w14:paraId="21F117D5" w14:textId="77777777" w:rsidR="007C0D28" w:rsidRPr="00F80F54" w:rsidRDefault="007C0D28" w:rsidP="00F80F54">
            <w:r w:rsidRPr="00F80F54">
              <w:t>Cyanobacteria</w:t>
            </w:r>
          </w:p>
        </w:tc>
        <w:tc>
          <w:tcPr>
            <w:tcW w:w="1028" w:type="pct"/>
          </w:tcPr>
          <w:p w14:paraId="392C0DB6" w14:textId="77777777" w:rsidR="007C0D28" w:rsidRPr="00F80F54" w:rsidRDefault="007C0D28" w:rsidP="00F80F54">
            <w:r w:rsidRPr="00F80F54">
              <w:t>bacteria</w:t>
            </w:r>
          </w:p>
        </w:tc>
      </w:tr>
      <w:tr w:rsidR="007C0D28" w:rsidRPr="00F80F54" w14:paraId="50604224" w14:textId="77777777" w:rsidTr="007C0D28">
        <w:tc>
          <w:tcPr>
            <w:tcW w:w="392" w:type="pct"/>
          </w:tcPr>
          <w:p w14:paraId="091B05DA" w14:textId="77777777" w:rsidR="007C0D28" w:rsidRPr="007C0D28" w:rsidRDefault="007C0D28" w:rsidP="00F80F54">
            <w:r w:rsidRPr="007C0D28">
              <w:rPr>
                <w:bCs/>
              </w:rPr>
              <w:t>414</w:t>
            </w:r>
          </w:p>
        </w:tc>
        <w:tc>
          <w:tcPr>
            <w:tcW w:w="1919" w:type="pct"/>
          </w:tcPr>
          <w:p w14:paraId="0C215847" w14:textId="77777777" w:rsidR="007C0D28" w:rsidRPr="00F80F54" w:rsidRDefault="007C0D28" w:rsidP="00F80F54">
            <w:r w:rsidRPr="00F80F54">
              <w:t>Nostoc sp. 5709</w:t>
            </w:r>
          </w:p>
        </w:tc>
        <w:tc>
          <w:tcPr>
            <w:tcW w:w="1661" w:type="pct"/>
          </w:tcPr>
          <w:p w14:paraId="76445AF4" w14:textId="77777777" w:rsidR="007C0D28" w:rsidRPr="00F80F54" w:rsidRDefault="007C0D28" w:rsidP="00F80F54">
            <w:r w:rsidRPr="00F80F54">
              <w:t>Cyanobacteria</w:t>
            </w:r>
          </w:p>
        </w:tc>
        <w:tc>
          <w:tcPr>
            <w:tcW w:w="1028" w:type="pct"/>
          </w:tcPr>
          <w:p w14:paraId="37624790" w14:textId="77777777" w:rsidR="007C0D28" w:rsidRPr="00F80F54" w:rsidRDefault="007C0D28" w:rsidP="00F80F54">
            <w:r w:rsidRPr="00F80F54">
              <w:t>bacteria</w:t>
            </w:r>
          </w:p>
        </w:tc>
      </w:tr>
      <w:tr w:rsidR="007C0D28" w:rsidRPr="00F80F54" w14:paraId="2AA55FBE" w14:textId="77777777" w:rsidTr="007C0D28">
        <w:tc>
          <w:tcPr>
            <w:tcW w:w="392" w:type="pct"/>
          </w:tcPr>
          <w:p w14:paraId="17D64F53" w14:textId="77777777" w:rsidR="007C0D28" w:rsidRPr="007C0D28" w:rsidRDefault="007C0D28" w:rsidP="00F80F54">
            <w:r w:rsidRPr="007C0D28">
              <w:rPr>
                <w:bCs/>
              </w:rPr>
              <w:t>415</w:t>
            </w:r>
          </w:p>
        </w:tc>
        <w:tc>
          <w:tcPr>
            <w:tcW w:w="1919" w:type="pct"/>
          </w:tcPr>
          <w:p w14:paraId="0F9F69B2" w14:textId="77777777" w:rsidR="007C0D28" w:rsidRPr="00F80F54" w:rsidRDefault="007C0D28" w:rsidP="00F80F54">
            <w:r w:rsidRPr="00F80F54">
              <w:t>Oscillatoria acuminata</w:t>
            </w:r>
          </w:p>
        </w:tc>
        <w:tc>
          <w:tcPr>
            <w:tcW w:w="1661" w:type="pct"/>
          </w:tcPr>
          <w:p w14:paraId="71A69CD0" w14:textId="77777777" w:rsidR="007C0D28" w:rsidRPr="00F80F54" w:rsidRDefault="007C0D28" w:rsidP="00F80F54">
            <w:r w:rsidRPr="00F80F54">
              <w:t>Cyanobacteria</w:t>
            </w:r>
          </w:p>
        </w:tc>
        <w:tc>
          <w:tcPr>
            <w:tcW w:w="1028" w:type="pct"/>
          </w:tcPr>
          <w:p w14:paraId="1FDADEE3" w14:textId="77777777" w:rsidR="007C0D28" w:rsidRPr="00F80F54" w:rsidRDefault="007C0D28" w:rsidP="00F80F54">
            <w:r w:rsidRPr="00F80F54">
              <w:t>bacteria</w:t>
            </w:r>
          </w:p>
        </w:tc>
      </w:tr>
      <w:tr w:rsidR="007C0D28" w:rsidRPr="00F80F54" w14:paraId="1674087E" w14:textId="77777777" w:rsidTr="007C0D28">
        <w:tc>
          <w:tcPr>
            <w:tcW w:w="392" w:type="pct"/>
          </w:tcPr>
          <w:p w14:paraId="2556B51F" w14:textId="77777777" w:rsidR="007C0D28" w:rsidRPr="007C0D28" w:rsidRDefault="007C0D28" w:rsidP="00F80F54">
            <w:r w:rsidRPr="007C0D28">
              <w:rPr>
                <w:bCs/>
              </w:rPr>
              <w:t>416</w:t>
            </w:r>
          </w:p>
        </w:tc>
        <w:tc>
          <w:tcPr>
            <w:tcW w:w="1919" w:type="pct"/>
          </w:tcPr>
          <w:p w14:paraId="6596DE2C" w14:textId="77777777" w:rsidR="007C0D28" w:rsidRPr="00F80F54" w:rsidRDefault="007C0D28" w:rsidP="00F80F54">
            <w:r w:rsidRPr="00F80F54">
              <w:t>Oscillatoria nigro-viridis</w:t>
            </w:r>
          </w:p>
        </w:tc>
        <w:tc>
          <w:tcPr>
            <w:tcW w:w="1661" w:type="pct"/>
          </w:tcPr>
          <w:p w14:paraId="67D6284E" w14:textId="77777777" w:rsidR="007C0D28" w:rsidRPr="00F80F54" w:rsidRDefault="007C0D28" w:rsidP="00F80F54">
            <w:r w:rsidRPr="00F80F54">
              <w:t>Cyanobacteria</w:t>
            </w:r>
          </w:p>
        </w:tc>
        <w:tc>
          <w:tcPr>
            <w:tcW w:w="1028" w:type="pct"/>
          </w:tcPr>
          <w:p w14:paraId="1DD52EE0" w14:textId="77777777" w:rsidR="007C0D28" w:rsidRPr="00F80F54" w:rsidRDefault="007C0D28" w:rsidP="00F80F54">
            <w:r w:rsidRPr="00F80F54">
              <w:t>bacteria</w:t>
            </w:r>
          </w:p>
        </w:tc>
      </w:tr>
      <w:tr w:rsidR="007C0D28" w:rsidRPr="00F80F54" w14:paraId="284693DA" w14:textId="77777777" w:rsidTr="007C0D28">
        <w:tc>
          <w:tcPr>
            <w:tcW w:w="392" w:type="pct"/>
          </w:tcPr>
          <w:p w14:paraId="7C767754" w14:textId="77777777" w:rsidR="007C0D28" w:rsidRPr="007C0D28" w:rsidRDefault="007C0D28" w:rsidP="00F80F54">
            <w:r w:rsidRPr="007C0D28">
              <w:rPr>
                <w:bCs/>
              </w:rPr>
              <w:t>417</w:t>
            </w:r>
          </w:p>
        </w:tc>
        <w:tc>
          <w:tcPr>
            <w:tcW w:w="1919" w:type="pct"/>
          </w:tcPr>
          <w:p w14:paraId="345A76D6" w14:textId="77777777" w:rsidR="007C0D28" w:rsidRPr="00F80F54" w:rsidRDefault="007C0D28" w:rsidP="00F80F54">
            <w:r w:rsidRPr="00F80F54">
              <w:t>Pleurocapsa sp.</w:t>
            </w:r>
          </w:p>
        </w:tc>
        <w:tc>
          <w:tcPr>
            <w:tcW w:w="1661" w:type="pct"/>
          </w:tcPr>
          <w:p w14:paraId="0D8DCDB5" w14:textId="77777777" w:rsidR="007C0D28" w:rsidRPr="00F80F54" w:rsidRDefault="007C0D28" w:rsidP="00F80F54">
            <w:r w:rsidRPr="00F80F54">
              <w:t>Cyanobacteria</w:t>
            </w:r>
          </w:p>
        </w:tc>
        <w:tc>
          <w:tcPr>
            <w:tcW w:w="1028" w:type="pct"/>
          </w:tcPr>
          <w:p w14:paraId="141943B1" w14:textId="77777777" w:rsidR="007C0D28" w:rsidRPr="00F80F54" w:rsidRDefault="007C0D28" w:rsidP="00F80F54">
            <w:r w:rsidRPr="00F80F54">
              <w:t>bacteria</w:t>
            </w:r>
          </w:p>
        </w:tc>
      </w:tr>
      <w:tr w:rsidR="007C0D28" w:rsidRPr="00F80F54" w14:paraId="720EA202" w14:textId="77777777" w:rsidTr="007C0D28">
        <w:tc>
          <w:tcPr>
            <w:tcW w:w="392" w:type="pct"/>
          </w:tcPr>
          <w:p w14:paraId="36A2CEAA" w14:textId="77777777" w:rsidR="007C0D28" w:rsidRPr="007C0D28" w:rsidRDefault="007C0D28" w:rsidP="00F80F54">
            <w:r w:rsidRPr="007C0D28">
              <w:rPr>
                <w:bCs/>
              </w:rPr>
              <w:t>418</w:t>
            </w:r>
          </w:p>
        </w:tc>
        <w:tc>
          <w:tcPr>
            <w:tcW w:w="1919" w:type="pct"/>
          </w:tcPr>
          <w:p w14:paraId="6FE75FCC" w14:textId="77777777" w:rsidR="007C0D28" w:rsidRPr="00F80F54" w:rsidRDefault="007C0D28" w:rsidP="00F80F54">
            <w:r w:rsidRPr="00F80F54">
              <w:t>Prochlorococcus marinus AS9601 4702</w:t>
            </w:r>
          </w:p>
        </w:tc>
        <w:tc>
          <w:tcPr>
            <w:tcW w:w="1661" w:type="pct"/>
          </w:tcPr>
          <w:p w14:paraId="1A53104B" w14:textId="77777777" w:rsidR="007C0D28" w:rsidRPr="00F80F54" w:rsidRDefault="007C0D28" w:rsidP="00F80F54">
            <w:r w:rsidRPr="00F80F54">
              <w:t>Cyanobacteria</w:t>
            </w:r>
          </w:p>
        </w:tc>
        <w:tc>
          <w:tcPr>
            <w:tcW w:w="1028" w:type="pct"/>
          </w:tcPr>
          <w:p w14:paraId="7FA4D865" w14:textId="77777777" w:rsidR="007C0D28" w:rsidRPr="00F80F54" w:rsidRDefault="007C0D28" w:rsidP="00F80F54">
            <w:r w:rsidRPr="00F80F54">
              <w:t>bacteria</w:t>
            </w:r>
          </w:p>
        </w:tc>
      </w:tr>
      <w:tr w:rsidR="007C0D28" w:rsidRPr="00F80F54" w14:paraId="6636C455" w14:textId="77777777" w:rsidTr="007C0D28">
        <w:tc>
          <w:tcPr>
            <w:tcW w:w="392" w:type="pct"/>
          </w:tcPr>
          <w:p w14:paraId="366A28BA" w14:textId="77777777" w:rsidR="007C0D28" w:rsidRPr="007C0D28" w:rsidRDefault="007C0D28" w:rsidP="00F80F54">
            <w:r w:rsidRPr="007C0D28">
              <w:rPr>
                <w:bCs/>
              </w:rPr>
              <w:t>419</w:t>
            </w:r>
          </w:p>
        </w:tc>
        <w:tc>
          <w:tcPr>
            <w:tcW w:w="1919" w:type="pct"/>
          </w:tcPr>
          <w:p w14:paraId="7619A0FC" w14:textId="77777777" w:rsidR="007C0D28" w:rsidRPr="00F80F54" w:rsidRDefault="007C0D28" w:rsidP="00F80F54">
            <w:r w:rsidRPr="00F80F54">
              <w:t>Prochlorococcus marinus AS9601 5713</w:t>
            </w:r>
          </w:p>
        </w:tc>
        <w:tc>
          <w:tcPr>
            <w:tcW w:w="1661" w:type="pct"/>
          </w:tcPr>
          <w:p w14:paraId="5041DD01" w14:textId="77777777" w:rsidR="007C0D28" w:rsidRPr="00F80F54" w:rsidRDefault="007C0D28" w:rsidP="00F80F54">
            <w:r w:rsidRPr="00F80F54">
              <w:t>Cyanobacteria</w:t>
            </w:r>
          </w:p>
        </w:tc>
        <w:tc>
          <w:tcPr>
            <w:tcW w:w="1028" w:type="pct"/>
          </w:tcPr>
          <w:p w14:paraId="09C85A24" w14:textId="77777777" w:rsidR="007C0D28" w:rsidRPr="00F80F54" w:rsidRDefault="007C0D28" w:rsidP="00F80F54">
            <w:r w:rsidRPr="00F80F54">
              <w:t>bacteria</w:t>
            </w:r>
          </w:p>
        </w:tc>
      </w:tr>
      <w:tr w:rsidR="007C0D28" w:rsidRPr="00F80F54" w14:paraId="27CBE34B" w14:textId="77777777" w:rsidTr="007C0D28">
        <w:tc>
          <w:tcPr>
            <w:tcW w:w="392" w:type="pct"/>
          </w:tcPr>
          <w:p w14:paraId="5E16E5FE" w14:textId="77777777" w:rsidR="007C0D28" w:rsidRPr="007C0D28" w:rsidRDefault="007C0D28" w:rsidP="00F80F54">
            <w:r w:rsidRPr="007C0D28">
              <w:rPr>
                <w:bCs/>
              </w:rPr>
              <w:t>420</w:t>
            </w:r>
          </w:p>
        </w:tc>
        <w:tc>
          <w:tcPr>
            <w:tcW w:w="1919" w:type="pct"/>
          </w:tcPr>
          <w:p w14:paraId="2CCA1F8C" w14:textId="77777777" w:rsidR="007C0D28" w:rsidRPr="00F80F54" w:rsidRDefault="007C0D28" w:rsidP="00F80F54">
            <w:r w:rsidRPr="00F80F54">
              <w:t>Prochlorococcus marinus AS9601 5714</w:t>
            </w:r>
          </w:p>
        </w:tc>
        <w:tc>
          <w:tcPr>
            <w:tcW w:w="1661" w:type="pct"/>
          </w:tcPr>
          <w:p w14:paraId="6128FB00" w14:textId="77777777" w:rsidR="007C0D28" w:rsidRPr="00F80F54" w:rsidRDefault="007C0D28" w:rsidP="00F80F54">
            <w:r w:rsidRPr="00F80F54">
              <w:t>Cyanobacteria</w:t>
            </w:r>
          </w:p>
        </w:tc>
        <w:tc>
          <w:tcPr>
            <w:tcW w:w="1028" w:type="pct"/>
          </w:tcPr>
          <w:p w14:paraId="7C32113A" w14:textId="77777777" w:rsidR="007C0D28" w:rsidRPr="00F80F54" w:rsidRDefault="007C0D28" w:rsidP="00F80F54">
            <w:r w:rsidRPr="00F80F54">
              <w:t>bacteria</w:t>
            </w:r>
          </w:p>
        </w:tc>
      </w:tr>
      <w:tr w:rsidR="007C0D28" w:rsidRPr="00F80F54" w14:paraId="3CED6D3E" w14:textId="77777777" w:rsidTr="007C0D28">
        <w:tc>
          <w:tcPr>
            <w:tcW w:w="392" w:type="pct"/>
          </w:tcPr>
          <w:p w14:paraId="53DB8C96" w14:textId="77777777" w:rsidR="007C0D28" w:rsidRPr="007C0D28" w:rsidRDefault="007C0D28" w:rsidP="00F80F54">
            <w:r w:rsidRPr="007C0D28">
              <w:rPr>
                <w:bCs/>
              </w:rPr>
              <w:t>421</w:t>
            </w:r>
          </w:p>
        </w:tc>
        <w:tc>
          <w:tcPr>
            <w:tcW w:w="1919" w:type="pct"/>
          </w:tcPr>
          <w:p w14:paraId="18071456" w14:textId="77777777" w:rsidR="007C0D28" w:rsidRPr="00F80F54" w:rsidRDefault="007C0D28" w:rsidP="00F80F54">
            <w:r w:rsidRPr="00F80F54">
              <w:t>Prochlorococcus marinus AS9601 5715</w:t>
            </w:r>
          </w:p>
        </w:tc>
        <w:tc>
          <w:tcPr>
            <w:tcW w:w="1661" w:type="pct"/>
          </w:tcPr>
          <w:p w14:paraId="62A3EDF9" w14:textId="77777777" w:rsidR="007C0D28" w:rsidRPr="00F80F54" w:rsidRDefault="007C0D28" w:rsidP="00F80F54">
            <w:r w:rsidRPr="00F80F54">
              <w:t>Cyanobacteria</w:t>
            </w:r>
          </w:p>
        </w:tc>
        <w:tc>
          <w:tcPr>
            <w:tcW w:w="1028" w:type="pct"/>
          </w:tcPr>
          <w:p w14:paraId="45ED5547" w14:textId="77777777" w:rsidR="007C0D28" w:rsidRPr="00F80F54" w:rsidRDefault="007C0D28" w:rsidP="00F80F54">
            <w:r w:rsidRPr="00F80F54">
              <w:t>bacteria</w:t>
            </w:r>
          </w:p>
        </w:tc>
      </w:tr>
      <w:tr w:rsidR="007C0D28" w:rsidRPr="00F80F54" w14:paraId="7EDD442E" w14:textId="77777777" w:rsidTr="007C0D28">
        <w:tc>
          <w:tcPr>
            <w:tcW w:w="392" w:type="pct"/>
          </w:tcPr>
          <w:p w14:paraId="7B84C54D" w14:textId="77777777" w:rsidR="007C0D28" w:rsidRPr="007C0D28" w:rsidRDefault="007C0D28" w:rsidP="00F80F54">
            <w:r w:rsidRPr="007C0D28">
              <w:rPr>
                <w:bCs/>
              </w:rPr>
              <w:t>422</w:t>
            </w:r>
          </w:p>
        </w:tc>
        <w:tc>
          <w:tcPr>
            <w:tcW w:w="1919" w:type="pct"/>
          </w:tcPr>
          <w:p w14:paraId="1365BC4F" w14:textId="77777777" w:rsidR="007C0D28" w:rsidRPr="00F80F54" w:rsidRDefault="007C0D28" w:rsidP="00F80F54">
            <w:r w:rsidRPr="00F80F54">
              <w:t>Prochlorococcus marinus AS9601 5716</w:t>
            </w:r>
          </w:p>
        </w:tc>
        <w:tc>
          <w:tcPr>
            <w:tcW w:w="1661" w:type="pct"/>
          </w:tcPr>
          <w:p w14:paraId="40F5CBE9" w14:textId="77777777" w:rsidR="007C0D28" w:rsidRPr="00F80F54" w:rsidRDefault="007C0D28" w:rsidP="00F80F54">
            <w:r w:rsidRPr="00F80F54">
              <w:t>Cyanobacteria</w:t>
            </w:r>
          </w:p>
        </w:tc>
        <w:tc>
          <w:tcPr>
            <w:tcW w:w="1028" w:type="pct"/>
          </w:tcPr>
          <w:p w14:paraId="309C7FBD" w14:textId="77777777" w:rsidR="007C0D28" w:rsidRPr="00F80F54" w:rsidRDefault="007C0D28" w:rsidP="00F80F54">
            <w:r w:rsidRPr="00F80F54">
              <w:t>bacteria</w:t>
            </w:r>
          </w:p>
        </w:tc>
      </w:tr>
      <w:tr w:rsidR="007C0D28" w:rsidRPr="00F80F54" w14:paraId="1AEB4BCB" w14:textId="77777777" w:rsidTr="007C0D28">
        <w:tc>
          <w:tcPr>
            <w:tcW w:w="392" w:type="pct"/>
          </w:tcPr>
          <w:p w14:paraId="098DA6B4" w14:textId="77777777" w:rsidR="007C0D28" w:rsidRPr="007C0D28" w:rsidRDefault="007C0D28" w:rsidP="00F80F54">
            <w:r w:rsidRPr="007C0D28">
              <w:rPr>
                <w:bCs/>
              </w:rPr>
              <w:t>423</w:t>
            </w:r>
          </w:p>
        </w:tc>
        <w:tc>
          <w:tcPr>
            <w:tcW w:w="1919" w:type="pct"/>
          </w:tcPr>
          <w:p w14:paraId="4B1B5A5A" w14:textId="77777777" w:rsidR="007C0D28" w:rsidRPr="00F80F54" w:rsidRDefault="007C0D28" w:rsidP="00F80F54">
            <w:r w:rsidRPr="00F80F54">
              <w:t>Prochlorococcus marinus AS9601 5717</w:t>
            </w:r>
          </w:p>
        </w:tc>
        <w:tc>
          <w:tcPr>
            <w:tcW w:w="1661" w:type="pct"/>
          </w:tcPr>
          <w:p w14:paraId="7366175E" w14:textId="77777777" w:rsidR="007C0D28" w:rsidRPr="00F80F54" w:rsidRDefault="007C0D28" w:rsidP="00F80F54">
            <w:r w:rsidRPr="00F80F54">
              <w:t>Cyanobacteria</w:t>
            </w:r>
          </w:p>
        </w:tc>
        <w:tc>
          <w:tcPr>
            <w:tcW w:w="1028" w:type="pct"/>
          </w:tcPr>
          <w:p w14:paraId="2E9B67D6" w14:textId="77777777" w:rsidR="007C0D28" w:rsidRPr="00F80F54" w:rsidRDefault="007C0D28" w:rsidP="00F80F54">
            <w:r w:rsidRPr="00F80F54">
              <w:t>bacteria</w:t>
            </w:r>
          </w:p>
        </w:tc>
      </w:tr>
      <w:tr w:rsidR="007C0D28" w:rsidRPr="00F80F54" w14:paraId="7EE4768D" w14:textId="77777777" w:rsidTr="007C0D28">
        <w:tc>
          <w:tcPr>
            <w:tcW w:w="392" w:type="pct"/>
          </w:tcPr>
          <w:p w14:paraId="4FC7766C" w14:textId="77777777" w:rsidR="007C0D28" w:rsidRPr="007C0D28" w:rsidRDefault="007C0D28" w:rsidP="00F80F54">
            <w:r w:rsidRPr="007C0D28">
              <w:rPr>
                <w:bCs/>
              </w:rPr>
              <w:t>424</w:t>
            </w:r>
          </w:p>
        </w:tc>
        <w:tc>
          <w:tcPr>
            <w:tcW w:w="1919" w:type="pct"/>
          </w:tcPr>
          <w:p w14:paraId="364C3750" w14:textId="77777777" w:rsidR="007C0D28" w:rsidRPr="00F80F54" w:rsidRDefault="007C0D28" w:rsidP="00F80F54">
            <w:r w:rsidRPr="00F80F54">
              <w:t>Prochlorococcus marinus AS9601 5718</w:t>
            </w:r>
          </w:p>
        </w:tc>
        <w:tc>
          <w:tcPr>
            <w:tcW w:w="1661" w:type="pct"/>
          </w:tcPr>
          <w:p w14:paraId="24F2CC35" w14:textId="77777777" w:rsidR="007C0D28" w:rsidRPr="00F80F54" w:rsidRDefault="007C0D28" w:rsidP="00F80F54">
            <w:r w:rsidRPr="00F80F54">
              <w:t>Cyanobacteria</w:t>
            </w:r>
          </w:p>
        </w:tc>
        <w:tc>
          <w:tcPr>
            <w:tcW w:w="1028" w:type="pct"/>
          </w:tcPr>
          <w:p w14:paraId="1190E66C" w14:textId="77777777" w:rsidR="007C0D28" w:rsidRPr="00F80F54" w:rsidRDefault="007C0D28" w:rsidP="00F80F54">
            <w:r w:rsidRPr="00F80F54">
              <w:t>bacteria</w:t>
            </w:r>
          </w:p>
        </w:tc>
      </w:tr>
      <w:tr w:rsidR="007C0D28" w:rsidRPr="00F80F54" w14:paraId="42967611" w14:textId="77777777" w:rsidTr="007C0D28">
        <w:tc>
          <w:tcPr>
            <w:tcW w:w="392" w:type="pct"/>
          </w:tcPr>
          <w:p w14:paraId="1DA4FDB4" w14:textId="77777777" w:rsidR="007C0D28" w:rsidRPr="007C0D28" w:rsidRDefault="007C0D28" w:rsidP="00F80F54">
            <w:r w:rsidRPr="007C0D28">
              <w:rPr>
                <w:bCs/>
              </w:rPr>
              <w:t>425</w:t>
            </w:r>
          </w:p>
        </w:tc>
        <w:tc>
          <w:tcPr>
            <w:tcW w:w="1919" w:type="pct"/>
          </w:tcPr>
          <w:p w14:paraId="37F40EF9" w14:textId="77777777" w:rsidR="007C0D28" w:rsidRPr="00F80F54" w:rsidRDefault="007C0D28" w:rsidP="00F80F54">
            <w:r w:rsidRPr="00F80F54">
              <w:t>Prochlorococcus marinus AS9601 5719</w:t>
            </w:r>
          </w:p>
        </w:tc>
        <w:tc>
          <w:tcPr>
            <w:tcW w:w="1661" w:type="pct"/>
          </w:tcPr>
          <w:p w14:paraId="28EF2C11" w14:textId="77777777" w:rsidR="007C0D28" w:rsidRPr="00F80F54" w:rsidRDefault="007C0D28" w:rsidP="00F80F54">
            <w:r w:rsidRPr="00F80F54">
              <w:t>Cyanobacteria</w:t>
            </w:r>
          </w:p>
        </w:tc>
        <w:tc>
          <w:tcPr>
            <w:tcW w:w="1028" w:type="pct"/>
          </w:tcPr>
          <w:p w14:paraId="7A7A5832" w14:textId="77777777" w:rsidR="007C0D28" w:rsidRPr="00F80F54" w:rsidRDefault="007C0D28" w:rsidP="00F80F54">
            <w:r w:rsidRPr="00F80F54">
              <w:t>bacteria</w:t>
            </w:r>
          </w:p>
        </w:tc>
      </w:tr>
      <w:tr w:rsidR="007C0D28" w:rsidRPr="00F80F54" w14:paraId="2F9A39B7" w14:textId="77777777" w:rsidTr="007C0D28">
        <w:tc>
          <w:tcPr>
            <w:tcW w:w="392" w:type="pct"/>
          </w:tcPr>
          <w:p w14:paraId="213C466A" w14:textId="77777777" w:rsidR="007C0D28" w:rsidRPr="007C0D28" w:rsidRDefault="007C0D28" w:rsidP="00F80F54">
            <w:r w:rsidRPr="007C0D28">
              <w:rPr>
                <w:bCs/>
              </w:rPr>
              <w:t>426</w:t>
            </w:r>
          </w:p>
        </w:tc>
        <w:tc>
          <w:tcPr>
            <w:tcW w:w="1919" w:type="pct"/>
          </w:tcPr>
          <w:p w14:paraId="08262485" w14:textId="77777777" w:rsidR="007C0D28" w:rsidRPr="00F80F54" w:rsidRDefault="007C0D28" w:rsidP="00F80F54">
            <w:r w:rsidRPr="00F80F54">
              <w:t>Prochlorococcus marinus AS9601 5720</w:t>
            </w:r>
          </w:p>
        </w:tc>
        <w:tc>
          <w:tcPr>
            <w:tcW w:w="1661" w:type="pct"/>
          </w:tcPr>
          <w:p w14:paraId="3A53B62B" w14:textId="77777777" w:rsidR="007C0D28" w:rsidRPr="00F80F54" w:rsidRDefault="007C0D28" w:rsidP="00F80F54">
            <w:r w:rsidRPr="00F80F54">
              <w:t>Cyanobacteria</w:t>
            </w:r>
          </w:p>
        </w:tc>
        <w:tc>
          <w:tcPr>
            <w:tcW w:w="1028" w:type="pct"/>
          </w:tcPr>
          <w:p w14:paraId="38805DC6" w14:textId="77777777" w:rsidR="007C0D28" w:rsidRPr="00F80F54" w:rsidRDefault="007C0D28" w:rsidP="00F80F54">
            <w:r w:rsidRPr="00F80F54">
              <w:t>bacteria</w:t>
            </w:r>
          </w:p>
        </w:tc>
      </w:tr>
      <w:tr w:rsidR="007C0D28" w:rsidRPr="00F80F54" w14:paraId="0076DE29" w14:textId="77777777" w:rsidTr="007C0D28">
        <w:tc>
          <w:tcPr>
            <w:tcW w:w="392" w:type="pct"/>
          </w:tcPr>
          <w:p w14:paraId="4AA4F194" w14:textId="77777777" w:rsidR="007C0D28" w:rsidRPr="007C0D28" w:rsidRDefault="007C0D28" w:rsidP="00F80F54">
            <w:r w:rsidRPr="007C0D28">
              <w:rPr>
                <w:bCs/>
              </w:rPr>
              <w:t>427</w:t>
            </w:r>
          </w:p>
        </w:tc>
        <w:tc>
          <w:tcPr>
            <w:tcW w:w="1919" w:type="pct"/>
          </w:tcPr>
          <w:p w14:paraId="5B55A478" w14:textId="77777777" w:rsidR="007C0D28" w:rsidRPr="00F80F54" w:rsidRDefault="007C0D28" w:rsidP="00F80F54">
            <w:r w:rsidRPr="00F80F54">
              <w:t>Prochlorococcus marinus AS9601 5721</w:t>
            </w:r>
          </w:p>
        </w:tc>
        <w:tc>
          <w:tcPr>
            <w:tcW w:w="1661" w:type="pct"/>
          </w:tcPr>
          <w:p w14:paraId="7F9379D7" w14:textId="77777777" w:rsidR="007C0D28" w:rsidRPr="00F80F54" w:rsidRDefault="007C0D28" w:rsidP="00F80F54">
            <w:r w:rsidRPr="00F80F54">
              <w:t>Cyanobacteria</w:t>
            </w:r>
          </w:p>
        </w:tc>
        <w:tc>
          <w:tcPr>
            <w:tcW w:w="1028" w:type="pct"/>
          </w:tcPr>
          <w:p w14:paraId="57B61CAC" w14:textId="77777777" w:rsidR="007C0D28" w:rsidRPr="00F80F54" w:rsidRDefault="007C0D28" w:rsidP="00F80F54">
            <w:r w:rsidRPr="00F80F54">
              <w:t>bacteria</w:t>
            </w:r>
          </w:p>
        </w:tc>
      </w:tr>
      <w:tr w:rsidR="007C0D28" w:rsidRPr="00F80F54" w14:paraId="63550A6E" w14:textId="77777777" w:rsidTr="007C0D28">
        <w:tc>
          <w:tcPr>
            <w:tcW w:w="392" w:type="pct"/>
          </w:tcPr>
          <w:p w14:paraId="6B357F0B" w14:textId="77777777" w:rsidR="007C0D28" w:rsidRPr="007C0D28" w:rsidRDefault="007C0D28" w:rsidP="00F80F54">
            <w:r w:rsidRPr="007C0D28">
              <w:rPr>
                <w:bCs/>
              </w:rPr>
              <w:t>428</w:t>
            </w:r>
          </w:p>
        </w:tc>
        <w:tc>
          <w:tcPr>
            <w:tcW w:w="1919" w:type="pct"/>
          </w:tcPr>
          <w:p w14:paraId="057BAD19" w14:textId="77777777" w:rsidR="007C0D28" w:rsidRPr="00F80F54" w:rsidRDefault="007C0D28" w:rsidP="00F80F54">
            <w:r w:rsidRPr="00F80F54">
              <w:t>Prochlorococcus marinus AS9601 5722</w:t>
            </w:r>
          </w:p>
        </w:tc>
        <w:tc>
          <w:tcPr>
            <w:tcW w:w="1661" w:type="pct"/>
          </w:tcPr>
          <w:p w14:paraId="74AC494F" w14:textId="77777777" w:rsidR="007C0D28" w:rsidRPr="00F80F54" w:rsidRDefault="007C0D28" w:rsidP="00F80F54">
            <w:r w:rsidRPr="00F80F54">
              <w:t>Cyanobacteria</w:t>
            </w:r>
          </w:p>
        </w:tc>
        <w:tc>
          <w:tcPr>
            <w:tcW w:w="1028" w:type="pct"/>
          </w:tcPr>
          <w:p w14:paraId="10854281" w14:textId="77777777" w:rsidR="007C0D28" w:rsidRPr="00F80F54" w:rsidRDefault="007C0D28" w:rsidP="00F80F54">
            <w:r w:rsidRPr="00F80F54">
              <w:t>bacteria</w:t>
            </w:r>
          </w:p>
        </w:tc>
      </w:tr>
      <w:tr w:rsidR="007C0D28" w:rsidRPr="00F80F54" w14:paraId="68FB036C" w14:textId="77777777" w:rsidTr="007C0D28">
        <w:tc>
          <w:tcPr>
            <w:tcW w:w="392" w:type="pct"/>
          </w:tcPr>
          <w:p w14:paraId="507E074F" w14:textId="77777777" w:rsidR="007C0D28" w:rsidRPr="007C0D28" w:rsidRDefault="007C0D28" w:rsidP="00F80F54">
            <w:r w:rsidRPr="007C0D28">
              <w:rPr>
                <w:bCs/>
              </w:rPr>
              <w:t>429</w:t>
            </w:r>
          </w:p>
        </w:tc>
        <w:tc>
          <w:tcPr>
            <w:tcW w:w="1919" w:type="pct"/>
          </w:tcPr>
          <w:p w14:paraId="16911533" w14:textId="77777777" w:rsidR="007C0D28" w:rsidRPr="00F80F54" w:rsidRDefault="007C0D28" w:rsidP="00F80F54">
            <w:r w:rsidRPr="00F80F54">
              <w:t>Prochlorococcus marinus AS9601 5723</w:t>
            </w:r>
          </w:p>
        </w:tc>
        <w:tc>
          <w:tcPr>
            <w:tcW w:w="1661" w:type="pct"/>
          </w:tcPr>
          <w:p w14:paraId="56E71493" w14:textId="77777777" w:rsidR="007C0D28" w:rsidRPr="00F80F54" w:rsidRDefault="007C0D28" w:rsidP="00F80F54">
            <w:r w:rsidRPr="00F80F54">
              <w:t>Cyanobacteria</w:t>
            </w:r>
          </w:p>
        </w:tc>
        <w:tc>
          <w:tcPr>
            <w:tcW w:w="1028" w:type="pct"/>
          </w:tcPr>
          <w:p w14:paraId="7A0D3D71" w14:textId="77777777" w:rsidR="007C0D28" w:rsidRPr="00F80F54" w:rsidRDefault="007C0D28" w:rsidP="00F80F54">
            <w:r w:rsidRPr="00F80F54">
              <w:t>bacteria</w:t>
            </w:r>
          </w:p>
        </w:tc>
      </w:tr>
      <w:tr w:rsidR="007C0D28" w:rsidRPr="00F80F54" w14:paraId="5DC7F7C7" w14:textId="77777777" w:rsidTr="007C0D28">
        <w:tc>
          <w:tcPr>
            <w:tcW w:w="392" w:type="pct"/>
          </w:tcPr>
          <w:p w14:paraId="00BF2B51" w14:textId="77777777" w:rsidR="007C0D28" w:rsidRPr="007C0D28" w:rsidRDefault="007C0D28" w:rsidP="00F80F54">
            <w:r w:rsidRPr="007C0D28">
              <w:rPr>
                <w:bCs/>
              </w:rPr>
              <w:t>430</w:t>
            </w:r>
          </w:p>
        </w:tc>
        <w:tc>
          <w:tcPr>
            <w:tcW w:w="1919" w:type="pct"/>
          </w:tcPr>
          <w:p w14:paraId="7101CE64" w14:textId="77777777" w:rsidR="007C0D28" w:rsidRPr="00F80F54" w:rsidRDefault="007C0D28" w:rsidP="00F80F54">
            <w:r w:rsidRPr="00F80F54">
              <w:t>Prochlorococcus marinus AS9601 5724</w:t>
            </w:r>
          </w:p>
        </w:tc>
        <w:tc>
          <w:tcPr>
            <w:tcW w:w="1661" w:type="pct"/>
          </w:tcPr>
          <w:p w14:paraId="6D57BDD9" w14:textId="77777777" w:rsidR="007C0D28" w:rsidRPr="00F80F54" w:rsidRDefault="007C0D28" w:rsidP="00F80F54">
            <w:r w:rsidRPr="00F80F54">
              <w:t>Cyanobacteria</w:t>
            </w:r>
          </w:p>
        </w:tc>
        <w:tc>
          <w:tcPr>
            <w:tcW w:w="1028" w:type="pct"/>
          </w:tcPr>
          <w:p w14:paraId="5A1B20D8" w14:textId="77777777" w:rsidR="007C0D28" w:rsidRPr="00F80F54" w:rsidRDefault="007C0D28" w:rsidP="00F80F54">
            <w:r w:rsidRPr="00F80F54">
              <w:t>bacteria</w:t>
            </w:r>
          </w:p>
        </w:tc>
      </w:tr>
      <w:tr w:rsidR="007C0D28" w:rsidRPr="00F80F54" w14:paraId="772D98D4" w14:textId="77777777" w:rsidTr="007C0D28">
        <w:tc>
          <w:tcPr>
            <w:tcW w:w="392" w:type="pct"/>
          </w:tcPr>
          <w:p w14:paraId="5B796A0E" w14:textId="77777777" w:rsidR="007C0D28" w:rsidRPr="007C0D28" w:rsidRDefault="007C0D28" w:rsidP="00F80F54">
            <w:r w:rsidRPr="007C0D28">
              <w:rPr>
                <w:bCs/>
              </w:rPr>
              <w:t>431</w:t>
            </w:r>
          </w:p>
        </w:tc>
        <w:tc>
          <w:tcPr>
            <w:tcW w:w="1919" w:type="pct"/>
          </w:tcPr>
          <w:p w14:paraId="3262C24E" w14:textId="77777777" w:rsidR="007C0D28" w:rsidRPr="00F80F54" w:rsidRDefault="007C0D28" w:rsidP="00F80F54">
            <w:r w:rsidRPr="00F80F54">
              <w:t>Pseudanabaena sp.</w:t>
            </w:r>
          </w:p>
        </w:tc>
        <w:tc>
          <w:tcPr>
            <w:tcW w:w="1661" w:type="pct"/>
          </w:tcPr>
          <w:p w14:paraId="11C5072D" w14:textId="77777777" w:rsidR="007C0D28" w:rsidRPr="00F80F54" w:rsidRDefault="007C0D28" w:rsidP="00F80F54">
            <w:r w:rsidRPr="00F80F54">
              <w:t>Cyanobacteria</w:t>
            </w:r>
          </w:p>
        </w:tc>
        <w:tc>
          <w:tcPr>
            <w:tcW w:w="1028" w:type="pct"/>
          </w:tcPr>
          <w:p w14:paraId="4EB0FED9" w14:textId="77777777" w:rsidR="007C0D28" w:rsidRPr="00F80F54" w:rsidRDefault="007C0D28" w:rsidP="00F80F54">
            <w:r w:rsidRPr="00F80F54">
              <w:t>bacteria</w:t>
            </w:r>
          </w:p>
        </w:tc>
      </w:tr>
      <w:tr w:rsidR="007C0D28" w:rsidRPr="00F80F54" w14:paraId="0BA144A4" w14:textId="77777777" w:rsidTr="007C0D28">
        <w:tc>
          <w:tcPr>
            <w:tcW w:w="392" w:type="pct"/>
          </w:tcPr>
          <w:p w14:paraId="2B4D0097" w14:textId="77777777" w:rsidR="007C0D28" w:rsidRPr="007C0D28" w:rsidRDefault="007C0D28" w:rsidP="00F80F54">
            <w:r w:rsidRPr="007C0D28">
              <w:rPr>
                <w:bCs/>
              </w:rPr>
              <w:t>432</w:t>
            </w:r>
          </w:p>
        </w:tc>
        <w:tc>
          <w:tcPr>
            <w:tcW w:w="1919" w:type="pct"/>
          </w:tcPr>
          <w:p w14:paraId="136252ED" w14:textId="77777777" w:rsidR="007C0D28" w:rsidRPr="00F80F54" w:rsidRDefault="007C0D28" w:rsidP="00F80F54">
            <w:r w:rsidRPr="00F80F54">
              <w:t>Rivularia sp.</w:t>
            </w:r>
          </w:p>
        </w:tc>
        <w:tc>
          <w:tcPr>
            <w:tcW w:w="1661" w:type="pct"/>
          </w:tcPr>
          <w:p w14:paraId="3E1406D2" w14:textId="77777777" w:rsidR="007C0D28" w:rsidRPr="00F80F54" w:rsidRDefault="007C0D28" w:rsidP="00F80F54">
            <w:r w:rsidRPr="00F80F54">
              <w:t>Cyanobacteria</w:t>
            </w:r>
          </w:p>
        </w:tc>
        <w:tc>
          <w:tcPr>
            <w:tcW w:w="1028" w:type="pct"/>
          </w:tcPr>
          <w:p w14:paraId="21566D06" w14:textId="77777777" w:rsidR="007C0D28" w:rsidRPr="00F80F54" w:rsidRDefault="007C0D28" w:rsidP="00F80F54">
            <w:r w:rsidRPr="00F80F54">
              <w:t>bacteria</w:t>
            </w:r>
          </w:p>
        </w:tc>
      </w:tr>
      <w:tr w:rsidR="007C0D28" w:rsidRPr="00F80F54" w14:paraId="5C759FB8" w14:textId="77777777" w:rsidTr="007C0D28">
        <w:tc>
          <w:tcPr>
            <w:tcW w:w="392" w:type="pct"/>
          </w:tcPr>
          <w:p w14:paraId="44D309AA" w14:textId="77777777" w:rsidR="007C0D28" w:rsidRPr="007C0D28" w:rsidRDefault="007C0D28" w:rsidP="00F80F54">
            <w:r w:rsidRPr="007C0D28">
              <w:rPr>
                <w:bCs/>
              </w:rPr>
              <w:t>433</w:t>
            </w:r>
          </w:p>
        </w:tc>
        <w:tc>
          <w:tcPr>
            <w:tcW w:w="1919" w:type="pct"/>
          </w:tcPr>
          <w:p w14:paraId="37E9A98C" w14:textId="77777777" w:rsidR="007C0D28" w:rsidRPr="00F80F54" w:rsidRDefault="007C0D28" w:rsidP="00F80F54">
            <w:r w:rsidRPr="00F80F54">
              <w:t>Scytonema hofmanni</w:t>
            </w:r>
          </w:p>
        </w:tc>
        <w:tc>
          <w:tcPr>
            <w:tcW w:w="1661" w:type="pct"/>
          </w:tcPr>
          <w:p w14:paraId="1A1A2A6A" w14:textId="77777777" w:rsidR="007C0D28" w:rsidRPr="00F80F54" w:rsidRDefault="007C0D28" w:rsidP="00F80F54">
            <w:r w:rsidRPr="00F80F54">
              <w:t>Cyanobacteria</w:t>
            </w:r>
          </w:p>
        </w:tc>
        <w:tc>
          <w:tcPr>
            <w:tcW w:w="1028" w:type="pct"/>
          </w:tcPr>
          <w:p w14:paraId="78D9F414" w14:textId="77777777" w:rsidR="007C0D28" w:rsidRPr="00F80F54" w:rsidRDefault="007C0D28" w:rsidP="00F80F54">
            <w:r w:rsidRPr="00F80F54">
              <w:t>bacteria</w:t>
            </w:r>
          </w:p>
        </w:tc>
      </w:tr>
      <w:tr w:rsidR="007C0D28" w:rsidRPr="00F80F54" w14:paraId="13D23A27" w14:textId="77777777" w:rsidTr="007C0D28">
        <w:tc>
          <w:tcPr>
            <w:tcW w:w="392" w:type="pct"/>
          </w:tcPr>
          <w:p w14:paraId="277D4ACF" w14:textId="77777777" w:rsidR="007C0D28" w:rsidRPr="007C0D28" w:rsidRDefault="007C0D28" w:rsidP="00F80F54">
            <w:r w:rsidRPr="007C0D28">
              <w:rPr>
                <w:bCs/>
              </w:rPr>
              <w:t>434</w:t>
            </w:r>
          </w:p>
        </w:tc>
        <w:tc>
          <w:tcPr>
            <w:tcW w:w="1919" w:type="pct"/>
          </w:tcPr>
          <w:p w14:paraId="3175ECB3" w14:textId="77777777" w:rsidR="007C0D28" w:rsidRPr="00F80F54" w:rsidRDefault="007C0D28" w:rsidP="00F80F54">
            <w:r w:rsidRPr="00F80F54">
              <w:t>Stanieria cyanosphaera</w:t>
            </w:r>
          </w:p>
        </w:tc>
        <w:tc>
          <w:tcPr>
            <w:tcW w:w="1661" w:type="pct"/>
          </w:tcPr>
          <w:p w14:paraId="14064B6C" w14:textId="77777777" w:rsidR="007C0D28" w:rsidRPr="00F80F54" w:rsidRDefault="007C0D28" w:rsidP="00F80F54">
            <w:r w:rsidRPr="00F80F54">
              <w:t>Cyanobacteria</w:t>
            </w:r>
          </w:p>
        </w:tc>
        <w:tc>
          <w:tcPr>
            <w:tcW w:w="1028" w:type="pct"/>
          </w:tcPr>
          <w:p w14:paraId="50883125" w14:textId="77777777" w:rsidR="007C0D28" w:rsidRPr="00F80F54" w:rsidRDefault="007C0D28" w:rsidP="00F80F54">
            <w:r w:rsidRPr="00F80F54">
              <w:t>bacteria</w:t>
            </w:r>
          </w:p>
        </w:tc>
      </w:tr>
      <w:tr w:rsidR="007C0D28" w:rsidRPr="00F80F54" w14:paraId="1D903DEE" w14:textId="77777777" w:rsidTr="007C0D28">
        <w:tc>
          <w:tcPr>
            <w:tcW w:w="392" w:type="pct"/>
          </w:tcPr>
          <w:p w14:paraId="030D9841" w14:textId="77777777" w:rsidR="007C0D28" w:rsidRPr="007C0D28" w:rsidRDefault="007C0D28" w:rsidP="00F80F54">
            <w:r w:rsidRPr="007C0D28">
              <w:rPr>
                <w:bCs/>
              </w:rPr>
              <w:t>435</w:t>
            </w:r>
          </w:p>
        </w:tc>
        <w:tc>
          <w:tcPr>
            <w:tcW w:w="1919" w:type="pct"/>
          </w:tcPr>
          <w:p w14:paraId="1C355C4D" w14:textId="77777777" w:rsidR="007C0D28" w:rsidRPr="00F80F54" w:rsidRDefault="007C0D28" w:rsidP="00F80F54">
            <w:r w:rsidRPr="00F80F54">
              <w:t>Synechococcus elongatus PCC 7942 4703</w:t>
            </w:r>
          </w:p>
        </w:tc>
        <w:tc>
          <w:tcPr>
            <w:tcW w:w="1661" w:type="pct"/>
          </w:tcPr>
          <w:p w14:paraId="4622C03A" w14:textId="77777777" w:rsidR="007C0D28" w:rsidRPr="00F80F54" w:rsidRDefault="007C0D28" w:rsidP="00F80F54">
            <w:r w:rsidRPr="00F80F54">
              <w:t>Cyanobacteria</w:t>
            </w:r>
          </w:p>
        </w:tc>
        <w:tc>
          <w:tcPr>
            <w:tcW w:w="1028" w:type="pct"/>
          </w:tcPr>
          <w:p w14:paraId="3E354B22" w14:textId="77777777" w:rsidR="007C0D28" w:rsidRPr="00F80F54" w:rsidRDefault="007C0D28" w:rsidP="00F80F54">
            <w:r w:rsidRPr="00F80F54">
              <w:t>bacteria</w:t>
            </w:r>
          </w:p>
        </w:tc>
      </w:tr>
      <w:tr w:rsidR="007C0D28" w:rsidRPr="00F80F54" w14:paraId="0D1C404B" w14:textId="77777777" w:rsidTr="007C0D28">
        <w:tc>
          <w:tcPr>
            <w:tcW w:w="392" w:type="pct"/>
          </w:tcPr>
          <w:p w14:paraId="41A4A07D" w14:textId="77777777" w:rsidR="007C0D28" w:rsidRPr="007C0D28" w:rsidRDefault="007C0D28" w:rsidP="00F80F54">
            <w:r w:rsidRPr="007C0D28">
              <w:rPr>
                <w:bCs/>
              </w:rPr>
              <w:t>436</w:t>
            </w:r>
          </w:p>
        </w:tc>
        <w:tc>
          <w:tcPr>
            <w:tcW w:w="1919" w:type="pct"/>
          </w:tcPr>
          <w:p w14:paraId="187CBC08" w14:textId="77777777" w:rsidR="007C0D28" w:rsidRPr="00F80F54" w:rsidRDefault="007C0D28" w:rsidP="00F80F54">
            <w:r w:rsidRPr="00F80F54">
              <w:t>Synechococcus elongatus PCC 7942 4704</w:t>
            </w:r>
          </w:p>
        </w:tc>
        <w:tc>
          <w:tcPr>
            <w:tcW w:w="1661" w:type="pct"/>
          </w:tcPr>
          <w:p w14:paraId="0446336F" w14:textId="77777777" w:rsidR="007C0D28" w:rsidRPr="00F80F54" w:rsidRDefault="007C0D28" w:rsidP="00F80F54">
            <w:r w:rsidRPr="00F80F54">
              <w:t>Cyanobacteria</w:t>
            </w:r>
          </w:p>
        </w:tc>
        <w:tc>
          <w:tcPr>
            <w:tcW w:w="1028" w:type="pct"/>
          </w:tcPr>
          <w:p w14:paraId="142FE977" w14:textId="77777777" w:rsidR="007C0D28" w:rsidRPr="00F80F54" w:rsidRDefault="007C0D28" w:rsidP="00F80F54">
            <w:r w:rsidRPr="00F80F54">
              <w:t>bacteria</w:t>
            </w:r>
          </w:p>
        </w:tc>
      </w:tr>
      <w:tr w:rsidR="007C0D28" w:rsidRPr="00F80F54" w14:paraId="0FDC951A" w14:textId="77777777" w:rsidTr="007C0D28">
        <w:tc>
          <w:tcPr>
            <w:tcW w:w="392" w:type="pct"/>
          </w:tcPr>
          <w:p w14:paraId="0FDB2A5B" w14:textId="77777777" w:rsidR="007C0D28" w:rsidRPr="007C0D28" w:rsidRDefault="007C0D28" w:rsidP="00F80F54">
            <w:r w:rsidRPr="007C0D28">
              <w:rPr>
                <w:bCs/>
              </w:rPr>
              <w:t>437</w:t>
            </w:r>
          </w:p>
        </w:tc>
        <w:tc>
          <w:tcPr>
            <w:tcW w:w="1919" w:type="pct"/>
          </w:tcPr>
          <w:p w14:paraId="758C3A6B" w14:textId="77777777" w:rsidR="007C0D28" w:rsidRPr="00F80F54" w:rsidRDefault="007C0D28" w:rsidP="00F80F54">
            <w:r w:rsidRPr="00F80F54">
              <w:t>Synechococcus_sp_JA-2-3Ba_2-13 4694</w:t>
            </w:r>
          </w:p>
        </w:tc>
        <w:tc>
          <w:tcPr>
            <w:tcW w:w="1661" w:type="pct"/>
          </w:tcPr>
          <w:p w14:paraId="1FAA15FB" w14:textId="77777777" w:rsidR="007C0D28" w:rsidRPr="00F80F54" w:rsidRDefault="007C0D28" w:rsidP="00F80F54">
            <w:r w:rsidRPr="00F80F54">
              <w:t>Cyanobacteria</w:t>
            </w:r>
          </w:p>
        </w:tc>
        <w:tc>
          <w:tcPr>
            <w:tcW w:w="1028" w:type="pct"/>
          </w:tcPr>
          <w:p w14:paraId="5B1A0271" w14:textId="77777777" w:rsidR="007C0D28" w:rsidRPr="00F80F54" w:rsidRDefault="007C0D28" w:rsidP="00F80F54">
            <w:r w:rsidRPr="00F80F54">
              <w:t>bacteria</w:t>
            </w:r>
          </w:p>
        </w:tc>
      </w:tr>
      <w:tr w:rsidR="007C0D28" w:rsidRPr="00F80F54" w14:paraId="67DB760B" w14:textId="77777777" w:rsidTr="007C0D28">
        <w:tc>
          <w:tcPr>
            <w:tcW w:w="392" w:type="pct"/>
          </w:tcPr>
          <w:p w14:paraId="1C50B714" w14:textId="77777777" w:rsidR="007C0D28" w:rsidRPr="007C0D28" w:rsidRDefault="007C0D28" w:rsidP="00F80F54">
            <w:r w:rsidRPr="007C0D28">
              <w:rPr>
                <w:bCs/>
              </w:rPr>
              <w:t>438</w:t>
            </w:r>
          </w:p>
        </w:tc>
        <w:tc>
          <w:tcPr>
            <w:tcW w:w="1919" w:type="pct"/>
          </w:tcPr>
          <w:p w14:paraId="1F1A0B54" w14:textId="77777777" w:rsidR="007C0D28" w:rsidRPr="00F80F54" w:rsidRDefault="007C0D28" w:rsidP="00F80F54">
            <w:r w:rsidRPr="00F80F54">
              <w:t>Synechococcus_sp_JA-2-3Ba_2-13 4695</w:t>
            </w:r>
          </w:p>
        </w:tc>
        <w:tc>
          <w:tcPr>
            <w:tcW w:w="1661" w:type="pct"/>
          </w:tcPr>
          <w:p w14:paraId="45315581" w14:textId="77777777" w:rsidR="007C0D28" w:rsidRPr="00F80F54" w:rsidRDefault="007C0D28" w:rsidP="00F80F54">
            <w:r w:rsidRPr="00F80F54">
              <w:t>Cyanobacteria</w:t>
            </w:r>
          </w:p>
        </w:tc>
        <w:tc>
          <w:tcPr>
            <w:tcW w:w="1028" w:type="pct"/>
          </w:tcPr>
          <w:p w14:paraId="10AA145A" w14:textId="77777777" w:rsidR="007C0D28" w:rsidRPr="00F80F54" w:rsidRDefault="007C0D28" w:rsidP="00F80F54">
            <w:r w:rsidRPr="00F80F54">
              <w:t>bacteria</w:t>
            </w:r>
          </w:p>
        </w:tc>
      </w:tr>
      <w:tr w:rsidR="007C0D28" w:rsidRPr="00F80F54" w14:paraId="0E87E468" w14:textId="77777777" w:rsidTr="007C0D28">
        <w:tc>
          <w:tcPr>
            <w:tcW w:w="392" w:type="pct"/>
          </w:tcPr>
          <w:p w14:paraId="694C6A6C" w14:textId="77777777" w:rsidR="007C0D28" w:rsidRPr="007C0D28" w:rsidRDefault="007C0D28" w:rsidP="00F80F54">
            <w:r w:rsidRPr="007C0D28">
              <w:rPr>
                <w:bCs/>
              </w:rPr>
              <w:t>439</w:t>
            </w:r>
          </w:p>
        </w:tc>
        <w:tc>
          <w:tcPr>
            <w:tcW w:w="1919" w:type="pct"/>
          </w:tcPr>
          <w:p w14:paraId="72F0B587" w14:textId="77777777" w:rsidR="007C0D28" w:rsidRPr="00F80F54" w:rsidRDefault="007C0D28" w:rsidP="00F80F54">
            <w:r w:rsidRPr="00F80F54">
              <w:t>Synechocystis sp. 5728</w:t>
            </w:r>
          </w:p>
        </w:tc>
        <w:tc>
          <w:tcPr>
            <w:tcW w:w="1661" w:type="pct"/>
          </w:tcPr>
          <w:p w14:paraId="1770E2D9" w14:textId="77777777" w:rsidR="007C0D28" w:rsidRPr="00F80F54" w:rsidRDefault="007C0D28" w:rsidP="00F80F54">
            <w:r w:rsidRPr="00F80F54">
              <w:t>Cyanobacteria</w:t>
            </w:r>
          </w:p>
        </w:tc>
        <w:tc>
          <w:tcPr>
            <w:tcW w:w="1028" w:type="pct"/>
          </w:tcPr>
          <w:p w14:paraId="60BB5A66" w14:textId="77777777" w:rsidR="007C0D28" w:rsidRPr="00F80F54" w:rsidRDefault="007C0D28" w:rsidP="00F80F54">
            <w:r w:rsidRPr="00F80F54">
              <w:t>bacteria</w:t>
            </w:r>
          </w:p>
        </w:tc>
      </w:tr>
      <w:tr w:rsidR="007C0D28" w:rsidRPr="00F80F54" w14:paraId="128A7EBC" w14:textId="77777777" w:rsidTr="007C0D28">
        <w:tc>
          <w:tcPr>
            <w:tcW w:w="392" w:type="pct"/>
          </w:tcPr>
          <w:p w14:paraId="0E522C19" w14:textId="77777777" w:rsidR="007C0D28" w:rsidRPr="007C0D28" w:rsidRDefault="007C0D28" w:rsidP="00F80F54">
            <w:r w:rsidRPr="007C0D28">
              <w:rPr>
                <w:bCs/>
              </w:rPr>
              <w:t>440</w:t>
            </w:r>
          </w:p>
        </w:tc>
        <w:tc>
          <w:tcPr>
            <w:tcW w:w="1919" w:type="pct"/>
          </w:tcPr>
          <w:p w14:paraId="1C9B260C" w14:textId="77777777" w:rsidR="007C0D28" w:rsidRPr="00F80F54" w:rsidRDefault="007C0D28" w:rsidP="00F80F54">
            <w:r w:rsidRPr="00F80F54">
              <w:t>Synechocystis sp. 5729</w:t>
            </w:r>
          </w:p>
        </w:tc>
        <w:tc>
          <w:tcPr>
            <w:tcW w:w="1661" w:type="pct"/>
          </w:tcPr>
          <w:p w14:paraId="070F660B" w14:textId="77777777" w:rsidR="007C0D28" w:rsidRPr="00F80F54" w:rsidRDefault="007C0D28" w:rsidP="00F80F54">
            <w:r w:rsidRPr="00F80F54">
              <w:t>Cyanobacteria</w:t>
            </w:r>
          </w:p>
        </w:tc>
        <w:tc>
          <w:tcPr>
            <w:tcW w:w="1028" w:type="pct"/>
          </w:tcPr>
          <w:p w14:paraId="74CA5E24" w14:textId="77777777" w:rsidR="007C0D28" w:rsidRPr="00F80F54" w:rsidRDefault="007C0D28" w:rsidP="00F80F54">
            <w:r w:rsidRPr="00F80F54">
              <w:t>bacteria</w:t>
            </w:r>
          </w:p>
        </w:tc>
      </w:tr>
      <w:tr w:rsidR="007C0D28" w:rsidRPr="00F80F54" w14:paraId="650C89DB" w14:textId="77777777" w:rsidTr="007C0D28">
        <w:tc>
          <w:tcPr>
            <w:tcW w:w="392" w:type="pct"/>
          </w:tcPr>
          <w:p w14:paraId="662CA087" w14:textId="77777777" w:rsidR="007C0D28" w:rsidRPr="007C0D28" w:rsidRDefault="007C0D28" w:rsidP="00F80F54">
            <w:r w:rsidRPr="007C0D28">
              <w:rPr>
                <w:bCs/>
              </w:rPr>
              <w:t>441</w:t>
            </w:r>
          </w:p>
        </w:tc>
        <w:tc>
          <w:tcPr>
            <w:tcW w:w="1919" w:type="pct"/>
          </w:tcPr>
          <w:p w14:paraId="6ABEEEFC" w14:textId="77777777" w:rsidR="007C0D28" w:rsidRPr="00F80F54" w:rsidRDefault="007C0D28" w:rsidP="00F80F54">
            <w:r w:rsidRPr="00F80F54">
              <w:t>Synechocystis sp. 5730</w:t>
            </w:r>
          </w:p>
        </w:tc>
        <w:tc>
          <w:tcPr>
            <w:tcW w:w="1661" w:type="pct"/>
          </w:tcPr>
          <w:p w14:paraId="39E33A46" w14:textId="77777777" w:rsidR="007C0D28" w:rsidRPr="00F80F54" w:rsidRDefault="007C0D28" w:rsidP="00F80F54">
            <w:r w:rsidRPr="00F80F54">
              <w:t>Cyanobacteria</w:t>
            </w:r>
          </w:p>
        </w:tc>
        <w:tc>
          <w:tcPr>
            <w:tcW w:w="1028" w:type="pct"/>
          </w:tcPr>
          <w:p w14:paraId="5D3F6B84" w14:textId="77777777" w:rsidR="007C0D28" w:rsidRPr="00F80F54" w:rsidRDefault="007C0D28" w:rsidP="00F80F54">
            <w:r w:rsidRPr="00F80F54">
              <w:t>bacteria</w:t>
            </w:r>
          </w:p>
        </w:tc>
      </w:tr>
      <w:tr w:rsidR="007C0D28" w:rsidRPr="00F80F54" w14:paraId="0CF65EC3" w14:textId="77777777" w:rsidTr="007C0D28">
        <w:tc>
          <w:tcPr>
            <w:tcW w:w="392" w:type="pct"/>
          </w:tcPr>
          <w:p w14:paraId="2D118DC5" w14:textId="77777777" w:rsidR="007C0D28" w:rsidRPr="007C0D28" w:rsidRDefault="007C0D28" w:rsidP="00F80F54">
            <w:r w:rsidRPr="007C0D28">
              <w:rPr>
                <w:bCs/>
              </w:rPr>
              <w:t>442</w:t>
            </w:r>
          </w:p>
        </w:tc>
        <w:tc>
          <w:tcPr>
            <w:tcW w:w="1919" w:type="pct"/>
          </w:tcPr>
          <w:p w14:paraId="4E6D4019" w14:textId="77777777" w:rsidR="007C0D28" w:rsidRPr="00F80F54" w:rsidRDefault="007C0D28" w:rsidP="00F80F54">
            <w:r w:rsidRPr="00F80F54">
              <w:t>Synechocystis sp. 5731</w:t>
            </w:r>
          </w:p>
        </w:tc>
        <w:tc>
          <w:tcPr>
            <w:tcW w:w="1661" w:type="pct"/>
          </w:tcPr>
          <w:p w14:paraId="5040ED13" w14:textId="77777777" w:rsidR="007C0D28" w:rsidRPr="00F80F54" w:rsidRDefault="007C0D28" w:rsidP="00F80F54">
            <w:r w:rsidRPr="00F80F54">
              <w:t>Cyanobacteria</w:t>
            </w:r>
          </w:p>
        </w:tc>
        <w:tc>
          <w:tcPr>
            <w:tcW w:w="1028" w:type="pct"/>
          </w:tcPr>
          <w:p w14:paraId="65D3E49E" w14:textId="77777777" w:rsidR="007C0D28" w:rsidRPr="00F80F54" w:rsidRDefault="007C0D28" w:rsidP="00F80F54">
            <w:r w:rsidRPr="00F80F54">
              <w:t>bacteria</w:t>
            </w:r>
          </w:p>
        </w:tc>
      </w:tr>
      <w:tr w:rsidR="007C0D28" w:rsidRPr="00F80F54" w14:paraId="3583C877" w14:textId="77777777" w:rsidTr="007C0D28">
        <w:tc>
          <w:tcPr>
            <w:tcW w:w="392" w:type="pct"/>
          </w:tcPr>
          <w:p w14:paraId="629E1EC0" w14:textId="77777777" w:rsidR="007C0D28" w:rsidRPr="007C0D28" w:rsidRDefault="007C0D28" w:rsidP="00F80F54">
            <w:r w:rsidRPr="007C0D28">
              <w:rPr>
                <w:bCs/>
              </w:rPr>
              <w:t>443</w:t>
            </w:r>
          </w:p>
        </w:tc>
        <w:tc>
          <w:tcPr>
            <w:tcW w:w="1919" w:type="pct"/>
          </w:tcPr>
          <w:p w14:paraId="388E6553" w14:textId="77777777" w:rsidR="007C0D28" w:rsidRPr="00F80F54" w:rsidRDefault="007C0D28" w:rsidP="00F80F54">
            <w:r w:rsidRPr="00F80F54">
              <w:t>Synechocystis sp. 5731</w:t>
            </w:r>
          </w:p>
        </w:tc>
        <w:tc>
          <w:tcPr>
            <w:tcW w:w="1661" w:type="pct"/>
          </w:tcPr>
          <w:p w14:paraId="49D1E0D7" w14:textId="77777777" w:rsidR="007C0D28" w:rsidRPr="00F80F54" w:rsidRDefault="007C0D28" w:rsidP="00F80F54">
            <w:r w:rsidRPr="00F80F54">
              <w:t>Cyanobacteria</w:t>
            </w:r>
          </w:p>
        </w:tc>
        <w:tc>
          <w:tcPr>
            <w:tcW w:w="1028" w:type="pct"/>
          </w:tcPr>
          <w:p w14:paraId="13AB8115" w14:textId="77777777" w:rsidR="007C0D28" w:rsidRPr="00F80F54" w:rsidRDefault="007C0D28" w:rsidP="00F80F54">
            <w:r w:rsidRPr="00F80F54">
              <w:t>bacteria</w:t>
            </w:r>
          </w:p>
        </w:tc>
      </w:tr>
      <w:tr w:rsidR="007C0D28" w:rsidRPr="00F80F54" w14:paraId="5488A6CC" w14:textId="77777777" w:rsidTr="007C0D28">
        <w:tc>
          <w:tcPr>
            <w:tcW w:w="392" w:type="pct"/>
          </w:tcPr>
          <w:p w14:paraId="1BAE3BCC" w14:textId="77777777" w:rsidR="007C0D28" w:rsidRPr="007C0D28" w:rsidRDefault="007C0D28" w:rsidP="00F80F54">
            <w:r w:rsidRPr="007C0D28">
              <w:rPr>
                <w:bCs/>
              </w:rPr>
              <w:t>444</w:t>
            </w:r>
          </w:p>
        </w:tc>
        <w:tc>
          <w:tcPr>
            <w:tcW w:w="1919" w:type="pct"/>
          </w:tcPr>
          <w:p w14:paraId="4C4EA3CE" w14:textId="77777777" w:rsidR="007C0D28" w:rsidRPr="00F80F54" w:rsidRDefault="007C0D28" w:rsidP="00F80F54">
            <w:r w:rsidRPr="00F80F54">
              <w:t>Synechocystis sp. 5733</w:t>
            </w:r>
          </w:p>
        </w:tc>
        <w:tc>
          <w:tcPr>
            <w:tcW w:w="1661" w:type="pct"/>
          </w:tcPr>
          <w:p w14:paraId="7FEEF524" w14:textId="77777777" w:rsidR="007C0D28" w:rsidRPr="00F80F54" w:rsidRDefault="007C0D28" w:rsidP="00F80F54">
            <w:r w:rsidRPr="00F80F54">
              <w:t>Cyanobacteria</w:t>
            </w:r>
          </w:p>
        </w:tc>
        <w:tc>
          <w:tcPr>
            <w:tcW w:w="1028" w:type="pct"/>
          </w:tcPr>
          <w:p w14:paraId="0D3F6815" w14:textId="77777777" w:rsidR="007C0D28" w:rsidRPr="00F80F54" w:rsidRDefault="007C0D28" w:rsidP="00F80F54">
            <w:r w:rsidRPr="00F80F54">
              <w:t>bacteria</w:t>
            </w:r>
          </w:p>
        </w:tc>
      </w:tr>
      <w:tr w:rsidR="007C0D28" w:rsidRPr="00F80F54" w14:paraId="3140BF9F" w14:textId="77777777" w:rsidTr="007C0D28">
        <w:tc>
          <w:tcPr>
            <w:tcW w:w="392" w:type="pct"/>
          </w:tcPr>
          <w:p w14:paraId="1973D0A8" w14:textId="77777777" w:rsidR="007C0D28" w:rsidRPr="007C0D28" w:rsidRDefault="007C0D28" w:rsidP="00F80F54">
            <w:r w:rsidRPr="007C0D28">
              <w:rPr>
                <w:bCs/>
              </w:rPr>
              <w:t>445</w:t>
            </w:r>
          </w:p>
        </w:tc>
        <w:tc>
          <w:tcPr>
            <w:tcW w:w="1919" w:type="pct"/>
          </w:tcPr>
          <w:p w14:paraId="429E488A" w14:textId="77777777" w:rsidR="007C0D28" w:rsidRPr="00F80F54" w:rsidRDefault="007C0D28" w:rsidP="00F80F54">
            <w:r w:rsidRPr="00F80F54">
              <w:t>Synechocystis sp. 5734</w:t>
            </w:r>
          </w:p>
        </w:tc>
        <w:tc>
          <w:tcPr>
            <w:tcW w:w="1661" w:type="pct"/>
          </w:tcPr>
          <w:p w14:paraId="4D51A2C9" w14:textId="77777777" w:rsidR="007C0D28" w:rsidRPr="00F80F54" w:rsidRDefault="007C0D28" w:rsidP="00F80F54">
            <w:r w:rsidRPr="00F80F54">
              <w:t>Cyanobacteria</w:t>
            </w:r>
          </w:p>
        </w:tc>
        <w:tc>
          <w:tcPr>
            <w:tcW w:w="1028" w:type="pct"/>
          </w:tcPr>
          <w:p w14:paraId="4FDECBE4" w14:textId="77777777" w:rsidR="007C0D28" w:rsidRPr="00F80F54" w:rsidRDefault="007C0D28" w:rsidP="00F80F54">
            <w:r w:rsidRPr="00F80F54">
              <w:t>bacteria</w:t>
            </w:r>
          </w:p>
        </w:tc>
      </w:tr>
      <w:tr w:rsidR="007C0D28" w:rsidRPr="00F80F54" w14:paraId="0F9A6B7A" w14:textId="77777777" w:rsidTr="007C0D28">
        <w:tc>
          <w:tcPr>
            <w:tcW w:w="392" w:type="pct"/>
          </w:tcPr>
          <w:p w14:paraId="1C040FC7" w14:textId="77777777" w:rsidR="007C0D28" w:rsidRPr="007C0D28" w:rsidRDefault="007C0D28" w:rsidP="00F80F54">
            <w:r w:rsidRPr="007C0D28">
              <w:rPr>
                <w:bCs/>
              </w:rPr>
              <w:t>446</w:t>
            </w:r>
          </w:p>
        </w:tc>
        <w:tc>
          <w:tcPr>
            <w:tcW w:w="1919" w:type="pct"/>
          </w:tcPr>
          <w:p w14:paraId="7D26BAFD" w14:textId="77777777" w:rsidR="007C0D28" w:rsidRPr="00F80F54" w:rsidRDefault="007C0D28" w:rsidP="00F80F54">
            <w:r w:rsidRPr="00F80F54">
              <w:t>Synechocystis sp. 5735</w:t>
            </w:r>
          </w:p>
        </w:tc>
        <w:tc>
          <w:tcPr>
            <w:tcW w:w="1661" w:type="pct"/>
          </w:tcPr>
          <w:p w14:paraId="51E06C60" w14:textId="77777777" w:rsidR="007C0D28" w:rsidRPr="00F80F54" w:rsidRDefault="007C0D28" w:rsidP="00F80F54">
            <w:r w:rsidRPr="00F80F54">
              <w:t>Cyanobacteria</w:t>
            </w:r>
          </w:p>
        </w:tc>
        <w:tc>
          <w:tcPr>
            <w:tcW w:w="1028" w:type="pct"/>
          </w:tcPr>
          <w:p w14:paraId="29AA9171" w14:textId="77777777" w:rsidR="007C0D28" w:rsidRPr="00F80F54" w:rsidRDefault="007C0D28" w:rsidP="00F80F54">
            <w:r w:rsidRPr="00F80F54">
              <w:t>bacteria</w:t>
            </w:r>
          </w:p>
        </w:tc>
      </w:tr>
      <w:tr w:rsidR="007C0D28" w:rsidRPr="00F80F54" w14:paraId="4CE1761E" w14:textId="77777777" w:rsidTr="007C0D28">
        <w:tc>
          <w:tcPr>
            <w:tcW w:w="392" w:type="pct"/>
          </w:tcPr>
          <w:p w14:paraId="3219EF7A" w14:textId="77777777" w:rsidR="007C0D28" w:rsidRPr="007C0D28" w:rsidRDefault="007C0D28" w:rsidP="00F80F54">
            <w:r w:rsidRPr="007C0D28">
              <w:rPr>
                <w:bCs/>
              </w:rPr>
              <w:t>447</w:t>
            </w:r>
          </w:p>
        </w:tc>
        <w:tc>
          <w:tcPr>
            <w:tcW w:w="1919" w:type="pct"/>
          </w:tcPr>
          <w:p w14:paraId="60C81CDE" w14:textId="77777777" w:rsidR="007C0D28" w:rsidRPr="00F80F54" w:rsidRDefault="007C0D28" w:rsidP="00F80F54">
            <w:r w:rsidRPr="00F80F54">
              <w:t>Synechocystis sp. 5736</w:t>
            </w:r>
          </w:p>
        </w:tc>
        <w:tc>
          <w:tcPr>
            <w:tcW w:w="1661" w:type="pct"/>
          </w:tcPr>
          <w:p w14:paraId="7808598C" w14:textId="77777777" w:rsidR="007C0D28" w:rsidRPr="00F80F54" w:rsidRDefault="007C0D28" w:rsidP="00F80F54">
            <w:r w:rsidRPr="00F80F54">
              <w:t>Cyanobacteria</w:t>
            </w:r>
          </w:p>
        </w:tc>
        <w:tc>
          <w:tcPr>
            <w:tcW w:w="1028" w:type="pct"/>
          </w:tcPr>
          <w:p w14:paraId="73603516" w14:textId="77777777" w:rsidR="007C0D28" w:rsidRPr="00F80F54" w:rsidRDefault="007C0D28" w:rsidP="00F80F54">
            <w:r w:rsidRPr="00F80F54">
              <w:t>bacteria</w:t>
            </w:r>
          </w:p>
        </w:tc>
      </w:tr>
      <w:tr w:rsidR="007C0D28" w:rsidRPr="00F80F54" w14:paraId="3F10CEBC" w14:textId="77777777" w:rsidTr="007C0D28">
        <w:tc>
          <w:tcPr>
            <w:tcW w:w="392" w:type="pct"/>
          </w:tcPr>
          <w:p w14:paraId="007D30BF" w14:textId="77777777" w:rsidR="007C0D28" w:rsidRPr="007C0D28" w:rsidRDefault="007C0D28" w:rsidP="00F80F54">
            <w:r w:rsidRPr="007C0D28">
              <w:rPr>
                <w:bCs/>
              </w:rPr>
              <w:t>448</w:t>
            </w:r>
          </w:p>
        </w:tc>
        <w:tc>
          <w:tcPr>
            <w:tcW w:w="1919" w:type="pct"/>
          </w:tcPr>
          <w:p w14:paraId="3B8FF904" w14:textId="77777777" w:rsidR="007C0D28" w:rsidRPr="00F80F54" w:rsidRDefault="007C0D28" w:rsidP="00F80F54">
            <w:r w:rsidRPr="00F80F54">
              <w:t>Synechocystis sp. 5737</w:t>
            </w:r>
          </w:p>
        </w:tc>
        <w:tc>
          <w:tcPr>
            <w:tcW w:w="1661" w:type="pct"/>
          </w:tcPr>
          <w:p w14:paraId="1D50F089" w14:textId="77777777" w:rsidR="007C0D28" w:rsidRPr="00F80F54" w:rsidRDefault="007C0D28" w:rsidP="00F80F54">
            <w:r w:rsidRPr="00F80F54">
              <w:t>Cyanobacteria</w:t>
            </w:r>
          </w:p>
        </w:tc>
        <w:tc>
          <w:tcPr>
            <w:tcW w:w="1028" w:type="pct"/>
          </w:tcPr>
          <w:p w14:paraId="452888B1" w14:textId="77777777" w:rsidR="007C0D28" w:rsidRPr="00F80F54" w:rsidRDefault="007C0D28" w:rsidP="00F80F54">
            <w:r w:rsidRPr="00F80F54">
              <w:t>bacteria</w:t>
            </w:r>
          </w:p>
        </w:tc>
      </w:tr>
      <w:tr w:rsidR="007C0D28" w:rsidRPr="00F80F54" w14:paraId="2F609D88" w14:textId="77777777" w:rsidTr="007C0D28">
        <w:tc>
          <w:tcPr>
            <w:tcW w:w="392" w:type="pct"/>
          </w:tcPr>
          <w:p w14:paraId="02D7D360" w14:textId="77777777" w:rsidR="007C0D28" w:rsidRPr="007C0D28" w:rsidRDefault="007C0D28" w:rsidP="00F80F54">
            <w:r w:rsidRPr="007C0D28">
              <w:rPr>
                <w:bCs/>
              </w:rPr>
              <w:t>449</w:t>
            </w:r>
          </w:p>
        </w:tc>
        <w:tc>
          <w:tcPr>
            <w:tcW w:w="1919" w:type="pct"/>
          </w:tcPr>
          <w:p w14:paraId="75C4D625" w14:textId="77777777" w:rsidR="007C0D28" w:rsidRPr="00F80F54" w:rsidRDefault="007C0D28" w:rsidP="00F80F54">
            <w:r w:rsidRPr="00F80F54">
              <w:t>Synechocystis sp. 5738</w:t>
            </w:r>
          </w:p>
        </w:tc>
        <w:tc>
          <w:tcPr>
            <w:tcW w:w="1661" w:type="pct"/>
          </w:tcPr>
          <w:p w14:paraId="1B584F91" w14:textId="77777777" w:rsidR="007C0D28" w:rsidRPr="00F80F54" w:rsidRDefault="007C0D28" w:rsidP="00F80F54">
            <w:r w:rsidRPr="00F80F54">
              <w:t>Cyanobacteria</w:t>
            </w:r>
          </w:p>
        </w:tc>
        <w:tc>
          <w:tcPr>
            <w:tcW w:w="1028" w:type="pct"/>
          </w:tcPr>
          <w:p w14:paraId="25F1268C" w14:textId="77777777" w:rsidR="007C0D28" w:rsidRPr="00F80F54" w:rsidRDefault="007C0D28" w:rsidP="00F80F54">
            <w:r w:rsidRPr="00F80F54">
              <w:t>bacteria</w:t>
            </w:r>
          </w:p>
        </w:tc>
      </w:tr>
      <w:tr w:rsidR="007C0D28" w:rsidRPr="00F80F54" w14:paraId="4EDB9111" w14:textId="77777777" w:rsidTr="007C0D28">
        <w:tc>
          <w:tcPr>
            <w:tcW w:w="392" w:type="pct"/>
          </w:tcPr>
          <w:p w14:paraId="288827A0" w14:textId="77777777" w:rsidR="007C0D28" w:rsidRPr="007C0D28" w:rsidRDefault="007C0D28" w:rsidP="00F80F54">
            <w:r w:rsidRPr="007C0D28">
              <w:rPr>
                <w:bCs/>
              </w:rPr>
              <w:t>450</w:t>
            </w:r>
          </w:p>
        </w:tc>
        <w:tc>
          <w:tcPr>
            <w:tcW w:w="1919" w:type="pct"/>
          </w:tcPr>
          <w:p w14:paraId="5C23A31B" w14:textId="77777777" w:rsidR="007C0D28" w:rsidRPr="00F80F54" w:rsidRDefault="007C0D28" w:rsidP="00F80F54">
            <w:r w:rsidRPr="00F80F54">
              <w:t>Synechocystis sp. 5739</w:t>
            </w:r>
          </w:p>
        </w:tc>
        <w:tc>
          <w:tcPr>
            <w:tcW w:w="1661" w:type="pct"/>
          </w:tcPr>
          <w:p w14:paraId="5E351B5F" w14:textId="77777777" w:rsidR="007C0D28" w:rsidRPr="00F80F54" w:rsidRDefault="007C0D28" w:rsidP="00F80F54">
            <w:r w:rsidRPr="00F80F54">
              <w:t>Cyanobacteria</w:t>
            </w:r>
          </w:p>
        </w:tc>
        <w:tc>
          <w:tcPr>
            <w:tcW w:w="1028" w:type="pct"/>
          </w:tcPr>
          <w:p w14:paraId="3668002D" w14:textId="77777777" w:rsidR="007C0D28" w:rsidRPr="00F80F54" w:rsidRDefault="007C0D28" w:rsidP="00F80F54">
            <w:r w:rsidRPr="00F80F54">
              <w:t>bacteria</w:t>
            </w:r>
          </w:p>
        </w:tc>
      </w:tr>
      <w:tr w:rsidR="007C0D28" w:rsidRPr="00F80F54" w14:paraId="5D6F0026" w14:textId="77777777" w:rsidTr="007C0D28">
        <w:tc>
          <w:tcPr>
            <w:tcW w:w="392" w:type="pct"/>
          </w:tcPr>
          <w:p w14:paraId="58592765" w14:textId="77777777" w:rsidR="007C0D28" w:rsidRPr="007C0D28" w:rsidRDefault="007C0D28" w:rsidP="00F80F54">
            <w:r w:rsidRPr="007C0D28">
              <w:rPr>
                <w:bCs/>
              </w:rPr>
              <w:t>451</w:t>
            </w:r>
          </w:p>
        </w:tc>
        <w:tc>
          <w:tcPr>
            <w:tcW w:w="1919" w:type="pct"/>
          </w:tcPr>
          <w:p w14:paraId="659AF146" w14:textId="77777777" w:rsidR="007C0D28" w:rsidRPr="00F80F54" w:rsidRDefault="007C0D28" w:rsidP="00F80F54">
            <w:r w:rsidRPr="00F80F54">
              <w:t>Synechocystis sp. 5740</w:t>
            </w:r>
          </w:p>
        </w:tc>
        <w:tc>
          <w:tcPr>
            <w:tcW w:w="1661" w:type="pct"/>
          </w:tcPr>
          <w:p w14:paraId="0426F1E9" w14:textId="77777777" w:rsidR="007C0D28" w:rsidRPr="00F80F54" w:rsidRDefault="007C0D28" w:rsidP="00F80F54">
            <w:r w:rsidRPr="00F80F54">
              <w:t>Cyanobacteria</w:t>
            </w:r>
          </w:p>
        </w:tc>
        <w:tc>
          <w:tcPr>
            <w:tcW w:w="1028" w:type="pct"/>
          </w:tcPr>
          <w:p w14:paraId="651B2533" w14:textId="77777777" w:rsidR="007C0D28" w:rsidRPr="00F80F54" w:rsidRDefault="007C0D28" w:rsidP="00F80F54">
            <w:r w:rsidRPr="00F80F54">
              <w:t>bacteria</w:t>
            </w:r>
          </w:p>
        </w:tc>
      </w:tr>
      <w:tr w:rsidR="007C0D28" w:rsidRPr="00F80F54" w14:paraId="6422EB06" w14:textId="77777777" w:rsidTr="007C0D28">
        <w:tc>
          <w:tcPr>
            <w:tcW w:w="392" w:type="pct"/>
          </w:tcPr>
          <w:p w14:paraId="06659DDB" w14:textId="77777777" w:rsidR="007C0D28" w:rsidRPr="007C0D28" w:rsidRDefault="007C0D28" w:rsidP="00F80F54">
            <w:r w:rsidRPr="007C0D28">
              <w:rPr>
                <w:bCs/>
              </w:rPr>
              <w:t>452</w:t>
            </w:r>
          </w:p>
        </w:tc>
        <w:tc>
          <w:tcPr>
            <w:tcW w:w="1919" w:type="pct"/>
          </w:tcPr>
          <w:p w14:paraId="699985DB" w14:textId="77777777" w:rsidR="007C0D28" w:rsidRPr="00F80F54" w:rsidRDefault="007C0D28" w:rsidP="00F80F54">
            <w:r w:rsidRPr="00F80F54">
              <w:t>Thermosynechococcus elongatus 4705</w:t>
            </w:r>
          </w:p>
        </w:tc>
        <w:tc>
          <w:tcPr>
            <w:tcW w:w="1661" w:type="pct"/>
          </w:tcPr>
          <w:p w14:paraId="41B0FF18" w14:textId="77777777" w:rsidR="007C0D28" w:rsidRPr="00F80F54" w:rsidRDefault="007C0D28" w:rsidP="00F80F54">
            <w:r w:rsidRPr="00F80F54">
              <w:t>Cyanobacteria</w:t>
            </w:r>
          </w:p>
        </w:tc>
        <w:tc>
          <w:tcPr>
            <w:tcW w:w="1028" w:type="pct"/>
          </w:tcPr>
          <w:p w14:paraId="3E372212" w14:textId="77777777" w:rsidR="007C0D28" w:rsidRPr="00F80F54" w:rsidRDefault="007C0D28" w:rsidP="00F80F54">
            <w:r w:rsidRPr="00F80F54">
              <w:t>bacteria</w:t>
            </w:r>
          </w:p>
        </w:tc>
      </w:tr>
      <w:tr w:rsidR="007C0D28" w:rsidRPr="00F80F54" w14:paraId="19D5E14C" w14:textId="77777777" w:rsidTr="007C0D28">
        <w:tc>
          <w:tcPr>
            <w:tcW w:w="392" w:type="pct"/>
          </w:tcPr>
          <w:p w14:paraId="2A9F20E5" w14:textId="77777777" w:rsidR="007C0D28" w:rsidRPr="007C0D28" w:rsidRDefault="007C0D28" w:rsidP="00F80F54">
            <w:r w:rsidRPr="007C0D28">
              <w:rPr>
                <w:bCs/>
              </w:rPr>
              <w:t>453</w:t>
            </w:r>
          </w:p>
        </w:tc>
        <w:tc>
          <w:tcPr>
            <w:tcW w:w="1919" w:type="pct"/>
          </w:tcPr>
          <w:p w14:paraId="4945F011" w14:textId="77777777" w:rsidR="007C0D28" w:rsidRPr="00F80F54" w:rsidRDefault="007C0D28" w:rsidP="00F80F54">
            <w:r w:rsidRPr="00F80F54">
              <w:t>Thermosynechococcus elongatus 5741</w:t>
            </w:r>
          </w:p>
        </w:tc>
        <w:tc>
          <w:tcPr>
            <w:tcW w:w="1661" w:type="pct"/>
          </w:tcPr>
          <w:p w14:paraId="1B1793C5" w14:textId="77777777" w:rsidR="007C0D28" w:rsidRPr="00F80F54" w:rsidRDefault="007C0D28" w:rsidP="00F80F54">
            <w:r w:rsidRPr="00F80F54">
              <w:t>Cyanobacteria</w:t>
            </w:r>
          </w:p>
        </w:tc>
        <w:tc>
          <w:tcPr>
            <w:tcW w:w="1028" w:type="pct"/>
          </w:tcPr>
          <w:p w14:paraId="728CAD01" w14:textId="77777777" w:rsidR="007C0D28" w:rsidRPr="00F80F54" w:rsidRDefault="007C0D28" w:rsidP="00F80F54">
            <w:r w:rsidRPr="00F80F54">
              <w:t>bacteria</w:t>
            </w:r>
          </w:p>
        </w:tc>
      </w:tr>
      <w:tr w:rsidR="007C0D28" w:rsidRPr="00F80F54" w14:paraId="6F5AD1E9" w14:textId="77777777" w:rsidTr="007C0D28">
        <w:tc>
          <w:tcPr>
            <w:tcW w:w="392" w:type="pct"/>
          </w:tcPr>
          <w:p w14:paraId="3D30E3AC" w14:textId="77777777" w:rsidR="007C0D28" w:rsidRPr="007C0D28" w:rsidRDefault="007C0D28" w:rsidP="00F80F54">
            <w:r w:rsidRPr="007C0D28">
              <w:rPr>
                <w:bCs/>
              </w:rPr>
              <w:t>454</w:t>
            </w:r>
          </w:p>
        </w:tc>
        <w:tc>
          <w:tcPr>
            <w:tcW w:w="1919" w:type="pct"/>
          </w:tcPr>
          <w:p w14:paraId="315F5968" w14:textId="77777777" w:rsidR="007C0D28" w:rsidRPr="00F80F54" w:rsidRDefault="007C0D28" w:rsidP="00F80F54">
            <w:r w:rsidRPr="00F80F54">
              <w:t>Trichodesmium erythraeum IMS101</w:t>
            </w:r>
          </w:p>
        </w:tc>
        <w:tc>
          <w:tcPr>
            <w:tcW w:w="1661" w:type="pct"/>
          </w:tcPr>
          <w:p w14:paraId="31F5BA35" w14:textId="77777777" w:rsidR="007C0D28" w:rsidRPr="00F80F54" w:rsidRDefault="007C0D28" w:rsidP="00F80F54">
            <w:r w:rsidRPr="00F80F54">
              <w:t>Cyanobacteria</w:t>
            </w:r>
          </w:p>
        </w:tc>
        <w:tc>
          <w:tcPr>
            <w:tcW w:w="1028" w:type="pct"/>
          </w:tcPr>
          <w:p w14:paraId="3AF54B69" w14:textId="77777777" w:rsidR="007C0D28" w:rsidRPr="00F80F54" w:rsidRDefault="007C0D28" w:rsidP="00F80F54">
            <w:r w:rsidRPr="00F80F54">
              <w:t>bacteria</w:t>
            </w:r>
          </w:p>
        </w:tc>
      </w:tr>
      <w:tr w:rsidR="007C0D28" w:rsidRPr="00F80F54" w14:paraId="1FF8A5E5" w14:textId="77777777" w:rsidTr="007C0D28">
        <w:tc>
          <w:tcPr>
            <w:tcW w:w="392" w:type="pct"/>
          </w:tcPr>
          <w:p w14:paraId="0A33BE86" w14:textId="77777777" w:rsidR="007C0D28" w:rsidRPr="007C0D28" w:rsidRDefault="007C0D28" w:rsidP="00F80F54">
            <w:r w:rsidRPr="007C0D28">
              <w:rPr>
                <w:bCs/>
              </w:rPr>
              <w:t>455</w:t>
            </w:r>
          </w:p>
        </w:tc>
        <w:tc>
          <w:tcPr>
            <w:tcW w:w="1919" w:type="pct"/>
          </w:tcPr>
          <w:p w14:paraId="4DD64C14" w14:textId="77777777" w:rsidR="007C0D28" w:rsidRPr="00F80F54" w:rsidRDefault="007C0D28" w:rsidP="00F80F54">
            <w:r w:rsidRPr="00F80F54">
              <w:t>Clavibacter michiganensis subsp. michiganensis NCPPB 382</w:t>
            </w:r>
          </w:p>
        </w:tc>
        <w:tc>
          <w:tcPr>
            <w:tcW w:w="1661" w:type="pct"/>
          </w:tcPr>
          <w:p w14:paraId="31318032" w14:textId="77777777" w:rsidR="007C0D28" w:rsidRPr="00F80F54" w:rsidRDefault="007C0D28" w:rsidP="00F80F54">
            <w:r w:rsidRPr="00F80F54">
              <w:t>Actinobacteria</w:t>
            </w:r>
          </w:p>
        </w:tc>
        <w:tc>
          <w:tcPr>
            <w:tcW w:w="1028" w:type="pct"/>
          </w:tcPr>
          <w:p w14:paraId="530FCB57" w14:textId="77777777" w:rsidR="007C0D28" w:rsidRPr="00F80F54" w:rsidRDefault="007C0D28" w:rsidP="00F80F54">
            <w:r w:rsidRPr="00F80F54">
              <w:t>bacteria</w:t>
            </w:r>
          </w:p>
        </w:tc>
      </w:tr>
      <w:tr w:rsidR="007C0D28" w:rsidRPr="00F80F54" w14:paraId="2A0C0C7C" w14:textId="77777777" w:rsidTr="007C0D28">
        <w:tc>
          <w:tcPr>
            <w:tcW w:w="392" w:type="pct"/>
          </w:tcPr>
          <w:p w14:paraId="2100FB24" w14:textId="77777777" w:rsidR="007C0D28" w:rsidRPr="007C0D28" w:rsidRDefault="007C0D28" w:rsidP="00F80F54">
            <w:r w:rsidRPr="007C0D28">
              <w:rPr>
                <w:bCs/>
              </w:rPr>
              <w:t>456</w:t>
            </w:r>
          </w:p>
        </w:tc>
        <w:tc>
          <w:tcPr>
            <w:tcW w:w="1919" w:type="pct"/>
          </w:tcPr>
          <w:p w14:paraId="089DE128" w14:textId="77777777" w:rsidR="007C0D28" w:rsidRPr="00F80F54" w:rsidRDefault="007C0D28" w:rsidP="00F80F54">
            <w:r w:rsidRPr="00F80F54">
              <w:t>Conexibacter woesei DSM 14684</w:t>
            </w:r>
          </w:p>
        </w:tc>
        <w:tc>
          <w:tcPr>
            <w:tcW w:w="1661" w:type="pct"/>
          </w:tcPr>
          <w:p w14:paraId="2BD37EBE" w14:textId="77777777" w:rsidR="007C0D28" w:rsidRPr="00F80F54" w:rsidRDefault="007C0D28" w:rsidP="00F80F54">
            <w:r w:rsidRPr="00F80F54">
              <w:t>Actinobacteria</w:t>
            </w:r>
          </w:p>
        </w:tc>
        <w:tc>
          <w:tcPr>
            <w:tcW w:w="1028" w:type="pct"/>
          </w:tcPr>
          <w:p w14:paraId="6BB2163D" w14:textId="77777777" w:rsidR="007C0D28" w:rsidRPr="00F80F54" w:rsidRDefault="007C0D28" w:rsidP="00F80F54">
            <w:r w:rsidRPr="00F80F54">
              <w:t>bacteria</w:t>
            </w:r>
          </w:p>
        </w:tc>
      </w:tr>
      <w:tr w:rsidR="007C0D28" w:rsidRPr="00F80F54" w14:paraId="6C4352F7" w14:textId="77777777" w:rsidTr="007C0D28">
        <w:tc>
          <w:tcPr>
            <w:tcW w:w="392" w:type="pct"/>
          </w:tcPr>
          <w:p w14:paraId="2B47C14C" w14:textId="77777777" w:rsidR="007C0D28" w:rsidRPr="007C0D28" w:rsidRDefault="007C0D28" w:rsidP="00F80F54">
            <w:r w:rsidRPr="007C0D28">
              <w:rPr>
                <w:bCs/>
              </w:rPr>
              <w:t>457</w:t>
            </w:r>
          </w:p>
        </w:tc>
        <w:tc>
          <w:tcPr>
            <w:tcW w:w="1919" w:type="pct"/>
          </w:tcPr>
          <w:p w14:paraId="7D247E19" w14:textId="77777777" w:rsidR="007C0D28" w:rsidRPr="00F80F54" w:rsidRDefault="007C0D28" w:rsidP="00F80F54">
            <w:r w:rsidRPr="00F80F54">
              <w:t>Chlamydophila psittaci 6BC</w:t>
            </w:r>
          </w:p>
        </w:tc>
        <w:tc>
          <w:tcPr>
            <w:tcW w:w="1661" w:type="pct"/>
          </w:tcPr>
          <w:p w14:paraId="7C067027" w14:textId="77777777" w:rsidR="007C0D28" w:rsidRPr="00F80F54" w:rsidRDefault="007C0D28" w:rsidP="00F80F54">
            <w:r w:rsidRPr="00F80F54">
              <w:t>Chlamydiae</w:t>
            </w:r>
          </w:p>
        </w:tc>
        <w:tc>
          <w:tcPr>
            <w:tcW w:w="1028" w:type="pct"/>
          </w:tcPr>
          <w:p w14:paraId="1E0977BD" w14:textId="77777777" w:rsidR="007C0D28" w:rsidRPr="00F80F54" w:rsidRDefault="007C0D28" w:rsidP="00F80F54">
            <w:r w:rsidRPr="00F80F54">
              <w:t>bacteria</w:t>
            </w:r>
          </w:p>
        </w:tc>
      </w:tr>
      <w:tr w:rsidR="007C0D28" w:rsidRPr="00F80F54" w14:paraId="0F16C9A1" w14:textId="77777777" w:rsidTr="007C0D28">
        <w:tc>
          <w:tcPr>
            <w:tcW w:w="392" w:type="pct"/>
          </w:tcPr>
          <w:p w14:paraId="6DD2CE9B" w14:textId="77777777" w:rsidR="007C0D28" w:rsidRPr="007C0D28" w:rsidRDefault="007C0D28" w:rsidP="00F80F54">
            <w:r w:rsidRPr="007C0D28">
              <w:rPr>
                <w:bCs/>
              </w:rPr>
              <w:t>458</w:t>
            </w:r>
          </w:p>
        </w:tc>
        <w:tc>
          <w:tcPr>
            <w:tcW w:w="1919" w:type="pct"/>
          </w:tcPr>
          <w:p w14:paraId="632C699E" w14:textId="77777777" w:rsidR="007C0D28" w:rsidRPr="00F80F54" w:rsidRDefault="007C0D28" w:rsidP="00F80F54">
            <w:r w:rsidRPr="00F80F54">
              <w:t>Candidatus Azobacteroides pseudotrichonymphae genomovar. CFP2</w:t>
            </w:r>
          </w:p>
        </w:tc>
        <w:tc>
          <w:tcPr>
            <w:tcW w:w="1661" w:type="pct"/>
          </w:tcPr>
          <w:p w14:paraId="39DCAAF7" w14:textId="77777777" w:rsidR="007C0D28" w:rsidRPr="00F80F54" w:rsidRDefault="007C0D28" w:rsidP="00F80F54">
            <w:r w:rsidRPr="00F80F54">
              <w:t>Bacteroidetes</w:t>
            </w:r>
          </w:p>
        </w:tc>
        <w:tc>
          <w:tcPr>
            <w:tcW w:w="1028" w:type="pct"/>
          </w:tcPr>
          <w:p w14:paraId="61979407" w14:textId="77777777" w:rsidR="007C0D28" w:rsidRPr="00F80F54" w:rsidRDefault="007C0D28" w:rsidP="00F80F54">
            <w:r w:rsidRPr="00F80F54">
              <w:t>bacteria</w:t>
            </w:r>
          </w:p>
        </w:tc>
      </w:tr>
      <w:tr w:rsidR="007C0D28" w:rsidRPr="00F80F54" w14:paraId="2FC8ECA2" w14:textId="77777777" w:rsidTr="007C0D28">
        <w:tc>
          <w:tcPr>
            <w:tcW w:w="392" w:type="pct"/>
          </w:tcPr>
          <w:p w14:paraId="7841ED57" w14:textId="77777777" w:rsidR="007C0D28" w:rsidRPr="007C0D28" w:rsidRDefault="007C0D28" w:rsidP="00F80F54">
            <w:r w:rsidRPr="007C0D28">
              <w:rPr>
                <w:bCs/>
              </w:rPr>
              <w:t>459</w:t>
            </w:r>
          </w:p>
        </w:tc>
        <w:tc>
          <w:tcPr>
            <w:tcW w:w="1919" w:type="pct"/>
          </w:tcPr>
          <w:p w14:paraId="3CCFC438" w14:textId="77777777" w:rsidR="007C0D28" w:rsidRPr="00F80F54" w:rsidRDefault="007C0D28" w:rsidP="00F80F54">
            <w:r w:rsidRPr="00F80F54">
              <w:t>Candidatus Sulcia muelleri DMIN</w:t>
            </w:r>
          </w:p>
        </w:tc>
        <w:tc>
          <w:tcPr>
            <w:tcW w:w="1661" w:type="pct"/>
          </w:tcPr>
          <w:p w14:paraId="09A76752" w14:textId="77777777" w:rsidR="007C0D28" w:rsidRPr="00F80F54" w:rsidRDefault="007C0D28" w:rsidP="00F80F54">
            <w:r w:rsidRPr="00F80F54">
              <w:t>Bacteroidetes</w:t>
            </w:r>
          </w:p>
        </w:tc>
        <w:tc>
          <w:tcPr>
            <w:tcW w:w="1028" w:type="pct"/>
          </w:tcPr>
          <w:p w14:paraId="7633797F" w14:textId="77777777" w:rsidR="007C0D28" w:rsidRPr="00F80F54" w:rsidRDefault="007C0D28" w:rsidP="00F80F54">
            <w:r w:rsidRPr="00F80F54">
              <w:t>bacteria</w:t>
            </w:r>
          </w:p>
        </w:tc>
      </w:tr>
      <w:tr w:rsidR="007C0D28" w:rsidRPr="00F80F54" w14:paraId="5F6A134C" w14:textId="77777777" w:rsidTr="007C0D28">
        <w:tc>
          <w:tcPr>
            <w:tcW w:w="392" w:type="pct"/>
          </w:tcPr>
          <w:p w14:paraId="4A2AC11E" w14:textId="77777777" w:rsidR="007C0D28" w:rsidRPr="007C0D28" w:rsidRDefault="007C0D28" w:rsidP="00F80F54">
            <w:r w:rsidRPr="007C0D28">
              <w:rPr>
                <w:bCs/>
              </w:rPr>
              <w:t>460</w:t>
            </w:r>
          </w:p>
        </w:tc>
        <w:tc>
          <w:tcPr>
            <w:tcW w:w="1919" w:type="pct"/>
          </w:tcPr>
          <w:p w14:paraId="4E414915" w14:textId="77777777" w:rsidR="007C0D28" w:rsidRPr="00F80F54" w:rsidRDefault="007C0D28" w:rsidP="00F80F54">
            <w:r w:rsidRPr="00F80F54">
              <w:t>Campylobacter curvus 525.92</w:t>
            </w:r>
          </w:p>
        </w:tc>
        <w:tc>
          <w:tcPr>
            <w:tcW w:w="1661" w:type="pct"/>
          </w:tcPr>
          <w:p w14:paraId="399D8871" w14:textId="77777777" w:rsidR="007C0D28" w:rsidRPr="00F80F54" w:rsidRDefault="007C0D28" w:rsidP="00F80F54">
            <w:r w:rsidRPr="00F80F54">
              <w:t>Epsilonproteobacteria</w:t>
            </w:r>
          </w:p>
        </w:tc>
        <w:tc>
          <w:tcPr>
            <w:tcW w:w="1028" w:type="pct"/>
          </w:tcPr>
          <w:p w14:paraId="6B881A69" w14:textId="77777777" w:rsidR="007C0D28" w:rsidRPr="00F80F54" w:rsidRDefault="007C0D28" w:rsidP="00F80F54">
            <w:r w:rsidRPr="00F80F54">
              <w:t>bacteria</w:t>
            </w:r>
          </w:p>
        </w:tc>
      </w:tr>
      <w:tr w:rsidR="007C0D28" w:rsidRPr="00F80F54" w14:paraId="31E6D6E2" w14:textId="77777777" w:rsidTr="007C0D28">
        <w:tc>
          <w:tcPr>
            <w:tcW w:w="392" w:type="pct"/>
          </w:tcPr>
          <w:p w14:paraId="03732CD8" w14:textId="77777777" w:rsidR="007C0D28" w:rsidRPr="007C0D28" w:rsidRDefault="007C0D28" w:rsidP="00F80F54">
            <w:r w:rsidRPr="007C0D28">
              <w:rPr>
                <w:bCs/>
              </w:rPr>
              <w:t>461</w:t>
            </w:r>
          </w:p>
        </w:tc>
        <w:tc>
          <w:tcPr>
            <w:tcW w:w="1919" w:type="pct"/>
          </w:tcPr>
          <w:p w14:paraId="3CC065EC" w14:textId="77777777" w:rsidR="007C0D28" w:rsidRPr="00F80F54" w:rsidRDefault="007C0D28" w:rsidP="00F80F54">
            <w:r w:rsidRPr="00F80F54">
              <w:t>Nitratiruptor sp. SB155-2</w:t>
            </w:r>
          </w:p>
        </w:tc>
        <w:tc>
          <w:tcPr>
            <w:tcW w:w="1661" w:type="pct"/>
          </w:tcPr>
          <w:p w14:paraId="3C12E0A2" w14:textId="77777777" w:rsidR="007C0D28" w:rsidRPr="00F80F54" w:rsidRDefault="007C0D28" w:rsidP="00F80F54">
            <w:r w:rsidRPr="00F80F54">
              <w:t>Epsilonproteobacteria</w:t>
            </w:r>
          </w:p>
        </w:tc>
        <w:tc>
          <w:tcPr>
            <w:tcW w:w="1028" w:type="pct"/>
          </w:tcPr>
          <w:p w14:paraId="3B406EC9" w14:textId="77777777" w:rsidR="007C0D28" w:rsidRPr="00F80F54" w:rsidRDefault="007C0D28" w:rsidP="00F80F54">
            <w:r w:rsidRPr="00F80F54">
              <w:t>bacteria</w:t>
            </w:r>
          </w:p>
        </w:tc>
      </w:tr>
      <w:tr w:rsidR="007C0D28" w:rsidRPr="00F80F54" w14:paraId="3F1B3A82" w14:textId="77777777" w:rsidTr="007C0D28">
        <w:tc>
          <w:tcPr>
            <w:tcW w:w="392" w:type="pct"/>
          </w:tcPr>
          <w:p w14:paraId="7FCE68F9" w14:textId="77777777" w:rsidR="007C0D28" w:rsidRPr="007C0D28" w:rsidRDefault="007C0D28" w:rsidP="00F80F54">
            <w:r w:rsidRPr="007C0D28">
              <w:rPr>
                <w:bCs/>
              </w:rPr>
              <w:t>462</w:t>
            </w:r>
          </w:p>
        </w:tc>
        <w:tc>
          <w:tcPr>
            <w:tcW w:w="1919" w:type="pct"/>
          </w:tcPr>
          <w:p w14:paraId="4A3B8516" w14:textId="77777777" w:rsidR="007C0D28" w:rsidRPr="00F80F54" w:rsidRDefault="007C0D28" w:rsidP="00F80F54">
            <w:r w:rsidRPr="00F80F54">
              <w:t>Sulfurovum sp. NBC37-1</w:t>
            </w:r>
          </w:p>
        </w:tc>
        <w:tc>
          <w:tcPr>
            <w:tcW w:w="1661" w:type="pct"/>
          </w:tcPr>
          <w:p w14:paraId="686D7E19" w14:textId="77777777" w:rsidR="007C0D28" w:rsidRPr="00F80F54" w:rsidRDefault="007C0D28" w:rsidP="00F80F54">
            <w:r w:rsidRPr="00F80F54">
              <w:t>Epsilonproteobacteria</w:t>
            </w:r>
          </w:p>
        </w:tc>
        <w:tc>
          <w:tcPr>
            <w:tcW w:w="1028" w:type="pct"/>
          </w:tcPr>
          <w:p w14:paraId="4B8B6E81" w14:textId="77777777" w:rsidR="007C0D28" w:rsidRPr="00F80F54" w:rsidRDefault="007C0D28" w:rsidP="00F80F54">
            <w:r w:rsidRPr="00F80F54">
              <w:t>bacteria</w:t>
            </w:r>
          </w:p>
        </w:tc>
      </w:tr>
      <w:tr w:rsidR="007C0D28" w:rsidRPr="00F80F54" w14:paraId="4D664AC5" w14:textId="77777777" w:rsidTr="007C0D28">
        <w:tc>
          <w:tcPr>
            <w:tcW w:w="392" w:type="pct"/>
          </w:tcPr>
          <w:p w14:paraId="12A0596F" w14:textId="77777777" w:rsidR="007C0D28" w:rsidRPr="007C0D28" w:rsidRDefault="007C0D28" w:rsidP="00F80F54">
            <w:r w:rsidRPr="007C0D28">
              <w:rPr>
                <w:bCs/>
              </w:rPr>
              <w:t>463</w:t>
            </w:r>
          </w:p>
        </w:tc>
        <w:tc>
          <w:tcPr>
            <w:tcW w:w="1919" w:type="pct"/>
          </w:tcPr>
          <w:p w14:paraId="367CBE1F" w14:textId="77777777" w:rsidR="007C0D28" w:rsidRPr="00F80F54" w:rsidRDefault="007C0D28" w:rsidP="00F80F54">
            <w:r w:rsidRPr="00F80F54">
              <w:t>Bdellovibrio bacteriovorus HD100</w:t>
            </w:r>
          </w:p>
        </w:tc>
        <w:tc>
          <w:tcPr>
            <w:tcW w:w="1661" w:type="pct"/>
          </w:tcPr>
          <w:p w14:paraId="6A968207" w14:textId="77777777" w:rsidR="007C0D28" w:rsidRPr="00F80F54" w:rsidRDefault="007C0D28" w:rsidP="00F80F54">
            <w:r w:rsidRPr="00F80F54">
              <w:t>Deltaproteobacteria</w:t>
            </w:r>
          </w:p>
        </w:tc>
        <w:tc>
          <w:tcPr>
            <w:tcW w:w="1028" w:type="pct"/>
          </w:tcPr>
          <w:p w14:paraId="2B072D6C" w14:textId="77777777" w:rsidR="007C0D28" w:rsidRPr="00F80F54" w:rsidRDefault="007C0D28" w:rsidP="00F80F54">
            <w:r w:rsidRPr="00F80F54">
              <w:t>bacteria</w:t>
            </w:r>
          </w:p>
        </w:tc>
      </w:tr>
      <w:tr w:rsidR="007C0D28" w:rsidRPr="00F80F54" w14:paraId="7C2B9C10" w14:textId="77777777" w:rsidTr="007C0D28">
        <w:tc>
          <w:tcPr>
            <w:tcW w:w="392" w:type="pct"/>
          </w:tcPr>
          <w:p w14:paraId="684F4CCB" w14:textId="77777777" w:rsidR="007C0D28" w:rsidRPr="007C0D28" w:rsidRDefault="007C0D28" w:rsidP="00F80F54">
            <w:r w:rsidRPr="007C0D28">
              <w:rPr>
                <w:bCs/>
              </w:rPr>
              <w:t>464</w:t>
            </w:r>
          </w:p>
        </w:tc>
        <w:tc>
          <w:tcPr>
            <w:tcW w:w="1919" w:type="pct"/>
          </w:tcPr>
          <w:p w14:paraId="0DBF8EEA" w14:textId="77777777" w:rsidR="007C0D28" w:rsidRPr="00F80F54" w:rsidRDefault="007C0D28" w:rsidP="00F80F54">
            <w:r w:rsidRPr="00F80F54">
              <w:t>Desulfovibrio vulgaris DP4</w:t>
            </w:r>
          </w:p>
        </w:tc>
        <w:tc>
          <w:tcPr>
            <w:tcW w:w="1661" w:type="pct"/>
          </w:tcPr>
          <w:p w14:paraId="08DA6175" w14:textId="77777777" w:rsidR="007C0D28" w:rsidRPr="00F80F54" w:rsidRDefault="007C0D28" w:rsidP="00F80F54">
            <w:r w:rsidRPr="00F80F54">
              <w:t>Deltaproteobacteria</w:t>
            </w:r>
          </w:p>
        </w:tc>
        <w:tc>
          <w:tcPr>
            <w:tcW w:w="1028" w:type="pct"/>
          </w:tcPr>
          <w:p w14:paraId="3CD96CB1" w14:textId="77777777" w:rsidR="007C0D28" w:rsidRPr="00F80F54" w:rsidRDefault="007C0D28" w:rsidP="00F80F54">
            <w:r w:rsidRPr="00F80F54">
              <w:t>bacteria</w:t>
            </w:r>
          </w:p>
        </w:tc>
      </w:tr>
      <w:tr w:rsidR="007C0D28" w:rsidRPr="00F80F54" w14:paraId="15329EFB" w14:textId="77777777" w:rsidTr="007C0D28">
        <w:tc>
          <w:tcPr>
            <w:tcW w:w="392" w:type="pct"/>
          </w:tcPr>
          <w:p w14:paraId="300F02E1" w14:textId="77777777" w:rsidR="007C0D28" w:rsidRPr="007C0D28" w:rsidRDefault="007C0D28" w:rsidP="00F80F54">
            <w:r w:rsidRPr="007C0D28">
              <w:rPr>
                <w:bCs/>
              </w:rPr>
              <w:t>465</w:t>
            </w:r>
          </w:p>
        </w:tc>
        <w:tc>
          <w:tcPr>
            <w:tcW w:w="1919" w:type="pct"/>
          </w:tcPr>
          <w:p w14:paraId="3365F7F9" w14:textId="77777777" w:rsidR="007C0D28" w:rsidRPr="00F80F54" w:rsidRDefault="007C0D28" w:rsidP="00F80F54">
            <w:r w:rsidRPr="00F80F54">
              <w:t>Geobacter sulfurreducens PCA</w:t>
            </w:r>
          </w:p>
        </w:tc>
        <w:tc>
          <w:tcPr>
            <w:tcW w:w="1661" w:type="pct"/>
          </w:tcPr>
          <w:p w14:paraId="69E6D69C" w14:textId="77777777" w:rsidR="007C0D28" w:rsidRPr="00F80F54" w:rsidRDefault="007C0D28" w:rsidP="00F80F54">
            <w:r w:rsidRPr="00F80F54">
              <w:t>Deltaproteobacteria</w:t>
            </w:r>
          </w:p>
        </w:tc>
        <w:tc>
          <w:tcPr>
            <w:tcW w:w="1028" w:type="pct"/>
          </w:tcPr>
          <w:p w14:paraId="57C3FFA1" w14:textId="77777777" w:rsidR="007C0D28" w:rsidRPr="00F80F54" w:rsidRDefault="007C0D28" w:rsidP="00F80F54">
            <w:r w:rsidRPr="00F80F54">
              <w:t>bacteria</w:t>
            </w:r>
          </w:p>
        </w:tc>
      </w:tr>
      <w:tr w:rsidR="007C0D28" w:rsidRPr="00F80F54" w14:paraId="1E0528D9" w14:textId="77777777" w:rsidTr="007C0D28">
        <w:tc>
          <w:tcPr>
            <w:tcW w:w="392" w:type="pct"/>
          </w:tcPr>
          <w:p w14:paraId="5209AE57" w14:textId="77777777" w:rsidR="007C0D28" w:rsidRPr="007C0D28" w:rsidRDefault="007C0D28" w:rsidP="00F80F54">
            <w:r w:rsidRPr="007C0D28">
              <w:rPr>
                <w:bCs/>
              </w:rPr>
              <w:t>466</w:t>
            </w:r>
          </w:p>
        </w:tc>
        <w:tc>
          <w:tcPr>
            <w:tcW w:w="1919" w:type="pct"/>
          </w:tcPr>
          <w:p w14:paraId="2FDED2B4" w14:textId="77777777" w:rsidR="007C0D28" w:rsidRPr="00F80F54" w:rsidRDefault="007C0D28" w:rsidP="00F80F54">
            <w:r w:rsidRPr="00F80F54">
              <w:t>Sorangium cellulosum So ce 56</w:t>
            </w:r>
          </w:p>
        </w:tc>
        <w:tc>
          <w:tcPr>
            <w:tcW w:w="1661" w:type="pct"/>
          </w:tcPr>
          <w:p w14:paraId="12460E66" w14:textId="77777777" w:rsidR="007C0D28" w:rsidRPr="00F80F54" w:rsidRDefault="007C0D28" w:rsidP="00F80F54">
            <w:r w:rsidRPr="00F80F54">
              <w:t>Deltaproteobacteria</w:t>
            </w:r>
          </w:p>
        </w:tc>
        <w:tc>
          <w:tcPr>
            <w:tcW w:w="1028" w:type="pct"/>
          </w:tcPr>
          <w:p w14:paraId="24A30BB7" w14:textId="77777777" w:rsidR="007C0D28" w:rsidRPr="00F80F54" w:rsidRDefault="007C0D28" w:rsidP="00F80F54">
            <w:r w:rsidRPr="00F80F54">
              <w:t>bacteria</w:t>
            </w:r>
          </w:p>
        </w:tc>
      </w:tr>
      <w:tr w:rsidR="007C0D28" w:rsidRPr="00F80F54" w14:paraId="0B7632B7" w14:textId="77777777" w:rsidTr="007C0D28">
        <w:tc>
          <w:tcPr>
            <w:tcW w:w="392" w:type="pct"/>
          </w:tcPr>
          <w:p w14:paraId="46FCDD9B" w14:textId="77777777" w:rsidR="007C0D28" w:rsidRPr="007C0D28" w:rsidRDefault="007C0D28" w:rsidP="00F80F54">
            <w:r w:rsidRPr="007C0D28">
              <w:rPr>
                <w:bCs/>
              </w:rPr>
              <w:t>467</w:t>
            </w:r>
          </w:p>
        </w:tc>
        <w:tc>
          <w:tcPr>
            <w:tcW w:w="1919" w:type="pct"/>
          </w:tcPr>
          <w:p w14:paraId="1FBE9927" w14:textId="77777777" w:rsidR="007C0D28" w:rsidRPr="00F80F54" w:rsidRDefault="007C0D28" w:rsidP="00F80F54">
            <w:r w:rsidRPr="00F80F54">
              <w:t>Syntrophus aciditrophicus SB</w:t>
            </w:r>
          </w:p>
        </w:tc>
        <w:tc>
          <w:tcPr>
            <w:tcW w:w="1661" w:type="pct"/>
          </w:tcPr>
          <w:p w14:paraId="6E06346C" w14:textId="77777777" w:rsidR="007C0D28" w:rsidRPr="00F80F54" w:rsidRDefault="007C0D28" w:rsidP="00F80F54">
            <w:r w:rsidRPr="00F80F54">
              <w:t>Deltaproteobacteria</w:t>
            </w:r>
          </w:p>
        </w:tc>
        <w:tc>
          <w:tcPr>
            <w:tcW w:w="1028" w:type="pct"/>
          </w:tcPr>
          <w:p w14:paraId="7F160978" w14:textId="77777777" w:rsidR="007C0D28" w:rsidRPr="00F80F54" w:rsidRDefault="007C0D28" w:rsidP="00F80F54">
            <w:r w:rsidRPr="00F80F54">
              <w:t>bacteria</w:t>
            </w:r>
          </w:p>
        </w:tc>
      </w:tr>
      <w:tr w:rsidR="007C0D28" w:rsidRPr="00F80F54" w14:paraId="6C738BCB" w14:textId="77777777" w:rsidTr="007C0D28">
        <w:tc>
          <w:tcPr>
            <w:tcW w:w="392" w:type="pct"/>
          </w:tcPr>
          <w:p w14:paraId="50843C2B" w14:textId="77777777" w:rsidR="007C0D28" w:rsidRPr="007C0D28" w:rsidRDefault="007C0D28" w:rsidP="00F80F54">
            <w:r w:rsidRPr="007C0D28">
              <w:rPr>
                <w:bCs/>
              </w:rPr>
              <w:t>468</w:t>
            </w:r>
          </w:p>
        </w:tc>
        <w:tc>
          <w:tcPr>
            <w:tcW w:w="1919" w:type="pct"/>
          </w:tcPr>
          <w:p w14:paraId="6C7B635A" w14:textId="77777777" w:rsidR="007C0D28" w:rsidRPr="00F80F54" w:rsidRDefault="007C0D28" w:rsidP="00F80F54">
            <w:r w:rsidRPr="00F80F54">
              <w:t>Agrobacterium fabrum</w:t>
            </w:r>
          </w:p>
        </w:tc>
        <w:tc>
          <w:tcPr>
            <w:tcW w:w="1661" w:type="pct"/>
          </w:tcPr>
          <w:p w14:paraId="549F7026" w14:textId="77777777" w:rsidR="007C0D28" w:rsidRPr="00F80F54" w:rsidRDefault="007C0D28" w:rsidP="00F80F54">
            <w:r w:rsidRPr="00F80F54">
              <w:t>Alphaproteobacteria</w:t>
            </w:r>
          </w:p>
        </w:tc>
        <w:tc>
          <w:tcPr>
            <w:tcW w:w="1028" w:type="pct"/>
          </w:tcPr>
          <w:p w14:paraId="039E56C6" w14:textId="77777777" w:rsidR="007C0D28" w:rsidRPr="00F80F54" w:rsidRDefault="007C0D28" w:rsidP="00F80F54">
            <w:r w:rsidRPr="00F80F54">
              <w:t>bacteria</w:t>
            </w:r>
          </w:p>
        </w:tc>
      </w:tr>
      <w:tr w:rsidR="007C0D28" w:rsidRPr="00F80F54" w14:paraId="649E5A79" w14:textId="77777777" w:rsidTr="007C0D28">
        <w:tc>
          <w:tcPr>
            <w:tcW w:w="392" w:type="pct"/>
          </w:tcPr>
          <w:p w14:paraId="27C6EED9" w14:textId="77777777" w:rsidR="007C0D28" w:rsidRPr="007C0D28" w:rsidRDefault="007C0D28" w:rsidP="00F80F54">
            <w:r w:rsidRPr="007C0D28">
              <w:rPr>
                <w:bCs/>
              </w:rPr>
              <w:t>469</w:t>
            </w:r>
          </w:p>
        </w:tc>
        <w:tc>
          <w:tcPr>
            <w:tcW w:w="1919" w:type="pct"/>
          </w:tcPr>
          <w:p w14:paraId="5D15CEDA" w14:textId="77777777" w:rsidR="007C0D28" w:rsidRPr="00F80F54" w:rsidRDefault="007C0D28" w:rsidP="00F80F54">
            <w:r w:rsidRPr="00F80F54">
              <w:t>Caulobacter crescentus CB15</w:t>
            </w:r>
          </w:p>
        </w:tc>
        <w:tc>
          <w:tcPr>
            <w:tcW w:w="1661" w:type="pct"/>
          </w:tcPr>
          <w:p w14:paraId="28AD5EC8" w14:textId="77777777" w:rsidR="007C0D28" w:rsidRPr="00F80F54" w:rsidRDefault="007C0D28" w:rsidP="00F80F54">
            <w:r w:rsidRPr="00F80F54">
              <w:t>Alphaproteobacteria</w:t>
            </w:r>
          </w:p>
        </w:tc>
        <w:tc>
          <w:tcPr>
            <w:tcW w:w="1028" w:type="pct"/>
          </w:tcPr>
          <w:p w14:paraId="1E19F37A" w14:textId="77777777" w:rsidR="007C0D28" w:rsidRPr="00F80F54" w:rsidRDefault="007C0D28" w:rsidP="00F80F54">
            <w:r w:rsidRPr="00F80F54">
              <w:t>bacteria</w:t>
            </w:r>
          </w:p>
        </w:tc>
      </w:tr>
      <w:tr w:rsidR="007C0D28" w:rsidRPr="00F80F54" w14:paraId="47267EFA" w14:textId="77777777" w:rsidTr="007C0D28">
        <w:tc>
          <w:tcPr>
            <w:tcW w:w="392" w:type="pct"/>
          </w:tcPr>
          <w:p w14:paraId="2A01B4EA" w14:textId="77777777" w:rsidR="007C0D28" w:rsidRPr="007C0D28" w:rsidRDefault="007C0D28" w:rsidP="00F80F54">
            <w:r w:rsidRPr="007C0D28">
              <w:rPr>
                <w:bCs/>
              </w:rPr>
              <w:t>470</w:t>
            </w:r>
          </w:p>
        </w:tc>
        <w:tc>
          <w:tcPr>
            <w:tcW w:w="1919" w:type="pct"/>
          </w:tcPr>
          <w:p w14:paraId="21CAE9A9" w14:textId="77777777" w:rsidR="007C0D28" w:rsidRPr="00F80F54" w:rsidRDefault="007C0D28" w:rsidP="00F80F54">
            <w:r w:rsidRPr="00F80F54">
              <w:t>Ehrlichia canis str. Jake</w:t>
            </w:r>
          </w:p>
        </w:tc>
        <w:tc>
          <w:tcPr>
            <w:tcW w:w="1661" w:type="pct"/>
          </w:tcPr>
          <w:p w14:paraId="0072C3DA" w14:textId="77777777" w:rsidR="007C0D28" w:rsidRPr="00F80F54" w:rsidRDefault="007C0D28" w:rsidP="00F80F54">
            <w:r w:rsidRPr="00F80F54">
              <w:t>Alphaproteobacteria</w:t>
            </w:r>
          </w:p>
        </w:tc>
        <w:tc>
          <w:tcPr>
            <w:tcW w:w="1028" w:type="pct"/>
          </w:tcPr>
          <w:p w14:paraId="4DD0324C" w14:textId="77777777" w:rsidR="007C0D28" w:rsidRPr="00F80F54" w:rsidRDefault="007C0D28" w:rsidP="00F80F54">
            <w:r w:rsidRPr="00F80F54">
              <w:t>bacteria</w:t>
            </w:r>
          </w:p>
        </w:tc>
      </w:tr>
      <w:tr w:rsidR="007C0D28" w:rsidRPr="00F80F54" w14:paraId="71F13FA9" w14:textId="77777777" w:rsidTr="007C0D28">
        <w:tc>
          <w:tcPr>
            <w:tcW w:w="392" w:type="pct"/>
          </w:tcPr>
          <w:p w14:paraId="2AE21B4E" w14:textId="77777777" w:rsidR="007C0D28" w:rsidRPr="007C0D28" w:rsidRDefault="007C0D28" w:rsidP="00F80F54">
            <w:r w:rsidRPr="007C0D28">
              <w:rPr>
                <w:bCs/>
              </w:rPr>
              <w:t>471</w:t>
            </w:r>
          </w:p>
        </w:tc>
        <w:tc>
          <w:tcPr>
            <w:tcW w:w="1919" w:type="pct"/>
          </w:tcPr>
          <w:p w14:paraId="5637C1C9" w14:textId="77777777" w:rsidR="007C0D28" w:rsidRPr="00F80F54" w:rsidRDefault="007C0D28" w:rsidP="00F80F54">
            <w:r w:rsidRPr="00F80F54">
              <w:t>Maricaulis maris MCS10</w:t>
            </w:r>
          </w:p>
        </w:tc>
        <w:tc>
          <w:tcPr>
            <w:tcW w:w="1661" w:type="pct"/>
          </w:tcPr>
          <w:p w14:paraId="34122179" w14:textId="77777777" w:rsidR="007C0D28" w:rsidRPr="00F80F54" w:rsidRDefault="007C0D28" w:rsidP="00F80F54">
            <w:r w:rsidRPr="00F80F54">
              <w:t>Alphaproteobacteria</w:t>
            </w:r>
          </w:p>
        </w:tc>
        <w:tc>
          <w:tcPr>
            <w:tcW w:w="1028" w:type="pct"/>
          </w:tcPr>
          <w:p w14:paraId="369AF68D" w14:textId="77777777" w:rsidR="007C0D28" w:rsidRPr="00F80F54" w:rsidRDefault="007C0D28" w:rsidP="00F80F54">
            <w:r w:rsidRPr="00F80F54">
              <w:t>bacteria</w:t>
            </w:r>
          </w:p>
        </w:tc>
      </w:tr>
      <w:tr w:rsidR="007C0D28" w:rsidRPr="00F80F54" w14:paraId="74381DD0" w14:textId="77777777" w:rsidTr="007C0D28">
        <w:tc>
          <w:tcPr>
            <w:tcW w:w="392" w:type="pct"/>
          </w:tcPr>
          <w:p w14:paraId="4F241853" w14:textId="77777777" w:rsidR="007C0D28" w:rsidRPr="007C0D28" w:rsidRDefault="007C0D28" w:rsidP="00F80F54">
            <w:r w:rsidRPr="007C0D28">
              <w:rPr>
                <w:bCs/>
              </w:rPr>
              <w:t>472</w:t>
            </w:r>
          </w:p>
        </w:tc>
        <w:tc>
          <w:tcPr>
            <w:tcW w:w="1919" w:type="pct"/>
          </w:tcPr>
          <w:p w14:paraId="679D240B" w14:textId="77777777" w:rsidR="007C0D28" w:rsidRPr="00F80F54" w:rsidRDefault="007C0D28" w:rsidP="00F80F54">
            <w:r w:rsidRPr="00F80F54">
              <w:t>Zymomonas mobilis subsp. mobilis ZM4</w:t>
            </w:r>
          </w:p>
        </w:tc>
        <w:tc>
          <w:tcPr>
            <w:tcW w:w="1661" w:type="pct"/>
          </w:tcPr>
          <w:p w14:paraId="127CAC91" w14:textId="77777777" w:rsidR="007C0D28" w:rsidRPr="00F80F54" w:rsidRDefault="007C0D28" w:rsidP="00F80F54">
            <w:r w:rsidRPr="00F80F54">
              <w:t>Alphaproteobacteria</w:t>
            </w:r>
          </w:p>
        </w:tc>
        <w:tc>
          <w:tcPr>
            <w:tcW w:w="1028" w:type="pct"/>
          </w:tcPr>
          <w:p w14:paraId="53F4DFBC" w14:textId="77777777" w:rsidR="007C0D28" w:rsidRPr="00F80F54" w:rsidRDefault="007C0D28" w:rsidP="00F80F54">
            <w:r w:rsidRPr="00F80F54">
              <w:t>bacteria</w:t>
            </w:r>
          </w:p>
        </w:tc>
      </w:tr>
      <w:tr w:rsidR="007C0D28" w:rsidRPr="00F80F54" w14:paraId="6F883607" w14:textId="77777777" w:rsidTr="007C0D28">
        <w:tc>
          <w:tcPr>
            <w:tcW w:w="392" w:type="pct"/>
          </w:tcPr>
          <w:p w14:paraId="27DCB1B2" w14:textId="77777777" w:rsidR="007C0D28" w:rsidRPr="007C0D28" w:rsidRDefault="007C0D28" w:rsidP="00F80F54">
            <w:r w:rsidRPr="007C0D28">
              <w:rPr>
                <w:bCs/>
              </w:rPr>
              <w:t>473</w:t>
            </w:r>
          </w:p>
        </w:tc>
        <w:tc>
          <w:tcPr>
            <w:tcW w:w="1919" w:type="pct"/>
          </w:tcPr>
          <w:p w14:paraId="1C8DF8FE" w14:textId="77777777" w:rsidR="007C0D28" w:rsidRPr="00F80F54" w:rsidRDefault="007C0D28" w:rsidP="00F80F54">
            <w:r w:rsidRPr="00F80F54">
              <w:t>Bordetella petrii DSM 12804</w:t>
            </w:r>
          </w:p>
        </w:tc>
        <w:tc>
          <w:tcPr>
            <w:tcW w:w="1661" w:type="pct"/>
          </w:tcPr>
          <w:p w14:paraId="0D95DEE6" w14:textId="77777777" w:rsidR="007C0D28" w:rsidRPr="00F80F54" w:rsidRDefault="007C0D28" w:rsidP="00F80F54">
            <w:r w:rsidRPr="00F80F54">
              <w:t>Betaproteobacteria</w:t>
            </w:r>
          </w:p>
        </w:tc>
        <w:tc>
          <w:tcPr>
            <w:tcW w:w="1028" w:type="pct"/>
          </w:tcPr>
          <w:p w14:paraId="4994E0FD" w14:textId="77777777" w:rsidR="007C0D28" w:rsidRPr="00F80F54" w:rsidRDefault="007C0D28" w:rsidP="00F80F54">
            <w:r w:rsidRPr="00F80F54">
              <w:t>bacteria</w:t>
            </w:r>
          </w:p>
        </w:tc>
      </w:tr>
      <w:tr w:rsidR="007C0D28" w:rsidRPr="00F80F54" w14:paraId="79830E25" w14:textId="77777777" w:rsidTr="007C0D28">
        <w:tc>
          <w:tcPr>
            <w:tcW w:w="392" w:type="pct"/>
          </w:tcPr>
          <w:p w14:paraId="578DAEDD" w14:textId="77777777" w:rsidR="007C0D28" w:rsidRPr="007C0D28" w:rsidRDefault="007C0D28" w:rsidP="00F80F54">
            <w:r w:rsidRPr="007C0D28">
              <w:rPr>
                <w:bCs/>
              </w:rPr>
              <w:t>474</w:t>
            </w:r>
          </w:p>
        </w:tc>
        <w:tc>
          <w:tcPr>
            <w:tcW w:w="1919" w:type="pct"/>
          </w:tcPr>
          <w:p w14:paraId="7BC61F90" w14:textId="77777777" w:rsidR="007C0D28" w:rsidRPr="00F80F54" w:rsidRDefault="007C0D28" w:rsidP="00F80F54">
            <w:r w:rsidRPr="00F80F54">
              <w:t>Chlamydia trachomatis G/9301</w:t>
            </w:r>
          </w:p>
        </w:tc>
        <w:tc>
          <w:tcPr>
            <w:tcW w:w="1661" w:type="pct"/>
          </w:tcPr>
          <w:p w14:paraId="7AB5D869" w14:textId="77777777" w:rsidR="007C0D28" w:rsidRPr="00F80F54" w:rsidRDefault="007C0D28" w:rsidP="00F80F54">
            <w:r w:rsidRPr="00F80F54">
              <w:t>Betaproteobacteria</w:t>
            </w:r>
          </w:p>
        </w:tc>
        <w:tc>
          <w:tcPr>
            <w:tcW w:w="1028" w:type="pct"/>
          </w:tcPr>
          <w:p w14:paraId="2D3C3326" w14:textId="77777777" w:rsidR="007C0D28" w:rsidRPr="00F80F54" w:rsidRDefault="007C0D28" w:rsidP="00F80F54">
            <w:r w:rsidRPr="00F80F54">
              <w:t>bacteria</w:t>
            </w:r>
          </w:p>
        </w:tc>
      </w:tr>
      <w:tr w:rsidR="007C0D28" w:rsidRPr="00F80F54" w14:paraId="68E66FC6" w14:textId="77777777" w:rsidTr="007C0D28">
        <w:tc>
          <w:tcPr>
            <w:tcW w:w="392" w:type="pct"/>
          </w:tcPr>
          <w:p w14:paraId="33C29D60" w14:textId="77777777" w:rsidR="007C0D28" w:rsidRPr="007C0D28" w:rsidRDefault="007C0D28" w:rsidP="00F80F54">
            <w:r w:rsidRPr="007C0D28">
              <w:rPr>
                <w:bCs/>
              </w:rPr>
              <w:t>475</w:t>
            </w:r>
          </w:p>
        </w:tc>
        <w:tc>
          <w:tcPr>
            <w:tcW w:w="1919" w:type="pct"/>
          </w:tcPr>
          <w:p w14:paraId="706F7465" w14:textId="77777777" w:rsidR="007C0D28" w:rsidRPr="00F80F54" w:rsidRDefault="007C0D28" w:rsidP="00F80F54">
            <w:r w:rsidRPr="00F80F54">
              <w:t>Dechloromonas aromatica RCB</w:t>
            </w:r>
          </w:p>
        </w:tc>
        <w:tc>
          <w:tcPr>
            <w:tcW w:w="1661" w:type="pct"/>
          </w:tcPr>
          <w:p w14:paraId="7ED1440B" w14:textId="77777777" w:rsidR="007C0D28" w:rsidRPr="00F80F54" w:rsidRDefault="007C0D28" w:rsidP="00F80F54">
            <w:r w:rsidRPr="00F80F54">
              <w:t>Betaproteobacteria</w:t>
            </w:r>
          </w:p>
        </w:tc>
        <w:tc>
          <w:tcPr>
            <w:tcW w:w="1028" w:type="pct"/>
          </w:tcPr>
          <w:p w14:paraId="3D2C55DA" w14:textId="77777777" w:rsidR="007C0D28" w:rsidRPr="00F80F54" w:rsidRDefault="007C0D28" w:rsidP="00F80F54">
            <w:r w:rsidRPr="00F80F54">
              <w:t>bacteria</w:t>
            </w:r>
          </w:p>
        </w:tc>
      </w:tr>
      <w:tr w:rsidR="007C0D28" w:rsidRPr="00F80F54" w14:paraId="4FBD337B" w14:textId="77777777" w:rsidTr="007C0D28">
        <w:tc>
          <w:tcPr>
            <w:tcW w:w="392" w:type="pct"/>
          </w:tcPr>
          <w:p w14:paraId="6B5AE820" w14:textId="77777777" w:rsidR="007C0D28" w:rsidRPr="007C0D28" w:rsidRDefault="007C0D28" w:rsidP="00F80F54">
            <w:r w:rsidRPr="007C0D28">
              <w:rPr>
                <w:bCs/>
              </w:rPr>
              <w:t>476</w:t>
            </w:r>
          </w:p>
        </w:tc>
        <w:tc>
          <w:tcPr>
            <w:tcW w:w="1919" w:type="pct"/>
          </w:tcPr>
          <w:p w14:paraId="148FFC37" w14:textId="77777777" w:rsidR="007C0D28" w:rsidRPr="00F80F54" w:rsidRDefault="007C0D28" w:rsidP="00F80F54">
            <w:r w:rsidRPr="00F80F54">
              <w:t>Methylobacillus flagellatus KT</w:t>
            </w:r>
          </w:p>
        </w:tc>
        <w:tc>
          <w:tcPr>
            <w:tcW w:w="1661" w:type="pct"/>
          </w:tcPr>
          <w:p w14:paraId="72CB78E2" w14:textId="77777777" w:rsidR="007C0D28" w:rsidRPr="00F80F54" w:rsidRDefault="007C0D28" w:rsidP="00F80F54">
            <w:r w:rsidRPr="00F80F54">
              <w:t>Betaproteobacteria</w:t>
            </w:r>
          </w:p>
        </w:tc>
        <w:tc>
          <w:tcPr>
            <w:tcW w:w="1028" w:type="pct"/>
          </w:tcPr>
          <w:p w14:paraId="02E96B12" w14:textId="77777777" w:rsidR="007C0D28" w:rsidRPr="00F80F54" w:rsidRDefault="007C0D28" w:rsidP="00F80F54">
            <w:r w:rsidRPr="00F80F54">
              <w:t>bacteria</w:t>
            </w:r>
          </w:p>
        </w:tc>
      </w:tr>
      <w:tr w:rsidR="007C0D28" w:rsidRPr="00F80F54" w14:paraId="28A711AB" w14:textId="77777777" w:rsidTr="007C0D28">
        <w:tc>
          <w:tcPr>
            <w:tcW w:w="392" w:type="pct"/>
          </w:tcPr>
          <w:p w14:paraId="286CDA64" w14:textId="77777777" w:rsidR="007C0D28" w:rsidRPr="007C0D28" w:rsidRDefault="007C0D28" w:rsidP="00F80F54">
            <w:r w:rsidRPr="007C0D28">
              <w:rPr>
                <w:bCs/>
              </w:rPr>
              <w:t>477</w:t>
            </w:r>
          </w:p>
        </w:tc>
        <w:tc>
          <w:tcPr>
            <w:tcW w:w="1919" w:type="pct"/>
          </w:tcPr>
          <w:p w14:paraId="54C7DD87" w14:textId="77777777" w:rsidR="007C0D28" w:rsidRPr="00F80F54" w:rsidRDefault="007C0D28" w:rsidP="00F80F54">
            <w:r w:rsidRPr="00F80F54">
              <w:t>Neisseria gonorrhoeae FA 1090</w:t>
            </w:r>
          </w:p>
        </w:tc>
        <w:tc>
          <w:tcPr>
            <w:tcW w:w="1661" w:type="pct"/>
          </w:tcPr>
          <w:p w14:paraId="128A6321" w14:textId="77777777" w:rsidR="007C0D28" w:rsidRPr="00F80F54" w:rsidRDefault="007C0D28" w:rsidP="00F80F54">
            <w:r w:rsidRPr="00F80F54">
              <w:t>Betaproteobacteria</w:t>
            </w:r>
          </w:p>
        </w:tc>
        <w:tc>
          <w:tcPr>
            <w:tcW w:w="1028" w:type="pct"/>
          </w:tcPr>
          <w:p w14:paraId="6209AFB8" w14:textId="77777777" w:rsidR="007C0D28" w:rsidRPr="00F80F54" w:rsidRDefault="007C0D28" w:rsidP="00F80F54">
            <w:r w:rsidRPr="00F80F54">
              <w:t>bacteria</w:t>
            </w:r>
          </w:p>
        </w:tc>
      </w:tr>
      <w:tr w:rsidR="007C0D28" w:rsidRPr="00F80F54" w14:paraId="013F558F" w14:textId="77777777" w:rsidTr="007C0D28">
        <w:tc>
          <w:tcPr>
            <w:tcW w:w="392" w:type="pct"/>
          </w:tcPr>
          <w:p w14:paraId="2C5D8F36" w14:textId="77777777" w:rsidR="007C0D28" w:rsidRPr="007C0D28" w:rsidRDefault="007C0D28" w:rsidP="00F80F54">
            <w:r w:rsidRPr="007C0D28">
              <w:rPr>
                <w:bCs/>
              </w:rPr>
              <w:t>478</w:t>
            </w:r>
          </w:p>
        </w:tc>
        <w:tc>
          <w:tcPr>
            <w:tcW w:w="1919" w:type="pct"/>
          </w:tcPr>
          <w:p w14:paraId="21F922AF" w14:textId="77777777" w:rsidR="007C0D28" w:rsidRPr="00F80F54" w:rsidRDefault="007C0D28" w:rsidP="00F80F54">
            <w:r w:rsidRPr="00F80F54">
              <w:t>Nitrosomonas europaea ATCC 19718</w:t>
            </w:r>
          </w:p>
        </w:tc>
        <w:tc>
          <w:tcPr>
            <w:tcW w:w="1661" w:type="pct"/>
          </w:tcPr>
          <w:p w14:paraId="6DB45E20" w14:textId="77777777" w:rsidR="007C0D28" w:rsidRPr="00F80F54" w:rsidRDefault="007C0D28" w:rsidP="00F80F54">
            <w:r w:rsidRPr="00F80F54">
              <w:t>Betaproteobacteria</w:t>
            </w:r>
          </w:p>
        </w:tc>
        <w:tc>
          <w:tcPr>
            <w:tcW w:w="1028" w:type="pct"/>
          </w:tcPr>
          <w:p w14:paraId="3B8BE790" w14:textId="77777777" w:rsidR="007C0D28" w:rsidRPr="00F80F54" w:rsidRDefault="007C0D28" w:rsidP="00F80F54">
            <w:r w:rsidRPr="00F80F54">
              <w:t>bacteria</w:t>
            </w:r>
          </w:p>
        </w:tc>
      </w:tr>
      <w:tr w:rsidR="007C0D28" w:rsidRPr="00F80F54" w14:paraId="1405F512" w14:textId="77777777" w:rsidTr="007C0D28">
        <w:tc>
          <w:tcPr>
            <w:tcW w:w="392" w:type="pct"/>
          </w:tcPr>
          <w:p w14:paraId="75C2050B" w14:textId="77777777" w:rsidR="007C0D28" w:rsidRPr="007C0D28" w:rsidRDefault="007C0D28" w:rsidP="00F80F54">
            <w:r w:rsidRPr="007C0D28">
              <w:rPr>
                <w:bCs/>
              </w:rPr>
              <w:t>479</w:t>
            </w:r>
          </w:p>
        </w:tc>
        <w:tc>
          <w:tcPr>
            <w:tcW w:w="1919" w:type="pct"/>
          </w:tcPr>
          <w:p w14:paraId="0AE6733F" w14:textId="77777777" w:rsidR="007C0D28" w:rsidRPr="00F80F54" w:rsidRDefault="007C0D28" w:rsidP="00F80F54">
            <w:r w:rsidRPr="00F80F54">
              <w:t>Thiobacillus denitrificans ATCC 25259</w:t>
            </w:r>
          </w:p>
        </w:tc>
        <w:tc>
          <w:tcPr>
            <w:tcW w:w="1661" w:type="pct"/>
          </w:tcPr>
          <w:p w14:paraId="45DFF2C8" w14:textId="77777777" w:rsidR="007C0D28" w:rsidRPr="00F80F54" w:rsidRDefault="007C0D28" w:rsidP="00F80F54">
            <w:r w:rsidRPr="00F80F54">
              <w:t>Betaproteobacteria</w:t>
            </w:r>
          </w:p>
        </w:tc>
        <w:tc>
          <w:tcPr>
            <w:tcW w:w="1028" w:type="pct"/>
          </w:tcPr>
          <w:p w14:paraId="3B71B3A8" w14:textId="77777777" w:rsidR="007C0D28" w:rsidRPr="00F80F54" w:rsidRDefault="007C0D28" w:rsidP="00F80F54">
            <w:r w:rsidRPr="00F80F54">
              <w:t>bacteria</w:t>
            </w:r>
          </w:p>
        </w:tc>
      </w:tr>
      <w:tr w:rsidR="007C0D28" w:rsidRPr="00F80F54" w14:paraId="50B61FE6" w14:textId="77777777" w:rsidTr="007C0D28">
        <w:tc>
          <w:tcPr>
            <w:tcW w:w="392" w:type="pct"/>
          </w:tcPr>
          <w:p w14:paraId="4397807E" w14:textId="77777777" w:rsidR="007C0D28" w:rsidRPr="007C0D28" w:rsidRDefault="007C0D28" w:rsidP="00F80F54">
            <w:r w:rsidRPr="007C0D28">
              <w:rPr>
                <w:bCs/>
              </w:rPr>
              <w:t>480</w:t>
            </w:r>
          </w:p>
        </w:tc>
        <w:tc>
          <w:tcPr>
            <w:tcW w:w="1919" w:type="pct"/>
          </w:tcPr>
          <w:p w14:paraId="144305D8" w14:textId="77777777" w:rsidR="007C0D28" w:rsidRPr="00F80F54" w:rsidRDefault="007C0D28" w:rsidP="00F80F54">
            <w:r w:rsidRPr="00F80F54">
              <w:t>Aeromonas hydrophila subsp. hydrophila ATCC 7966</w:t>
            </w:r>
          </w:p>
        </w:tc>
        <w:tc>
          <w:tcPr>
            <w:tcW w:w="1661" w:type="pct"/>
          </w:tcPr>
          <w:p w14:paraId="6A43E39E" w14:textId="77777777" w:rsidR="007C0D28" w:rsidRPr="00F80F54" w:rsidRDefault="007C0D28" w:rsidP="00F80F54">
            <w:r w:rsidRPr="00F80F54">
              <w:t>Gammaproteobacteria</w:t>
            </w:r>
          </w:p>
        </w:tc>
        <w:tc>
          <w:tcPr>
            <w:tcW w:w="1028" w:type="pct"/>
          </w:tcPr>
          <w:p w14:paraId="49800E6C" w14:textId="77777777" w:rsidR="007C0D28" w:rsidRPr="00F80F54" w:rsidRDefault="007C0D28" w:rsidP="00F80F54">
            <w:r w:rsidRPr="00F80F54">
              <w:t>bacteria</w:t>
            </w:r>
          </w:p>
        </w:tc>
      </w:tr>
      <w:tr w:rsidR="007C0D28" w:rsidRPr="00F80F54" w14:paraId="07E52CB2" w14:textId="77777777" w:rsidTr="007C0D28">
        <w:tc>
          <w:tcPr>
            <w:tcW w:w="392" w:type="pct"/>
          </w:tcPr>
          <w:p w14:paraId="75F28C26" w14:textId="77777777" w:rsidR="007C0D28" w:rsidRPr="007C0D28" w:rsidRDefault="007C0D28" w:rsidP="00F80F54">
            <w:r w:rsidRPr="007C0D28">
              <w:rPr>
                <w:bCs/>
              </w:rPr>
              <w:t>481</w:t>
            </w:r>
          </w:p>
        </w:tc>
        <w:tc>
          <w:tcPr>
            <w:tcW w:w="1919" w:type="pct"/>
          </w:tcPr>
          <w:p w14:paraId="56F32133" w14:textId="77777777" w:rsidR="007C0D28" w:rsidRPr="00F80F54" w:rsidRDefault="007C0D28" w:rsidP="00F80F54">
            <w:r w:rsidRPr="00F80F54">
              <w:t>Baumannia cicadellinicola str. Hc (Homalodisca coagulata)</w:t>
            </w:r>
          </w:p>
        </w:tc>
        <w:tc>
          <w:tcPr>
            <w:tcW w:w="1661" w:type="pct"/>
          </w:tcPr>
          <w:p w14:paraId="484D9358" w14:textId="77777777" w:rsidR="007C0D28" w:rsidRPr="00F80F54" w:rsidRDefault="007C0D28" w:rsidP="00F80F54">
            <w:r w:rsidRPr="00F80F54">
              <w:t>Gammaproteobacteria</w:t>
            </w:r>
          </w:p>
        </w:tc>
        <w:tc>
          <w:tcPr>
            <w:tcW w:w="1028" w:type="pct"/>
          </w:tcPr>
          <w:p w14:paraId="631A6D6F" w14:textId="77777777" w:rsidR="007C0D28" w:rsidRPr="00F80F54" w:rsidRDefault="007C0D28" w:rsidP="00F80F54">
            <w:r w:rsidRPr="00F80F54">
              <w:t>bacteria</w:t>
            </w:r>
          </w:p>
        </w:tc>
      </w:tr>
      <w:tr w:rsidR="007C0D28" w:rsidRPr="00F80F54" w14:paraId="03FBF9CB" w14:textId="77777777" w:rsidTr="007C0D28">
        <w:tc>
          <w:tcPr>
            <w:tcW w:w="392" w:type="pct"/>
          </w:tcPr>
          <w:p w14:paraId="7DF05551" w14:textId="77777777" w:rsidR="007C0D28" w:rsidRPr="007C0D28" w:rsidRDefault="007C0D28" w:rsidP="00F80F54">
            <w:r w:rsidRPr="007C0D28">
              <w:rPr>
                <w:bCs/>
              </w:rPr>
              <w:t>482</w:t>
            </w:r>
          </w:p>
        </w:tc>
        <w:tc>
          <w:tcPr>
            <w:tcW w:w="1919" w:type="pct"/>
          </w:tcPr>
          <w:p w14:paraId="6B67D529" w14:textId="77777777" w:rsidR="007C0D28" w:rsidRPr="00F80F54" w:rsidRDefault="007C0D28" w:rsidP="00F80F54">
            <w:r w:rsidRPr="00F80F54">
              <w:t>Candidatus Carsonella ruddii PV</w:t>
            </w:r>
          </w:p>
        </w:tc>
        <w:tc>
          <w:tcPr>
            <w:tcW w:w="1661" w:type="pct"/>
          </w:tcPr>
          <w:p w14:paraId="096985BA" w14:textId="77777777" w:rsidR="007C0D28" w:rsidRPr="00F80F54" w:rsidRDefault="007C0D28" w:rsidP="00F80F54">
            <w:r w:rsidRPr="00F80F54">
              <w:t>Gammaproteobacteria</w:t>
            </w:r>
          </w:p>
        </w:tc>
        <w:tc>
          <w:tcPr>
            <w:tcW w:w="1028" w:type="pct"/>
          </w:tcPr>
          <w:p w14:paraId="303BDF8D" w14:textId="77777777" w:rsidR="007C0D28" w:rsidRPr="00F80F54" w:rsidRDefault="007C0D28" w:rsidP="00F80F54">
            <w:r w:rsidRPr="00F80F54">
              <w:t>bacteria</w:t>
            </w:r>
          </w:p>
        </w:tc>
      </w:tr>
      <w:tr w:rsidR="007C0D28" w:rsidRPr="00F80F54" w14:paraId="248D0F02" w14:textId="77777777" w:rsidTr="007C0D28">
        <w:tc>
          <w:tcPr>
            <w:tcW w:w="392" w:type="pct"/>
          </w:tcPr>
          <w:p w14:paraId="74AAA4DA" w14:textId="77777777" w:rsidR="007C0D28" w:rsidRPr="007C0D28" w:rsidRDefault="007C0D28" w:rsidP="00F80F54">
            <w:r w:rsidRPr="007C0D28">
              <w:rPr>
                <w:bCs/>
              </w:rPr>
              <w:t>483</w:t>
            </w:r>
          </w:p>
        </w:tc>
        <w:tc>
          <w:tcPr>
            <w:tcW w:w="1919" w:type="pct"/>
          </w:tcPr>
          <w:p w14:paraId="33C7D65B" w14:textId="77777777" w:rsidR="007C0D28" w:rsidRPr="00F80F54" w:rsidRDefault="007C0D28" w:rsidP="00F80F54">
            <w:r w:rsidRPr="00F80F54">
              <w:t>Coxiella burnetii RSA 331</w:t>
            </w:r>
          </w:p>
        </w:tc>
        <w:tc>
          <w:tcPr>
            <w:tcW w:w="1661" w:type="pct"/>
          </w:tcPr>
          <w:p w14:paraId="147735BB" w14:textId="77777777" w:rsidR="007C0D28" w:rsidRPr="00F80F54" w:rsidRDefault="007C0D28" w:rsidP="00F80F54">
            <w:r w:rsidRPr="00F80F54">
              <w:t>Gammaproteobacteria</w:t>
            </w:r>
          </w:p>
        </w:tc>
        <w:tc>
          <w:tcPr>
            <w:tcW w:w="1028" w:type="pct"/>
          </w:tcPr>
          <w:p w14:paraId="3C550427" w14:textId="77777777" w:rsidR="007C0D28" w:rsidRPr="00F80F54" w:rsidRDefault="007C0D28" w:rsidP="00F80F54">
            <w:r w:rsidRPr="00F80F54">
              <w:t>bacteria</w:t>
            </w:r>
          </w:p>
        </w:tc>
      </w:tr>
      <w:tr w:rsidR="007C0D28" w:rsidRPr="00F80F54" w14:paraId="29A4EF06" w14:textId="77777777" w:rsidTr="007C0D28">
        <w:tc>
          <w:tcPr>
            <w:tcW w:w="392" w:type="pct"/>
          </w:tcPr>
          <w:p w14:paraId="5285741A" w14:textId="77777777" w:rsidR="007C0D28" w:rsidRPr="007C0D28" w:rsidRDefault="007C0D28" w:rsidP="00F80F54">
            <w:r w:rsidRPr="007C0D28">
              <w:rPr>
                <w:bCs/>
              </w:rPr>
              <w:t>484</w:t>
            </w:r>
          </w:p>
        </w:tc>
        <w:tc>
          <w:tcPr>
            <w:tcW w:w="1919" w:type="pct"/>
          </w:tcPr>
          <w:p w14:paraId="49C25B64" w14:textId="77777777" w:rsidR="007C0D28" w:rsidRPr="00F80F54" w:rsidRDefault="007C0D28" w:rsidP="00F80F54">
            <w:r w:rsidRPr="00F80F54">
              <w:t>Dichelobacter nodosus VCS1703A</w:t>
            </w:r>
          </w:p>
        </w:tc>
        <w:tc>
          <w:tcPr>
            <w:tcW w:w="1661" w:type="pct"/>
          </w:tcPr>
          <w:p w14:paraId="4038DE0D" w14:textId="77777777" w:rsidR="007C0D28" w:rsidRPr="00F80F54" w:rsidRDefault="007C0D28" w:rsidP="00F80F54">
            <w:r w:rsidRPr="00F80F54">
              <w:t>Gammaproteobacteria</w:t>
            </w:r>
          </w:p>
        </w:tc>
        <w:tc>
          <w:tcPr>
            <w:tcW w:w="1028" w:type="pct"/>
          </w:tcPr>
          <w:p w14:paraId="60AB6094" w14:textId="77777777" w:rsidR="007C0D28" w:rsidRPr="00F80F54" w:rsidRDefault="007C0D28" w:rsidP="00F80F54">
            <w:r w:rsidRPr="00F80F54">
              <w:t>bacteria</w:t>
            </w:r>
          </w:p>
        </w:tc>
      </w:tr>
      <w:tr w:rsidR="007C0D28" w:rsidRPr="00F80F54" w14:paraId="29A8E5AD" w14:textId="77777777" w:rsidTr="007C0D28">
        <w:tc>
          <w:tcPr>
            <w:tcW w:w="392" w:type="pct"/>
          </w:tcPr>
          <w:p w14:paraId="37728A2E" w14:textId="77777777" w:rsidR="007C0D28" w:rsidRPr="007C0D28" w:rsidRDefault="007C0D28" w:rsidP="00F80F54">
            <w:r w:rsidRPr="007C0D28">
              <w:rPr>
                <w:bCs/>
              </w:rPr>
              <w:t>485</w:t>
            </w:r>
          </w:p>
        </w:tc>
        <w:tc>
          <w:tcPr>
            <w:tcW w:w="1919" w:type="pct"/>
          </w:tcPr>
          <w:p w14:paraId="6A9ADDB3" w14:textId="77777777" w:rsidR="007C0D28" w:rsidRPr="00F80F54" w:rsidRDefault="007C0D28" w:rsidP="00F80F54">
            <w:r w:rsidRPr="00F80F54">
              <w:t>Escherichia coli str. K-12 substr. MG1655</w:t>
            </w:r>
          </w:p>
        </w:tc>
        <w:tc>
          <w:tcPr>
            <w:tcW w:w="1661" w:type="pct"/>
          </w:tcPr>
          <w:p w14:paraId="52380AC5" w14:textId="77777777" w:rsidR="007C0D28" w:rsidRPr="00F80F54" w:rsidRDefault="007C0D28" w:rsidP="00F80F54">
            <w:r w:rsidRPr="00F80F54">
              <w:t>Gammaproteobacteria</w:t>
            </w:r>
          </w:p>
        </w:tc>
        <w:tc>
          <w:tcPr>
            <w:tcW w:w="1028" w:type="pct"/>
          </w:tcPr>
          <w:p w14:paraId="4B02133D" w14:textId="77777777" w:rsidR="007C0D28" w:rsidRPr="00F80F54" w:rsidRDefault="007C0D28" w:rsidP="00F80F54">
            <w:r w:rsidRPr="00F80F54">
              <w:t>bacteria</w:t>
            </w:r>
          </w:p>
        </w:tc>
      </w:tr>
      <w:tr w:rsidR="007C0D28" w:rsidRPr="00F80F54" w14:paraId="32657079" w14:textId="77777777" w:rsidTr="007C0D28">
        <w:tc>
          <w:tcPr>
            <w:tcW w:w="392" w:type="pct"/>
          </w:tcPr>
          <w:p w14:paraId="4F7FE182" w14:textId="77777777" w:rsidR="007C0D28" w:rsidRPr="007C0D28" w:rsidRDefault="007C0D28" w:rsidP="00F80F54">
            <w:r w:rsidRPr="007C0D28">
              <w:rPr>
                <w:bCs/>
              </w:rPr>
              <w:t>486</w:t>
            </w:r>
          </w:p>
        </w:tc>
        <w:tc>
          <w:tcPr>
            <w:tcW w:w="1919" w:type="pct"/>
          </w:tcPr>
          <w:p w14:paraId="7610866C" w14:textId="77777777" w:rsidR="007C0D28" w:rsidRPr="00F80F54" w:rsidRDefault="007C0D28" w:rsidP="00F80F54">
            <w:r w:rsidRPr="00F80F54">
              <w:t>Haemophilus influenzae 10810</w:t>
            </w:r>
          </w:p>
        </w:tc>
        <w:tc>
          <w:tcPr>
            <w:tcW w:w="1661" w:type="pct"/>
          </w:tcPr>
          <w:p w14:paraId="7301D617" w14:textId="77777777" w:rsidR="007C0D28" w:rsidRPr="00F80F54" w:rsidRDefault="007C0D28" w:rsidP="00F80F54">
            <w:r w:rsidRPr="00F80F54">
              <w:t>Gammaproteobacteria</w:t>
            </w:r>
          </w:p>
        </w:tc>
        <w:tc>
          <w:tcPr>
            <w:tcW w:w="1028" w:type="pct"/>
          </w:tcPr>
          <w:p w14:paraId="287F301C" w14:textId="77777777" w:rsidR="007C0D28" w:rsidRPr="00F80F54" w:rsidRDefault="007C0D28" w:rsidP="00F80F54">
            <w:r w:rsidRPr="00F80F54">
              <w:t>bacteria</w:t>
            </w:r>
          </w:p>
        </w:tc>
      </w:tr>
      <w:tr w:rsidR="007C0D28" w:rsidRPr="00F80F54" w14:paraId="56E40CB2" w14:textId="77777777" w:rsidTr="007C0D28">
        <w:tc>
          <w:tcPr>
            <w:tcW w:w="392" w:type="pct"/>
          </w:tcPr>
          <w:p w14:paraId="7898A4AD" w14:textId="77777777" w:rsidR="007C0D28" w:rsidRPr="007C0D28" w:rsidRDefault="007C0D28" w:rsidP="00F80F54">
            <w:r w:rsidRPr="007C0D28">
              <w:rPr>
                <w:bCs/>
              </w:rPr>
              <w:t>487</w:t>
            </w:r>
          </w:p>
        </w:tc>
        <w:tc>
          <w:tcPr>
            <w:tcW w:w="1919" w:type="pct"/>
          </w:tcPr>
          <w:p w14:paraId="799BC081" w14:textId="77777777" w:rsidR="007C0D28" w:rsidRPr="00F80F54" w:rsidRDefault="007C0D28" w:rsidP="00F80F54">
            <w:r w:rsidRPr="00F80F54">
              <w:t>Marinomonas mediterranea MMB-1</w:t>
            </w:r>
          </w:p>
        </w:tc>
        <w:tc>
          <w:tcPr>
            <w:tcW w:w="1661" w:type="pct"/>
          </w:tcPr>
          <w:p w14:paraId="67351331" w14:textId="77777777" w:rsidR="007C0D28" w:rsidRPr="00F80F54" w:rsidRDefault="007C0D28" w:rsidP="00F80F54">
            <w:r w:rsidRPr="00F80F54">
              <w:t>Gammaproteobacteria</w:t>
            </w:r>
          </w:p>
        </w:tc>
        <w:tc>
          <w:tcPr>
            <w:tcW w:w="1028" w:type="pct"/>
          </w:tcPr>
          <w:p w14:paraId="7A2E223A" w14:textId="77777777" w:rsidR="007C0D28" w:rsidRPr="00F80F54" w:rsidRDefault="007C0D28" w:rsidP="00F80F54">
            <w:r w:rsidRPr="00F80F54">
              <w:t>bacteria</w:t>
            </w:r>
          </w:p>
        </w:tc>
      </w:tr>
      <w:tr w:rsidR="007C0D28" w:rsidRPr="00F80F54" w14:paraId="47F5CAE7" w14:textId="77777777" w:rsidTr="007C0D28">
        <w:tc>
          <w:tcPr>
            <w:tcW w:w="392" w:type="pct"/>
          </w:tcPr>
          <w:p w14:paraId="05C7EBCC" w14:textId="77777777" w:rsidR="007C0D28" w:rsidRPr="007C0D28" w:rsidRDefault="007C0D28" w:rsidP="00F80F54">
            <w:r w:rsidRPr="007C0D28">
              <w:rPr>
                <w:bCs/>
              </w:rPr>
              <w:t>488</w:t>
            </w:r>
          </w:p>
        </w:tc>
        <w:tc>
          <w:tcPr>
            <w:tcW w:w="1919" w:type="pct"/>
          </w:tcPr>
          <w:p w14:paraId="5F58EB9A" w14:textId="77777777" w:rsidR="007C0D28" w:rsidRPr="00F80F54" w:rsidRDefault="007C0D28" w:rsidP="00F80F54">
            <w:r w:rsidRPr="00F80F54">
              <w:t>Methylococcus capsulatus str. Bath</w:t>
            </w:r>
          </w:p>
        </w:tc>
        <w:tc>
          <w:tcPr>
            <w:tcW w:w="1661" w:type="pct"/>
          </w:tcPr>
          <w:p w14:paraId="71534943" w14:textId="77777777" w:rsidR="007C0D28" w:rsidRPr="00F80F54" w:rsidRDefault="007C0D28" w:rsidP="00F80F54">
            <w:r w:rsidRPr="00F80F54">
              <w:t>Gammaproteobacteria</w:t>
            </w:r>
          </w:p>
        </w:tc>
        <w:tc>
          <w:tcPr>
            <w:tcW w:w="1028" w:type="pct"/>
          </w:tcPr>
          <w:p w14:paraId="232E72C6" w14:textId="77777777" w:rsidR="007C0D28" w:rsidRPr="00F80F54" w:rsidRDefault="007C0D28" w:rsidP="00F80F54">
            <w:r w:rsidRPr="00F80F54">
              <w:t>bacteria</w:t>
            </w:r>
          </w:p>
        </w:tc>
      </w:tr>
      <w:tr w:rsidR="007C0D28" w:rsidRPr="00F80F54" w14:paraId="071F367F" w14:textId="77777777" w:rsidTr="007C0D28">
        <w:tc>
          <w:tcPr>
            <w:tcW w:w="392" w:type="pct"/>
          </w:tcPr>
          <w:p w14:paraId="3B75E9DE" w14:textId="77777777" w:rsidR="007C0D28" w:rsidRPr="007C0D28" w:rsidRDefault="007C0D28" w:rsidP="00F80F54">
            <w:r w:rsidRPr="007C0D28">
              <w:rPr>
                <w:bCs/>
              </w:rPr>
              <w:t>489</w:t>
            </w:r>
          </w:p>
        </w:tc>
        <w:tc>
          <w:tcPr>
            <w:tcW w:w="1919" w:type="pct"/>
          </w:tcPr>
          <w:p w14:paraId="6601AEAF" w14:textId="77777777" w:rsidR="007C0D28" w:rsidRPr="00F80F54" w:rsidRDefault="007C0D28" w:rsidP="00F80F54">
            <w:r w:rsidRPr="00F80F54">
              <w:t>Nitrosococcus oceani ATCC 19707</w:t>
            </w:r>
          </w:p>
        </w:tc>
        <w:tc>
          <w:tcPr>
            <w:tcW w:w="1661" w:type="pct"/>
          </w:tcPr>
          <w:p w14:paraId="699767FB" w14:textId="77777777" w:rsidR="007C0D28" w:rsidRPr="00F80F54" w:rsidRDefault="007C0D28" w:rsidP="00F80F54">
            <w:r w:rsidRPr="00F80F54">
              <w:t>Gammaproteobacteria</w:t>
            </w:r>
          </w:p>
        </w:tc>
        <w:tc>
          <w:tcPr>
            <w:tcW w:w="1028" w:type="pct"/>
          </w:tcPr>
          <w:p w14:paraId="707D0469" w14:textId="77777777" w:rsidR="007C0D28" w:rsidRPr="00F80F54" w:rsidRDefault="007C0D28" w:rsidP="00F80F54">
            <w:r w:rsidRPr="00F80F54">
              <w:t>bacteria</w:t>
            </w:r>
          </w:p>
        </w:tc>
      </w:tr>
      <w:tr w:rsidR="007C0D28" w:rsidRPr="00F80F54" w14:paraId="746FE082" w14:textId="77777777" w:rsidTr="007C0D28">
        <w:tc>
          <w:tcPr>
            <w:tcW w:w="392" w:type="pct"/>
          </w:tcPr>
          <w:p w14:paraId="537A4D79" w14:textId="77777777" w:rsidR="007C0D28" w:rsidRPr="007C0D28" w:rsidRDefault="007C0D28" w:rsidP="00F80F54">
            <w:r w:rsidRPr="007C0D28">
              <w:rPr>
                <w:bCs/>
              </w:rPr>
              <w:t>490</w:t>
            </w:r>
          </w:p>
        </w:tc>
        <w:tc>
          <w:tcPr>
            <w:tcW w:w="1919" w:type="pct"/>
          </w:tcPr>
          <w:p w14:paraId="59A1CFDB" w14:textId="77777777" w:rsidR="007C0D28" w:rsidRPr="00F80F54" w:rsidRDefault="007C0D28" w:rsidP="00F80F54">
            <w:r w:rsidRPr="00F80F54">
              <w:t>Pseudomonas putida F1</w:t>
            </w:r>
          </w:p>
        </w:tc>
        <w:tc>
          <w:tcPr>
            <w:tcW w:w="1661" w:type="pct"/>
          </w:tcPr>
          <w:p w14:paraId="2FAFE2D2" w14:textId="77777777" w:rsidR="007C0D28" w:rsidRPr="00F80F54" w:rsidRDefault="007C0D28" w:rsidP="00F80F54">
            <w:r w:rsidRPr="00F80F54">
              <w:t>Gammaproteobacteria</w:t>
            </w:r>
          </w:p>
        </w:tc>
        <w:tc>
          <w:tcPr>
            <w:tcW w:w="1028" w:type="pct"/>
          </w:tcPr>
          <w:p w14:paraId="099D591A" w14:textId="77777777" w:rsidR="007C0D28" w:rsidRPr="00F80F54" w:rsidRDefault="007C0D28" w:rsidP="00F80F54">
            <w:r w:rsidRPr="00F80F54">
              <w:t>bacteria</w:t>
            </w:r>
          </w:p>
        </w:tc>
      </w:tr>
      <w:tr w:rsidR="007C0D28" w:rsidRPr="00F80F54" w14:paraId="5D3C7C72" w14:textId="77777777" w:rsidTr="007C0D28">
        <w:tc>
          <w:tcPr>
            <w:tcW w:w="392" w:type="pct"/>
          </w:tcPr>
          <w:p w14:paraId="0304BF8F" w14:textId="77777777" w:rsidR="007C0D28" w:rsidRPr="007C0D28" w:rsidRDefault="007C0D28" w:rsidP="00F80F54">
            <w:r w:rsidRPr="007C0D28">
              <w:rPr>
                <w:bCs/>
              </w:rPr>
              <w:t>491</w:t>
            </w:r>
          </w:p>
        </w:tc>
        <w:tc>
          <w:tcPr>
            <w:tcW w:w="1919" w:type="pct"/>
          </w:tcPr>
          <w:p w14:paraId="69680CC9" w14:textId="77777777" w:rsidR="007C0D28" w:rsidRPr="00F80F54" w:rsidRDefault="007C0D28" w:rsidP="00F80F54">
            <w:r w:rsidRPr="00F80F54">
              <w:t>Candidatus Ruthia magnifica str. Cm (Calyptogena magnifica)</w:t>
            </w:r>
          </w:p>
        </w:tc>
        <w:tc>
          <w:tcPr>
            <w:tcW w:w="1661" w:type="pct"/>
          </w:tcPr>
          <w:p w14:paraId="57BF6A36" w14:textId="77777777" w:rsidR="007C0D28" w:rsidRPr="00F80F54" w:rsidRDefault="007C0D28" w:rsidP="00F80F54">
            <w:r w:rsidRPr="00F80F54">
              <w:t>Gammaproteobacteria</w:t>
            </w:r>
          </w:p>
        </w:tc>
        <w:tc>
          <w:tcPr>
            <w:tcW w:w="1028" w:type="pct"/>
          </w:tcPr>
          <w:p w14:paraId="655A88BC" w14:textId="77777777" w:rsidR="007C0D28" w:rsidRPr="00F80F54" w:rsidRDefault="007C0D28" w:rsidP="00F80F54">
            <w:r w:rsidRPr="00F80F54">
              <w:t>bacteria</w:t>
            </w:r>
          </w:p>
        </w:tc>
      </w:tr>
    </w:tbl>
    <w:p w14:paraId="3B602D02" w14:textId="77777777" w:rsidR="00F80F54" w:rsidRPr="007110BB" w:rsidRDefault="00F80F54" w:rsidP="00DB5D05"/>
    <w:sectPr w:rsidR="00F80F54" w:rsidRPr="007110BB"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ABE93D" w14:textId="77777777" w:rsidR="004A4204" w:rsidRDefault="004A4204" w:rsidP="000A17B2">
      <w:pPr>
        <w:spacing w:after="0" w:line="240" w:lineRule="auto"/>
      </w:pPr>
      <w:r>
        <w:separator/>
      </w:r>
    </w:p>
  </w:endnote>
  <w:endnote w:type="continuationSeparator" w:id="0">
    <w:p w14:paraId="78F99176" w14:textId="77777777" w:rsidR="004A4204" w:rsidRDefault="004A4204"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09264598"/>
      <w:docPartObj>
        <w:docPartGallery w:val="Page Numbers (Bottom of Page)"/>
        <w:docPartUnique/>
      </w:docPartObj>
    </w:sdtPr>
    <w:sdtEndPr>
      <w:rPr>
        <w:noProof/>
      </w:rPr>
    </w:sdtEndPr>
    <w:sdtContent>
      <w:p w14:paraId="3E624299" w14:textId="77777777" w:rsidR="004A4204" w:rsidRDefault="004A4204">
        <w:pPr>
          <w:pStyle w:val="Footer"/>
          <w:jc w:val="right"/>
        </w:pPr>
        <w:r>
          <w:fldChar w:fldCharType="begin"/>
        </w:r>
        <w:r>
          <w:instrText xml:space="preserve"> PAGE   \* MERGEFORMAT </w:instrText>
        </w:r>
        <w:r>
          <w:fldChar w:fldCharType="separate"/>
        </w:r>
        <w:r w:rsidR="0033311C">
          <w:rPr>
            <w:noProof/>
          </w:rPr>
          <w:t>11</w:t>
        </w:r>
        <w:r>
          <w:rPr>
            <w:noProof/>
          </w:rPr>
          <w:fldChar w:fldCharType="end"/>
        </w:r>
      </w:p>
    </w:sdtContent>
  </w:sdt>
  <w:p w14:paraId="5AA1AD57" w14:textId="77777777" w:rsidR="004A4204" w:rsidRDefault="004A420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038077" w14:textId="77777777" w:rsidR="004A4204" w:rsidRDefault="004A4204" w:rsidP="000A17B2">
      <w:pPr>
        <w:spacing w:after="0" w:line="240" w:lineRule="auto"/>
      </w:pPr>
      <w:r>
        <w:separator/>
      </w:r>
    </w:p>
  </w:footnote>
  <w:footnote w:type="continuationSeparator" w:id="0">
    <w:p w14:paraId="4A377723" w14:textId="77777777" w:rsidR="004A4204" w:rsidRDefault="004A4204"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277337C2" w:rsidR="004A4204" w:rsidRPr="000A17B2" w:rsidRDefault="004A4204">
    <w:pPr>
      <w:pStyle w:val="Header"/>
    </w:pPr>
    <w:r>
      <w:ptab w:relativeTo="margin" w:alignment="center" w:leader="none"/>
    </w:r>
    <w:r>
      <w:ptab w:relativeTo="margin" w:alignment="right" w:leader="none"/>
    </w:r>
    <w:r>
      <w:t xml:space="preserve">Ngoc </w:t>
    </w:r>
    <w:r w:rsidRPr="000A17B2">
      <w:t>Vinh Tran</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1">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4">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5">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8">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4">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19">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5"/>
  </w:num>
  <w:num w:numId="2">
    <w:abstractNumId w:val="10"/>
  </w:num>
  <w:num w:numId="3">
    <w:abstractNumId w:val="21"/>
  </w:num>
  <w:num w:numId="4">
    <w:abstractNumId w:val="8"/>
  </w:num>
  <w:num w:numId="5">
    <w:abstractNumId w:val="0"/>
  </w:num>
  <w:num w:numId="6">
    <w:abstractNumId w:val="1"/>
  </w:num>
  <w:num w:numId="7">
    <w:abstractNumId w:val="19"/>
  </w:num>
  <w:num w:numId="8">
    <w:abstractNumId w:val="4"/>
  </w:num>
  <w:num w:numId="9">
    <w:abstractNumId w:val="12"/>
  </w:num>
  <w:num w:numId="10">
    <w:abstractNumId w:val="11"/>
  </w:num>
  <w:num w:numId="11">
    <w:abstractNumId w:val="17"/>
  </w:num>
  <w:num w:numId="12">
    <w:abstractNumId w:val="20"/>
  </w:num>
  <w:num w:numId="13">
    <w:abstractNumId w:val="16"/>
  </w:num>
  <w:num w:numId="14">
    <w:abstractNumId w:val="9"/>
  </w:num>
  <w:num w:numId="15">
    <w:abstractNumId w:val="3"/>
  </w:num>
  <w:num w:numId="16">
    <w:abstractNumId w:val="20"/>
  </w:num>
  <w:num w:numId="17">
    <w:abstractNumId w:val="2"/>
  </w:num>
  <w:num w:numId="18">
    <w:abstractNumId w:val="14"/>
  </w:num>
  <w:num w:numId="19">
    <w:abstractNumId w:val="13"/>
  </w:num>
  <w:num w:numId="20">
    <w:abstractNumId w:val="7"/>
  </w:num>
  <w:num w:numId="21">
    <w:abstractNumId w:val="6"/>
  </w:num>
  <w:num w:numId="22">
    <w:abstractNumId w:val="18"/>
  </w:num>
  <w:num w:numId="2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oNotTrackMoves/>
  <w:defaultTabStop w:val="708"/>
  <w:hyphenationZone w:val="425"/>
  <w:characterSpacingControl w:val="doNotCompres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1AE7"/>
    <w:rsid w:val="00001DB1"/>
    <w:rsid w:val="000027A0"/>
    <w:rsid w:val="00002E33"/>
    <w:rsid w:val="000035F7"/>
    <w:rsid w:val="00010C14"/>
    <w:rsid w:val="000120D4"/>
    <w:rsid w:val="00012CDE"/>
    <w:rsid w:val="00013A81"/>
    <w:rsid w:val="00013B38"/>
    <w:rsid w:val="00014009"/>
    <w:rsid w:val="0001567F"/>
    <w:rsid w:val="00015CBA"/>
    <w:rsid w:val="000169B7"/>
    <w:rsid w:val="00016E3A"/>
    <w:rsid w:val="00017FD1"/>
    <w:rsid w:val="00022E3F"/>
    <w:rsid w:val="00025697"/>
    <w:rsid w:val="00026791"/>
    <w:rsid w:val="00026D9F"/>
    <w:rsid w:val="00026EF8"/>
    <w:rsid w:val="00030D13"/>
    <w:rsid w:val="00031ECA"/>
    <w:rsid w:val="00032B0D"/>
    <w:rsid w:val="00033C9E"/>
    <w:rsid w:val="00035E36"/>
    <w:rsid w:val="000379BA"/>
    <w:rsid w:val="00037A96"/>
    <w:rsid w:val="00037C36"/>
    <w:rsid w:val="00041448"/>
    <w:rsid w:val="000418DC"/>
    <w:rsid w:val="00042644"/>
    <w:rsid w:val="0004539D"/>
    <w:rsid w:val="00046288"/>
    <w:rsid w:val="00046593"/>
    <w:rsid w:val="000478F4"/>
    <w:rsid w:val="00054861"/>
    <w:rsid w:val="00054E8A"/>
    <w:rsid w:val="00055968"/>
    <w:rsid w:val="000607CA"/>
    <w:rsid w:val="000619C2"/>
    <w:rsid w:val="00061A32"/>
    <w:rsid w:val="00061BBC"/>
    <w:rsid w:val="00062FD8"/>
    <w:rsid w:val="00065BF3"/>
    <w:rsid w:val="000705A8"/>
    <w:rsid w:val="000714E7"/>
    <w:rsid w:val="00071992"/>
    <w:rsid w:val="00072508"/>
    <w:rsid w:val="000730C0"/>
    <w:rsid w:val="00073898"/>
    <w:rsid w:val="00073EC9"/>
    <w:rsid w:val="00074115"/>
    <w:rsid w:val="0007496F"/>
    <w:rsid w:val="00074FD0"/>
    <w:rsid w:val="00075BD8"/>
    <w:rsid w:val="00075E30"/>
    <w:rsid w:val="00077826"/>
    <w:rsid w:val="000779C7"/>
    <w:rsid w:val="00077AEC"/>
    <w:rsid w:val="0008121D"/>
    <w:rsid w:val="00081B4D"/>
    <w:rsid w:val="00085C67"/>
    <w:rsid w:val="0008664B"/>
    <w:rsid w:val="000866C5"/>
    <w:rsid w:val="00090E88"/>
    <w:rsid w:val="000915AD"/>
    <w:rsid w:val="000925D4"/>
    <w:rsid w:val="00092886"/>
    <w:rsid w:val="000929A5"/>
    <w:rsid w:val="00093766"/>
    <w:rsid w:val="00095129"/>
    <w:rsid w:val="000952D1"/>
    <w:rsid w:val="000969F3"/>
    <w:rsid w:val="000A0955"/>
    <w:rsid w:val="000A136B"/>
    <w:rsid w:val="000A17B2"/>
    <w:rsid w:val="000A38E1"/>
    <w:rsid w:val="000A3A29"/>
    <w:rsid w:val="000A4D3D"/>
    <w:rsid w:val="000A6CDD"/>
    <w:rsid w:val="000A7AAB"/>
    <w:rsid w:val="000B108D"/>
    <w:rsid w:val="000B355B"/>
    <w:rsid w:val="000B39F2"/>
    <w:rsid w:val="000B3C3A"/>
    <w:rsid w:val="000B7D1C"/>
    <w:rsid w:val="000C05DA"/>
    <w:rsid w:val="000C0FF9"/>
    <w:rsid w:val="000C2EE4"/>
    <w:rsid w:val="000C3AE4"/>
    <w:rsid w:val="000C43E4"/>
    <w:rsid w:val="000C4748"/>
    <w:rsid w:val="000C65BD"/>
    <w:rsid w:val="000C6982"/>
    <w:rsid w:val="000D1476"/>
    <w:rsid w:val="000D2DD9"/>
    <w:rsid w:val="000D3223"/>
    <w:rsid w:val="000D3904"/>
    <w:rsid w:val="000D68BA"/>
    <w:rsid w:val="000D6F8E"/>
    <w:rsid w:val="000E1B60"/>
    <w:rsid w:val="000E2D0A"/>
    <w:rsid w:val="000E3033"/>
    <w:rsid w:val="000E45DE"/>
    <w:rsid w:val="000E5C0E"/>
    <w:rsid w:val="000E7C89"/>
    <w:rsid w:val="000F05A3"/>
    <w:rsid w:val="000F17FF"/>
    <w:rsid w:val="000F19CD"/>
    <w:rsid w:val="000F217D"/>
    <w:rsid w:val="000F26E4"/>
    <w:rsid w:val="000F3820"/>
    <w:rsid w:val="000F583E"/>
    <w:rsid w:val="000F7278"/>
    <w:rsid w:val="000F7FD5"/>
    <w:rsid w:val="001002C2"/>
    <w:rsid w:val="0010055D"/>
    <w:rsid w:val="00100C8C"/>
    <w:rsid w:val="00102C79"/>
    <w:rsid w:val="001055AB"/>
    <w:rsid w:val="001058BE"/>
    <w:rsid w:val="0010640D"/>
    <w:rsid w:val="00107C8C"/>
    <w:rsid w:val="00107ECC"/>
    <w:rsid w:val="00112222"/>
    <w:rsid w:val="00112EC8"/>
    <w:rsid w:val="00113560"/>
    <w:rsid w:val="001137CD"/>
    <w:rsid w:val="0011646C"/>
    <w:rsid w:val="00120498"/>
    <w:rsid w:val="0012198E"/>
    <w:rsid w:val="0012202D"/>
    <w:rsid w:val="00122431"/>
    <w:rsid w:val="001224A2"/>
    <w:rsid w:val="00122B39"/>
    <w:rsid w:val="0012372C"/>
    <w:rsid w:val="00124209"/>
    <w:rsid w:val="00124F37"/>
    <w:rsid w:val="00125E30"/>
    <w:rsid w:val="00130A70"/>
    <w:rsid w:val="00131D6B"/>
    <w:rsid w:val="00132567"/>
    <w:rsid w:val="0013347F"/>
    <w:rsid w:val="00133A95"/>
    <w:rsid w:val="00134597"/>
    <w:rsid w:val="001347E5"/>
    <w:rsid w:val="0013584D"/>
    <w:rsid w:val="00136631"/>
    <w:rsid w:val="00136669"/>
    <w:rsid w:val="001366C6"/>
    <w:rsid w:val="001368F7"/>
    <w:rsid w:val="0013767B"/>
    <w:rsid w:val="0014299F"/>
    <w:rsid w:val="00143F79"/>
    <w:rsid w:val="00144755"/>
    <w:rsid w:val="00144EF8"/>
    <w:rsid w:val="001451FC"/>
    <w:rsid w:val="001458BE"/>
    <w:rsid w:val="00146D2B"/>
    <w:rsid w:val="001477F3"/>
    <w:rsid w:val="00150B9A"/>
    <w:rsid w:val="001541B2"/>
    <w:rsid w:val="001556F5"/>
    <w:rsid w:val="001558BB"/>
    <w:rsid w:val="00157A09"/>
    <w:rsid w:val="00160AEB"/>
    <w:rsid w:val="001620DD"/>
    <w:rsid w:val="00162EED"/>
    <w:rsid w:val="00164AC9"/>
    <w:rsid w:val="00165631"/>
    <w:rsid w:val="00167136"/>
    <w:rsid w:val="00167667"/>
    <w:rsid w:val="00171F74"/>
    <w:rsid w:val="00172496"/>
    <w:rsid w:val="00173A2F"/>
    <w:rsid w:val="00174353"/>
    <w:rsid w:val="0017624A"/>
    <w:rsid w:val="00176B0C"/>
    <w:rsid w:val="00181316"/>
    <w:rsid w:val="00181B00"/>
    <w:rsid w:val="00186704"/>
    <w:rsid w:val="00186743"/>
    <w:rsid w:val="00186DF9"/>
    <w:rsid w:val="0018731C"/>
    <w:rsid w:val="001876ED"/>
    <w:rsid w:val="00192008"/>
    <w:rsid w:val="00193978"/>
    <w:rsid w:val="0019468D"/>
    <w:rsid w:val="0019558C"/>
    <w:rsid w:val="001972CD"/>
    <w:rsid w:val="0019784D"/>
    <w:rsid w:val="001A0D36"/>
    <w:rsid w:val="001A1467"/>
    <w:rsid w:val="001A192B"/>
    <w:rsid w:val="001A2B78"/>
    <w:rsid w:val="001A2E3A"/>
    <w:rsid w:val="001A32F2"/>
    <w:rsid w:val="001A4171"/>
    <w:rsid w:val="001A4234"/>
    <w:rsid w:val="001A4452"/>
    <w:rsid w:val="001A4781"/>
    <w:rsid w:val="001A4C31"/>
    <w:rsid w:val="001A5763"/>
    <w:rsid w:val="001A5E19"/>
    <w:rsid w:val="001A7036"/>
    <w:rsid w:val="001A733E"/>
    <w:rsid w:val="001A791C"/>
    <w:rsid w:val="001A7CEA"/>
    <w:rsid w:val="001A7EC0"/>
    <w:rsid w:val="001B1A19"/>
    <w:rsid w:val="001B316D"/>
    <w:rsid w:val="001B45E5"/>
    <w:rsid w:val="001B4891"/>
    <w:rsid w:val="001B5F8C"/>
    <w:rsid w:val="001B6F60"/>
    <w:rsid w:val="001B7E7D"/>
    <w:rsid w:val="001C1054"/>
    <w:rsid w:val="001C1778"/>
    <w:rsid w:val="001C262F"/>
    <w:rsid w:val="001C35BD"/>
    <w:rsid w:val="001C3B98"/>
    <w:rsid w:val="001C52F9"/>
    <w:rsid w:val="001C679D"/>
    <w:rsid w:val="001C738B"/>
    <w:rsid w:val="001C7DEC"/>
    <w:rsid w:val="001D0282"/>
    <w:rsid w:val="001D184A"/>
    <w:rsid w:val="001D2235"/>
    <w:rsid w:val="001D31A1"/>
    <w:rsid w:val="001D3A8F"/>
    <w:rsid w:val="001D4317"/>
    <w:rsid w:val="001D52C9"/>
    <w:rsid w:val="001D53EB"/>
    <w:rsid w:val="001D5612"/>
    <w:rsid w:val="001D65A8"/>
    <w:rsid w:val="001D78B1"/>
    <w:rsid w:val="001D7FCE"/>
    <w:rsid w:val="001E0621"/>
    <w:rsid w:val="001E16D1"/>
    <w:rsid w:val="001E2C66"/>
    <w:rsid w:val="001E4503"/>
    <w:rsid w:val="001E4AF9"/>
    <w:rsid w:val="001E578F"/>
    <w:rsid w:val="001E6FC0"/>
    <w:rsid w:val="001F2CE7"/>
    <w:rsid w:val="001F38C5"/>
    <w:rsid w:val="001F5B25"/>
    <w:rsid w:val="001F6491"/>
    <w:rsid w:val="001F68E0"/>
    <w:rsid w:val="001F6C60"/>
    <w:rsid w:val="001F7D6F"/>
    <w:rsid w:val="00201258"/>
    <w:rsid w:val="002027D4"/>
    <w:rsid w:val="002045C0"/>
    <w:rsid w:val="00204CFF"/>
    <w:rsid w:val="00204E98"/>
    <w:rsid w:val="00205B01"/>
    <w:rsid w:val="00205B3A"/>
    <w:rsid w:val="00206380"/>
    <w:rsid w:val="00206B1E"/>
    <w:rsid w:val="002116D3"/>
    <w:rsid w:val="00212415"/>
    <w:rsid w:val="00214AE1"/>
    <w:rsid w:val="00215F65"/>
    <w:rsid w:val="0021680C"/>
    <w:rsid w:val="00216959"/>
    <w:rsid w:val="00216A7D"/>
    <w:rsid w:val="00216E50"/>
    <w:rsid w:val="002206A0"/>
    <w:rsid w:val="002207A7"/>
    <w:rsid w:val="00220CF5"/>
    <w:rsid w:val="00221466"/>
    <w:rsid w:val="002220DC"/>
    <w:rsid w:val="0022251A"/>
    <w:rsid w:val="002255B2"/>
    <w:rsid w:val="00227559"/>
    <w:rsid w:val="00227F8B"/>
    <w:rsid w:val="0023175E"/>
    <w:rsid w:val="002334CC"/>
    <w:rsid w:val="002340E9"/>
    <w:rsid w:val="00234902"/>
    <w:rsid w:val="00240332"/>
    <w:rsid w:val="00240ADB"/>
    <w:rsid w:val="00241FB5"/>
    <w:rsid w:val="002424D0"/>
    <w:rsid w:val="002436F4"/>
    <w:rsid w:val="00244B6A"/>
    <w:rsid w:val="0024537C"/>
    <w:rsid w:val="002454A9"/>
    <w:rsid w:val="002455AF"/>
    <w:rsid w:val="00245932"/>
    <w:rsid w:val="00245A5B"/>
    <w:rsid w:val="00245FA4"/>
    <w:rsid w:val="00247D5D"/>
    <w:rsid w:val="002505D3"/>
    <w:rsid w:val="00250735"/>
    <w:rsid w:val="00250A4B"/>
    <w:rsid w:val="00250A84"/>
    <w:rsid w:val="00251AE0"/>
    <w:rsid w:val="00251B43"/>
    <w:rsid w:val="00252690"/>
    <w:rsid w:val="002532A8"/>
    <w:rsid w:val="002546E9"/>
    <w:rsid w:val="00255020"/>
    <w:rsid w:val="00256E3D"/>
    <w:rsid w:val="00260163"/>
    <w:rsid w:val="00262E60"/>
    <w:rsid w:val="002647AE"/>
    <w:rsid w:val="00264A5D"/>
    <w:rsid w:val="00264EC5"/>
    <w:rsid w:val="00264FED"/>
    <w:rsid w:val="0026670D"/>
    <w:rsid w:val="002673ED"/>
    <w:rsid w:val="002707B6"/>
    <w:rsid w:val="00270AB0"/>
    <w:rsid w:val="00270EBF"/>
    <w:rsid w:val="00271AFA"/>
    <w:rsid w:val="00272D29"/>
    <w:rsid w:val="00273E59"/>
    <w:rsid w:val="00274262"/>
    <w:rsid w:val="002746CA"/>
    <w:rsid w:val="00276738"/>
    <w:rsid w:val="00276C93"/>
    <w:rsid w:val="00280748"/>
    <w:rsid w:val="002807C2"/>
    <w:rsid w:val="00280A3E"/>
    <w:rsid w:val="0028105D"/>
    <w:rsid w:val="0028284A"/>
    <w:rsid w:val="00282996"/>
    <w:rsid w:val="002841E2"/>
    <w:rsid w:val="00284560"/>
    <w:rsid w:val="002849BF"/>
    <w:rsid w:val="00286673"/>
    <w:rsid w:val="00287239"/>
    <w:rsid w:val="00287FB9"/>
    <w:rsid w:val="0029061A"/>
    <w:rsid w:val="002914E5"/>
    <w:rsid w:val="00294D22"/>
    <w:rsid w:val="00294EBA"/>
    <w:rsid w:val="002952AA"/>
    <w:rsid w:val="00295738"/>
    <w:rsid w:val="00295856"/>
    <w:rsid w:val="002964FB"/>
    <w:rsid w:val="002976E0"/>
    <w:rsid w:val="002A05EC"/>
    <w:rsid w:val="002A1286"/>
    <w:rsid w:val="002A166E"/>
    <w:rsid w:val="002A2350"/>
    <w:rsid w:val="002A26C1"/>
    <w:rsid w:val="002A2D35"/>
    <w:rsid w:val="002A4705"/>
    <w:rsid w:val="002A4FEB"/>
    <w:rsid w:val="002A651B"/>
    <w:rsid w:val="002A714A"/>
    <w:rsid w:val="002B0495"/>
    <w:rsid w:val="002B2009"/>
    <w:rsid w:val="002B376D"/>
    <w:rsid w:val="002B4582"/>
    <w:rsid w:val="002B4813"/>
    <w:rsid w:val="002B5AA0"/>
    <w:rsid w:val="002B7D0C"/>
    <w:rsid w:val="002C223B"/>
    <w:rsid w:val="002C3398"/>
    <w:rsid w:val="002C3CEE"/>
    <w:rsid w:val="002C6046"/>
    <w:rsid w:val="002C735F"/>
    <w:rsid w:val="002D05CD"/>
    <w:rsid w:val="002D0B8F"/>
    <w:rsid w:val="002D2C88"/>
    <w:rsid w:val="002D30F9"/>
    <w:rsid w:val="002D4584"/>
    <w:rsid w:val="002D4809"/>
    <w:rsid w:val="002D5D87"/>
    <w:rsid w:val="002E09ED"/>
    <w:rsid w:val="002E0AA5"/>
    <w:rsid w:val="002E379F"/>
    <w:rsid w:val="002E3BD6"/>
    <w:rsid w:val="002E3F3C"/>
    <w:rsid w:val="002E50B8"/>
    <w:rsid w:val="002E5548"/>
    <w:rsid w:val="002E6290"/>
    <w:rsid w:val="002E6590"/>
    <w:rsid w:val="002E694F"/>
    <w:rsid w:val="002E6D0A"/>
    <w:rsid w:val="002E6EF1"/>
    <w:rsid w:val="002F07A7"/>
    <w:rsid w:val="002F12D6"/>
    <w:rsid w:val="002F1DE1"/>
    <w:rsid w:val="002F274A"/>
    <w:rsid w:val="002F52ED"/>
    <w:rsid w:val="002F5B72"/>
    <w:rsid w:val="002F5D3E"/>
    <w:rsid w:val="002F6CA6"/>
    <w:rsid w:val="002F70C5"/>
    <w:rsid w:val="00301DB4"/>
    <w:rsid w:val="00302469"/>
    <w:rsid w:val="00303624"/>
    <w:rsid w:val="00304614"/>
    <w:rsid w:val="00304F49"/>
    <w:rsid w:val="003059BE"/>
    <w:rsid w:val="00305B51"/>
    <w:rsid w:val="0031025C"/>
    <w:rsid w:val="0031099A"/>
    <w:rsid w:val="00312A1A"/>
    <w:rsid w:val="00313D8C"/>
    <w:rsid w:val="00314A5E"/>
    <w:rsid w:val="00314DBE"/>
    <w:rsid w:val="003152A4"/>
    <w:rsid w:val="00316402"/>
    <w:rsid w:val="00316D50"/>
    <w:rsid w:val="003171CA"/>
    <w:rsid w:val="00317E29"/>
    <w:rsid w:val="0032102D"/>
    <w:rsid w:val="003210EB"/>
    <w:rsid w:val="0032276D"/>
    <w:rsid w:val="00322F8F"/>
    <w:rsid w:val="00324443"/>
    <w:rsid w:val="0032491B"/>
    <w:rsid w:val="003262D6"/>
    <w:rsid w:val="00326A75"/>
    <w:rsid w:val="0032764A"/>
    <w:rsid w:val="003312E1"/>
    <w:rsid w:val="003315EE"/>
    <w:rsid w:val="00332018"/>
    <w:rsid w:val="0033311C"/>
    <w:rsid w:val="003334EC"/>
    <w:rsid w:val="00336C4C"/>
    <w:rsid w:val="00336CB8"/>
    <w:rsid w:val="00337BC3"/>
    <w:rsid w:val="0034257A"/>
    <w:rsid w:val="003447DB"/>
    <w:rsid w:val="00345826"/>
    <w:rsid w:val="00347302"/>
    <w:rsid w:val="00347707"/>
    <w:rsid w:val="00347F4E"/>
    <w:rsid w:val="0035225A"/>
    <w:rsid w:val="003529C0"/>
    <w:rsid w:val="003530CA"/>
    <w:rsid w:val="0035533C"/>
    <w:rsid w:val="003556E1"/>
    <w:rsid w:val="00356FA2"/>
    <w:rsid w:val="003572A0"/>
    <w:rsid w:val="00360B4D"/>
    <w:rsid w:val="0036159A"/>
    <w:rsid w:val="00363DF3"/>
    <w:rsid w:val="003643D0"/>
    <w:rsid w:val="003646C0"/>
    <w:rsid w:val="003657BD"/>
    <w:rsid w:val="00370F67"/>
    <w:rsid w:val="003714A2"/>
    <w:rsid w:val="00371AE7"/>
    <w:rsid w:val="00372811"/>
    <w:rsid w:val="0037434C"/>
    <w:rsid w:val="00374E1C"/>
    <w:rsid w:val="00375A23"/>
    <w:rsid w:val="0037711D"/>
    <w:rsid w:val="00377D8B"/>
    <w:rsid w:val="00380426"/>
    <w:rsid w:val="00381212"/>
    <w:rsid w:val="003812BE"/>
    <w:rsid w:val="00381414"/>
    <w:rsid w:val="003818ED"/>
    <w:rsid w:val="003819B6"/>
    <w:rsid w:val="00381F2D"/>
    <w:rsid w:val="0038271E"/>
    <w:rsid w:val="00384086"/>
    <w:rsid w:val="003848B3"/>
    <w:rsid w:val="0038521B"/>
    <w:rsid w:val="00386B48"/>
    <w:rsid w:val="00386E5A"/>
    <w:rsid w:val="00386F97"/>
    <w:rsid w:val="0038716A"/>
    <w:rsid w:val="00387A65"/>
    <w:rsid w:val="00387BA9"/>
    <w:rsid w:val="0039282D"/>
    <w:rsid w:val="00392A86"/>
    <w:rsid w:val="003937DB"/>
    <w:rsid w:val="00394197"/>
    <w:rsid w:val="00394795"/>
    <w:rsid w:val="003955E8"/>
    <w:rsid w:val="00396C1C"/>
    <w:rsid w:val="003A2094"/>
    <w:rsid w:val="003A4741"/>
    <w:rsid w:val="003A4A95"/>
    <w:rsid w:val="003A5630"/>
    <w:rsid w:val="003A56EA"/>
    <w:rsid w:val="003A610F"/>
    <w:rsid w:val="003A61A9"/>
    <w:rsid w:val="003A6A09"/>
    <w:rsid w:val="003B0651"/>
    <w:rsid w:val="003B0841"/>
    <w:rsid w:val="003B0A61"/>
    <w:rsid w:val="003B193C"/>
    <w:rsid w:val="003B1FE4"/>
    <w:rsid w:val="003B3E22"/>
    <w:rsid w:val="003C017B"/>
    <w:rsid w:val="003C062F"/>
    <w:rsid w:val="003C06EA"/>
    <w:rsid w:val="003C092B"/>
    <w:rsid w:val="003C2463"/>
    <w:rsid w:val="003C5071"/>
    <w:rsid w:val="003C55D8"/>
    <w:rsid w:val="003C5A44"/>
    <w:rsid w:val="003C5D90"/>
    <w:rsid w:val="003D0E9D"/>
    <w:rsid w:val="003D14D3"/>
    <w:rsid w:val="003D21A4"/>
    <w:rsid w:val="003D268C"/>
    <w:rsid w:val="003D26B9"/>
    <w:rsid w:val="003D2CD3"/>
    <w:rsid w:val="003D2D68"/>
    <w:rsid w:val="003D37A9"/>
    <w:rsid w:val="003D391D"/>
    <w:rsid w:val="003D429E"/>
    <w:rsid w:val="003D6316"/>
    <w:rsid w:val="003D709D"/>
    <w:rsid w:val="003D7246"/>
    <w:rsid w:val="003E0815"/>
    <w:rsid w:val="003E0D5A"/>
    <w:rsid w:val="003E12B2"/>
    <w:rsid w:val="003E4838"/>
    <w:rsid w:val="003E5947"/>
    <w:rsid w:val="003E66F8"/>
    <w:rsid w:val="003F1F72"/>
    <w:rsid w:val="003F4B74"/>
    <w:rsid w:val="003F5B91"/>
    <w:rsid w:val="003F6405"/>
    <w:rsid w:val="003F6B28"/>
    <w:rsid w:val="003F7481"/>
    <w:rsid w:val="003F7946"/>
    <w:rsid w:val="00401934"/>
    <w:rsid w:val="00403955"/>
    <w:rsid w:val="004045F3"/>
    <w:rsid w:val="0040470B"/>
    <w:rsid w:val="004050F6"/>
    <w:rsid w:val="004070C3"/>
    <w:rsid w:val="00407784"/>
    <w:rsid w:val="00410E9B"/>
    <w:rsid w:val="00411654"/>
    <w:rsid w:val="00412844"/>
    <w:rsid w:val="00413480"/>
    <w:rsid w:val="00413A95"/>
    <w:rsid w:val="00420956"/>
    <w:rsid w:val="00420978"/>
    <w:rsid w:val="00423179"/>
    <w:rsid w:val="00423D0D"/>
    <w:rsid w:val="00424D1B"/>
    <w:rsid w:val="004306DE"/>
    <w:rsid w:val="00430979"/>
    <w:rsid w:val="00430CC7"/>
    <w:rsid w:val="00431248"/>
    <w:rsid w:val="004326D8"/>
    <w:rsid w:val="00432985"/>
    <w:rsid w:val="00434BCB"/>
    <w:rsid w:val="0043514D"/>
    <w:rsid w:val="00436469"/>
    <w:rsid w:val="00440B2F"/>
    <w:rsid w:val="00440DE7"/>
    <w:rsid w:val="00440EDE"/>
    <w:rsid w:val="00442086"/>
    <w:rsid w:val="0044250D"/>
    <w:rsid w:val="004436DA"/>
    <w:rsid w:val="004447DA"/>
    <w:rsid w:val="00444D26"/>
    <w:rsid w:val="0044520C"/>
    <w:rsid w:val="004459BB"/>
    <w:rsid w:val="00445CB5"/>
    <w:rsid w:val="004463A7"/>
    <w:rsid w:val="0044652C"/>
    <w:rsid w:val="00446640"/>
    <w:rsid w:val="00447761"/>
    <w:rsid w:val="00447DB2"/>
    <w:rsid w:val="004501A8"/>
    <w:rsid w:val="004507A4"/>
    <w:rsid w:val="004514BA"/>
    <w:rsid w:val="004519C1"/>
    <w:rsid w:val="00451E71"/>
    <w:rsid w:val="004545AC"/>
    <w:rsid w:val="00454AC2"/>
    <w:rsid w:val="00456029"/>
    <w:rsid w:val="004564E4"/>
    <w:rsid w:val="00456667"/>
    <w:rsid w:val="004566F4"/>
    <w:rsid w:val="0045780E"/>
    <w:rsid w:val="004600F6"/>
    <w:rsid w:val="00460A6F"/>
    <w:rsid w:val="00461863"/>
    <w:rsid w:val="00461CDE"/>
    <w:rsid w:val="00463430"/>
    <w:rsid w:val="004653B7"/>
    <w:rsid w:val="00465654"/>
    <w:rsid w:val="00465BF9"/>
    <w:rsid w:val="00466B91"/>
    <w:rsid w:val="00466F6B"/>
    <w:rsid w:val="00467D9F"/>
    <w:rsid w:val="00470581"/>
    <w:rsid w:val="00470BAF"/>
    <w:rsid w:val="00471118"/>
    <w:rsid w:val="004739CE"/>
    <w:rsid w:val="00473CCE"/>
    <w:rsid w:val="00473EF0"/>
    <w:rsid w:val="00474A51"/>
    <w:rsid w:val="00474CDC"/>
    <w:rsid w:val="00475179"/>
    <w:rsid w:val="0048006A"/>
    <w:rsid w:val="00480258"/>
    <w:rsid w:val="00480C52"/>
    <w:rsid w:val="00481D4D"/>
    <w:rsid w:val="00482993"/>
    <w:rsid w:val="00484EF1"/>
    <w:rsid w:val="00485140"/>
    <w:rsid w:val="004868F2"/>
    <w:rsid w:val="0048722F"/>
    <w:rsid w:val="0048782B"/>
    <w:rsid w:val="00490ED3"/>
    <w:rsid w:val="004917BB"/>
    <w:rsid w:val="0049368F"/>
    <w:rsid w:val="00494910"/>
    <w:rsid w:val="00495C9D"/>
    <w:rsid w:val="00496231"/>
    <w:rsid w:val="00496561"/>
    <w:rsid w:val="00496E26"/>
    <w:rsid w:val="00497764"/>
    <w:rsid w:val="004A058B"/>
    <w:rsid w:val="004A0AD4"/>
    <w:rsid w:val="004A1D26"/>
    <w:rsid w:val="004A281C"/>
    <w:rsid w:val="004A2C91"/>
    <w:rsid w:val="004A3586"/>
    <w:rsid w:val="004A3EC0"/>
    <w:rsid w:val="004A3FC8"/>
    <w:rsid w:val="004A4204"/>
    <w:rsid w:val="004B1A99"/>
    <w:rsid w:val="004B3BEF"/>
    <w:rsid w:val="004B3D3C"/>
    <w:rsid w:val="004B569A"/>
    <w:rsid w:val="004B5FEE"/>
    <w:rsid w:val="004B78A9"/>
    <w:rsid w:val="004C0357"/>
    <w:rsid w:val="004C0B0D"/>
    <w:rsid w:val="004C1E21"/>
    <w:rsid w:val="004C2433"/>
    <w:rsid w:val="004C32FB"/>
    <w:rsid w:val="004C3337"/>
    <w:rsid w:val="004C55A9"/>
    <w:rsid w:val="004C5E9F"/>
    <w:rsid w:val="004C69F7"/>
    <w:rsid w:val="004C6B93"/>
    <w:rsid w:val="004D0C38"/>
    <w:rsid w:val="004D0E4E"/>
    <w:rsid w:val="004D4409"/>
    <w:rsid w:val="004D4FD0"/>
    <w:rsid w:val="004D52AC"/>
    <w:rsid w:val="004D5C5C"/>
    <w:rsid w:val="004D5D76"/>
    <w:rsid w:val="004D5DEC"/>
    <w:rsid w:val="004D66F5"/>
    <w:rsid w:val="004D6BCA"/>
    <w:rsid w:val="004E1471"/>
    <w:rsid w:val="004E2CFC"/>
    <w:rsid w:val="004E488E"/>
    <w:rsid w:val="004E6496"/>
    <w:rsid w:val="004E7C5F"/>
    <w:rsid w:val="004F095C"/>
    <w:rsid w:val="004F20B1"/>
    <w:rsid w:val="004F3184"/>
    <w:rsid w:val="004F3A92"/>
    <w:rsid w:val="004F3DB4"/>
    <w:rsid w:val="004F3EB1"/>
    <w:rsid w:val="004F5A6B"/>
    <w:rsid w:val="00500D94"/>
    <w:rsid w:val="005017E3"/>
    <w:rsid w:val="00501999"/>
    <w:rsid w:val="00501C5E"/>
    <w:rsid w:val="00502180"/>
    <w:rsid w:val="00505152"/>
    <w:rsid w:val="0050539E"/>
    <w:rsid w:val="00505DFC"/>
    <w:rsid w:val="00506738"/>
    <w:rsid w:val="00507493"/>
    <w:rsid w:val="005100B5"/>
    <w:rsid w:val="00510355"/>
    <w:rsid w:val="00511331"/>
    <w:rsid w:val="005116DA"/>
    <w:rsid w:val="00513A71"/>
    <w:rsid w:val="00514BFA"/>
    <w:rsid w:val="005159D4"/>
    <w:rsid w:val="00521140"/>
    <w:rsid w:val="0052168E"/>
    <w:rsid w:val="0052175D"/>
    <w:rsid w:val="0052244B"/>
    <w:rsid w:val="00522BBC"/>
    <w:rsid w:val="00525C9E"/>
    <w:rsid w:val="005302F4"/>
    <w:rsid w:val="00530745"/>
    <w:rsid w:val="005321F6"/>
    <w:rsid w:val="005323E1"/>
    <w:rsid w:val="00532967"/>
    <w:rsid w:val="00532B1E"/>
    <w:rsid w:val="00532FC0"/>
    <w:rsid w:val="0053350F"/>
    <w:rsid w:val="005371F2"/>
    <w:rsid w:val="005374E5"/>
    <w:rsid w:val="00540D09"/>
    <w:rsid w:val="00541FF0"/>
    <w:rsid w:val="00542536"/>
    <w:rsid w:val="00543B18"/>
    <w:rsid w:val="00545DCF"/>
    <w:rsid w:val="00546188"/>
    <w:rsid w:val="0054636D"/>
    <w:rsid w:val="00547A24"/>
    <w:rsid w:val="0055018E"/>
    <w:rsid w:val="00550A9E"/>
    <w:rsid w:val="00550F9F"/>
    <w:rsid w:val="0055100F"/>
    <w:rsid w:val="00554AB0"/>
    <w:rsid w:val="00555533"/>
    <w:rsid w:val="0055561A"/>
    <w:rsid w:val="005561E8"/>
    <w:rsid w:val="00556804"/>
    <w:rsid w:val="00560B42"/>
    <w:rsid w:val="00561DA6"/>
    <w:rsid w:val="00561DAF"/>
    <w:rsid w:val="0056223F"/>
    <w:rsid w:val="00563381"/>
    <w:rsid w:val="0056367B"/>
    <w:rsid w:val="00564987"/>
    <w:rsid w:val="00564D70"/>
    <w:rsid w:val="00564F9B"/>
    <w:rsid w:val="005663AA"/>
    <w:rsid w:val="0056739A"/>
    <w:rsid w:val="00567826"/>
    <w:rsid w:val="00570F52"/>
    <w:rsid w:val="005718C1"/>
    <w:rsid w:val="00572B34"/>
    <w:rsid w:val="00572B6F"/>
    <w:rsid w:val="005742C8"/>
    <w:rsid w:val="00574451"/>
    <w:rsid w:val="00575B87"/>
    <w:rsid w:val="00576D1A"/>
    <w:rsid w:val="00576FAE"/>
    <w:rsid w:val="00577E96"/>
    <w:rsid w:val="005835CE"/>
    <w:rsid w:val="005840EF"/>
    <w:rsid w:val="005900F6"/>
    <w:rsid w:val="00591C48"/>
    <w:rsid w:val="00591E0A"/>
    <w:rsid w:val="00592141"/>
    <w:rsid w:val="0059314D"/>
    <w:rsid w:val="00596BF0"/>
    <w:rsid w:val="005975DD"/>
    <w:rsid w:val="00597E72"/>
    <w:rsid w:val="005A0B13"/>
    <w:rsid w:val="005A1712"/>
    <w:rsid w:val="005A1A27"/>
    <w:rsid w:val="005A21D8"/>
    <w:rsid w:val="005A30DD"/>
    <w:rsid w:val="005A363D"/>
    <w:rsid w:val="005A4126"/>
    <w:rsid w:val="005A4E78"/>
    <w:rsid w:val="005A5EDB"/>
    <w:rsid w:val="005A7473"/>
    <w:rsid w:val="005A775C"/>
    <w:rsid w:val="005A7E6E"/>
    <w:rsid w:val="005B0ACF"/>
    <w:rsid w:val="005B0B6A"/>
    <w:rsid w:val="005B28FA"/>
    <w:rsid w:val="005B3FAB"/>
    <w:rsid w:val="005B4147"/>
    <w:rsid w:val="005B5644"/>
    <w:rsid w:val="005B5BBC"/>
    <w:rsid w:val="005B5E11"/>
    <w:rsid w:val="005B603B"/>
    <w:rsid w:val="005B657C"/>
    <w:rsid w:val="005C0304"/>
    <w:rsid w:val="005C04E3"/>
    <w:rsid w:val="005C0FC0"/>
    <w:rsid w:val="005C1DB1"/>
    <w:rsid w:val="005C5031"/>
    <w:rsid w:val="005C5E3D"/>
    <w:rsid w:val="005C704E"/>
    <w:rsid w:val="005C7716"/>
    <w:rsid w:val="005C7A70"/>
    <w:rsid w:val="005D0797"/>
    <w:rsid w:val="005D07DB"/>
    <w:rsid w:val="005D0A43"/>
    <w:rsid w:val="005D163C"/>
    <w:rsid w:val="005D2BA6"/>
    <w:rsid w:val="005D3C8E"/>
    <w:rsid w:val="005D5536"/>
    <w:rsid w:val="005D5EEB"/>
    <w:rsid w:val="005D6D51"/>
    <w:rsid w:val="005D7323"/>
    <w:rsid w:val="005D7465"/>
    <w:rsid w:val="005D7A2A"/>
    <w:rsid w:val="005D7BE3"/>
    <w:rsid w:val="005E07A8"/>
    <w:rsid w:val="005E2094"/>
    <w:rsid w:val="005E4192"/>
    <w:rsid w:val="005E43D0"/>
    <w:rsid w:val="005E4FC1"/>
    <w:rsid w:val="005E611E"/>
    <w:rsid w:val="005E6D19"/>
    <w:rsid w:val="005F0A79"/>
    <w:rsid w:val="005F0E7D"/>
    <w:rsid w:val="005F0F02"/>
    <w:rsid w:val="005F3C1F"/>
    <w:rsid w:val="005F407C"/>
    <w:rsid w:val="005F44DB"/>
    <w:rsid w:val="005F4849"/>
    <w:rsid w:val="005F4A56"/>
    <w:rsid w:val="005F4ECA"/>
    <w:rsid w:val="005F51C9"/>
    <w:rsid w:val="005F5993"/>
    <w:rsid w:val="005F5E7E"/>
    <w:rsid w:val="005F688D"/>
    <w:rsid w:val="006002B1"/>
    <w:rsid w:val="0060348E"/>
    <w:rsid w:val="00603BF8"/>
    <w:rsid w:val="006046C0"/>
    <w:rsid w:val="006068FE"/>
    <w:rsid w:val="00606DC1"/>
    <w:rsid w:val="0061078D"/>
    <w:rsid w:val="00610E5A"/>
    <w:rsid w:val="006124DB"/>
    <w:rsid w:val="006138D4"/>
    <w:rsid w:val="00613C27"/>
    <w:rsid w:val="00613DEF"/>
    <w:rsid w:val="00613FC7"/>
    <w:rsid w:val="00613FEF"/>
    <w:rsid w:val="0061430D"/>
    <w:rsid w:val="006145C3"/>
    <w:rsid w:val="00615B5F"/>
    <w:rsid w:val="00616693"/>
    <w:rsid w:val="006172F8"/>
    <w:rsid w:val="0062001E"/>
    <w:rsid w:val="006224E6"/>
    <w:rsid w:val="00622E8F"/>
    <w:rsid w:val="00623D11"/>
    <w:rsid w:val="0062424C"/>
    <w:rsid w:val="006266DA"/>
    <w:rsid w:val="00626FA7"/>
    <w:rsid w:val="006277E0"/>
    <w:rsid w:val="00627BDA"/>
    <w:rsid w:val="006300DF"/>
    <w:rsid w:val="00631E52"/>
    <w:rsid w:val="006343B1"/>
    <w:rsid w:val="00634D4D"/>
    <w:rsid w:val="00635E74"/>
    <w:rsid w:val="0063755B"/>
    <w:rsid w:val="00640BF0"/>
    <w:rsid w:val="00641969"/>
    <w:rsid w:val="006421B5"/>
    <w:rsid w:val="00643D0C"/>
    <w:rsid w:val="006471A4"/>
    <w:rsid w:val="00647664"/>
    <w:rsid w:val="00650508"/>
    <w:rsid w:val="00652024"/>
    <w:rsid w:val="00652291"/>
    <w:rsid w:val="00653C4E"/>
    <w:rsid w:val="006549B6"/>
    <w:rsid w:val="00654DCF"/>
    <w:rsid w:val="0065532A"/>
    <w:rsid w:val="00656C65"/>
    <w:rsid w:val="00657118"/>
    <w:rsid w:val="00660074"/>
    <w:rsid w:val="00661775"/>
    <w:rsid w:val="006631C9"/>
    <w:rsid w:val="006636F0"/>
    <w:rsid w:val="00663D90"/>
    <w:rsid w:val="0066603B"/>
    <w:rsid w:val="0066753E"/>
    <w:rsid w:val="00667E34"/>
    <w:rsid w:val="006713C5"/>
    <w:rsid w:val="00672A5E"/>
    <w:rsid w:val="0067313F"/>
    <w:rsid w:val="006759FA"/>
    <w:rsid w:val="00676136"/>
    <w:rsid w:val="00676B90"/>
    <w:rsid w:val="006777AA"/>
    <w:rsid w:val="00680297"/>
    <w:rsid w:val="00680C7E"/>
    <w:rsid w:val="00681625"/>
    <w:rsid w:val="00681644"/>
    <w:rsid w:val="00684476"/>
    <w:rsid w:val="006852A5"/>
    <w:rsid w:val="0068563D"/>
    <w:rsid w:val="0068573E"/>
    <w:rsid w:val="00686C7E"/>
    <w:rsid w:val="00687879"/>
    <w:rsid w:val="00687C76"/>
    <w:rsid w:val="00691430"/>
    <w:rsid w:val="00693811"/>
    <w:rsid w:val="006960B1"/>
    <w:rsid w:val="006962EC"/>
    <w:rsid w:val="006971AC"/>
    <w:rsid w:val="00697C56"/>
    <w:rsid w:val="006A1183"/>
    <w:rsid w:val="006A12A8"/>
    <w:rsid w:val="006A17A8"/>
    <w:rsid w:val="006A4662"/>
    <w:rsid w:val="006A61B6"/>
    <w:rsid w:val="006A630A"/>
    <w:rsid w:val="006A639F"/>
    <w:rsid w:val="006A7C62"/>
    <w:rsid w:val="006B0C51"/>
    <w:rsid w:val="006B48F2"/>
    <w:rsid w:val="006B4E64"/>
    <w:rsid w:val="006B7322"/>
    <w:rsid w:val="006B7524"/>
    <w:rsid w:val="006C068E"/>
    <w:rsid w:val="006C1BBE"/>
    <w:rsid w:val="006C2FF5"/>
    <w:rsid w:val="006C48E4"/>
    <w:rsid w:val="006C5FB6"/>
    <w:rsid w:val="006C6018"/>
    <w:rsid w:val="006C668F"/>
    <w:rsid w:val="006C76F3"/>
    <w:rsid w:val="006D1091"/>
    <w:rsid w:val="006D16EC"/>
    <w:rsid w:val="006D2883"/>
    <w:rsid w:val="006D33E3"/>
    <w:rsid w:val="006D4E8D"/>
    <w:rsid w:val="006D4FAD"/>
    <w:rsid w:val="006D5427"/>
    <w:rsid w:val="006D5FF5"/>
    <w:rsid w:val="006D7F3C"/>
    <w:rsid w:val="006E03D1"/>
    <w:rsid w:val="006E0949"/>
    <w:rsid w:val="006E09F2"/>
    <w:rsid w:val="006E1765"/>
    <w:rsid w:val="006E1800"/>
    <w:rsid w:val="006E266D"/>
    <w:rsid w:val="006E29CE"/>
    <w:rsid w:val="006E3B4F"/>
    <w:rsid w:val="006E4F46"/>
    <w:rsid w:val="006E5F5B"/>
    <w:rsid w:val="006E7851"/>
    <w:rsid w:val="006F0875"/>
    <w:rsid w:val="006F0BD5"/>
    <w:rsid w:val="006F189D"/>
    <w:rsid w:val="006F18DF"/>
    <w:rsid w:val="006F1B85"/>
    <w:rsid w:val="006F266A"/>
    <w:rsid w:val="006F3259"/>
    <w:rsid w:val="006F3E28"/>
    <w:rsid w:val="006F4CDF"/>
    <w:rsid w:val="006F5003"/>
    <w:rsid w:val="006F599A"/>
    <w:rsid w:val="006F6A03"/>
    <w:rsid w:val="006F7716"/>
    <w:rsid w:val="00701558"/>
    <w:rsid w:val="007017A6"/>
    <w:rsid w:val="00701A9B"/>
    <w:rsid w:val="00702C45"/>
    <w:rsid w:val="00706F0D"/>
    <w:rsid w:val="00707DE7"/>
    <w:rsid w:val="00707EE6"/>
    <w:rsid w:val="007110BB"/>
    <w:rsid w:val="00711E8E"/>
    <w:rsid w:val="0071345E"/>
    <w:rsid w:val="00713E45"/>
    <w:rsid w:val="00713F9A"/>
    <w:rsid w:val="0071414B"/>
    <w:rsid w:val="007146F6"/>
    <w:rsid w:val="007152B3"/>
    <w:rsid w:val="00716A1F"/>
    <w:rsid w:val="0071713B"/>
    <w:rsid w:val="007173B2"/>
    <w:rsid w:val="0071753F"/>
    <w:rsid w:val="0072053D"/>
    <w:rsid w:val="00720EB5"/>
    <w:rsid w:val="007212B9"/>
    <w:rsid w:val="00722DE4"/>
    <w:rsid w:val="007235BD"/>
    <w:rsid w:val="007236D4"/>
    <w:rsid w:val="007239AE"/>
    <w:rsid w:val="00724AEF"/>
    <w:rsid w:val="00724CE2"/>
    <w:rsid w:val="0072511B"/>
    <w:rsid w:val="007258EC"/>
    <w:rsid w:val="00726397"/>
    <w:rsid w:val="007264D5"/>
    <w:rsid w:val="00727721"/>
    <w:rsid w:val="00731628"/>
    <w:rsid w:val="00731FDB"/>
    <w:rsid w:val="00732078"/>
    <w:rsid w:val="00733317"/>
    <w:rsid w:val="007346D1"/>
    <w:rsid w:val="00734C47"/>
    <w:rsid w:val="00735F31"/>
    <w:rsid w:val="0073620F"/>
    <w:rsid w:val="00736765"/>
    <w:rsid w:val="007422A7"/>
    <w:rsid w:val="00743385"/>
    <w:rsid w:val="00745CA4"/>
    <w:rsid w:val="00746102"/>
    <w:rsid w:val="007467A9"/>
    <w:rsid w:val="00747A45"/>
    <w:rsid w:val="00747ADC"/>
    <w:rsid w:val="0075062D"/>
    <w:rsid w:val="0075097B"/>
    <w:rsid w:val="00751A1A"/>
    <w:rsid w:val="007520B2"/>
    <w:rsid w:val="007530E9"/>
    <w:rsid w:val="007534EA"/>
    <w:rsid w:val="00753DA6"/>
    <w:rsid w:val="00755C30"/>
    <w:rsid w:val="007569D4"/>
    <w:rsid w:val="007570B5"/>
    <w:rsid w:val="00757269"/>
    <w:rsid w:val="00761326"/>
    <w:rsid w:val="00762386"/>
    <w:rsid w:val="00763BE1"/>
    <w:rsid w:val="00764A46"/>
    <w:rsid w:val="00764A6B"/>
    <w:rsid w:val="00764E1E"/>
    <w:rsid w:val="007656B0"/>
    <w:rsid w:val="00765717"/>
    <w:rsid w:val="00766525"/>
    <w:rsid w:val="007671C7"/>
    <w:rsid w:val="007716F5"/>
    <w:rsid w:val="00772675"/>
    <w:rsid w:val="00773001"/>
    <w:rsid w:val="007734F9"/>
    <w:rsid w:val="007748C8"/>
    <w:rsid w:val="00774929"/>
    <w:rsid w:val="00777BF0"/>
    <w:rsid w:val="00780F1A"/>
    <w:rsid w:val="00781A59"/>
    <w:rsid w:val="00781AE4"/>
    <w:rsid w:val="00781DFE"/>
    <w:rsid w:val="0078246A"/>
    <w:rsid w:val="0078314C"/>
    <w:rsid w:val="007832BD"/>
    <w:rsid w:val="007833D4"/>
    <w:rsid w:val="0078585B"/>
    <w:rsid w:val="00786748"/>
    <w:rsid w:val="00787C11"/>
    <w:rsid w:val="0079290C"/>
    <w:rsid w:val="007938E3"/>
    <w:rsid w:val="007942AC"/>
    <w:rsid w:val="007945D7"/>
    <w:rsid w:val="00797FF6"/>
    <w:rsid w:val="007A16EA"/>
    <w:rsid w:val="007A18EE"/>
    <w:rsid w:val="007A2CB7"/>
    <w:rsid w:val="007A51C1"/>
    <w:rsid w:val="007A777F"/>
    <w:rsid w:val="007B0570"/>
    <w:rsid w:val="007B0999"/>
    <w:rsid w:val="007B20B8"/>
    <w:rsid w:val="007B56CA"/>
    <w:rsid w:val="007C0907"/>
    <w:rsid w:val="007C0D28"/>
    <w:rsid w:val="007C3A8B"/>
    <w:rsid w:val="007C5E68"/>
    <w:rsid w:val="007D0D0D"/>
    <w:rsid w:val="007D1D4F"/>
    <w:rsid w:val="007D2DCB"/>
    <w:rsid w:val="007D5248"/>
    <w:rsid w:val="007D6FA0"/>
    <w:rsid w:val="007D725E"/>
    <w:rsid w:val="007E0004"/>
    <w:rsid w:val="007E1272"/>
    <w:rsid w:val="007E1A47"/>
    <w:rsid w:val="007E282E"/>
    <w:rsid w:val="007E2B26"/>
    <w:rsid w:val="007E2D96"/>
    <w:rsid w:val="007E5292"/>
    <w:rsid w:val="007E5297"/>
    <w:rsid w:val="007E697C"/>
    <w:rsid w:val="007F0EF7"/>
    <w:rsid w:val="007F2163"/>
    <w:rsid w:val="007F27D8"/>
    <w:rsid w:val="007F2F60"/>
    <w:rsid w:val="007F30E4"/>
    <w:rsid w:val="007F3F0A"/>
    <w:rsid w:val="007F3FAA"/>
    <w:rsid w:val="007F46F0"/>
    <w:rsid w:val="007F540E"/>
    <w:rsid w:val="007F5594"/>
    <w:rsid w:val="007F6214"/>
    <w:rsid w:val="0080137A"/>
    <w:rsid w:val="0080257F"/>
    <w:rsid w:val="00804F92"/>
    <w:rsid w:val="008050BA"/>
    <w:rsid w:val="00806795"/>
    <w:rsid w:val="00810030"/>
    <w:rsid w:val="008105FA"/>
    <w:rsid w:val="00813451"/>
    <w:rsid w:val="008160C3"/>
    <w:rsid w:val="00817002"/>
    <w:rsid w:val="00817A8B"/>
    <w:rsid w:val="00820DF2"/>
    <w:rsid w:val="00822983"/>
    <w:rsid w:val="00822BA0"/>
    <w:rsid w:val="00822BCE"/>
    <w:rsid w:val="008240AB"/>
    <w:rsid w:val="008245A5"/>
    <w:rsid w:val="00824A9A"/>
    <w:rsid w:val="00824CC6"/>
    <w:rsid w:val="00824D51"/>
    <w:rsid w:val="0082508C"/>
    <w:rsid w:val="00831F3B"/>
    <w:rsid w:val="00832D79"/>
    <w:rsid w:val="00833F63"/>
    <w:rsid w:val="0083531B"/>
    <w:rsid w:val="00835D3D"/>
    <w:rsid w:val="00836DD9"/>
    <w:rsid w:val="00837122"/>
    <w:rsid w:val="008378B0"/>
    <w:rsid w:val="008409B1"/>
    <w:rsid w:val="00840F3A"/>
    <w:rsid w:val="008419B7"/>
    <w:rsid w:val="0084228C"/>
    <w:rsid w:val="00842AAD"/>
    <w:rsid w:val="0084341B"/>
    <w:rsid w:val="0084489F"/>
    <w:rsid w:val="00844AA9"/>
    <w:rsid w:val="008462AF"/>
    <w:rsid w:val="00846548"/>
    <w:rsid w:val="0084683A"/>
    <w:rsid w:val="008471AD"/>
    <w:rsid w:val="00853361"/>
    <w:rsid w:val="00862BD6"/>
    <w:rsid w:val="00863097"/>
    <w:rsid w:val="00863E95"/>
    <w:rsid w:val="008647DA"/>
    <w:rsid w:val="008651F5"/>
    <w:rsid w:val="00865D07"/>
    <w:rsid w:val="0086779B"/>
    <w:rsid w:val="0087058D"/>
    <w:rsid w:val="00874441"/>
    <w:rsid w:val="008765F1"/>
    <w:rsid w:val="0087708D"/>
    <w:rsid w:val="00881A38"/>
    <w:rsid w:val="00882F7F"/>
    <w:rsid w:val="00883209"/>
    <w:rsid w:val="00884475"/>
    <w:rsid w:val="00884F9E"/>
    <w:rsid w:val="00885AA7"/>
    <w:rsid w:val="00885F29"/>
    <w:rsid w:val="0088690D"/>
    <w:rsid w:val="00890265"/>
    <w:rsid w:val="008918AC"/>
    <w:rsid w:val="00892717"/>
    <w:rsid w:val="00892765"/>
    <w:rsid w:val="008935D2"/>
    <w:rsid w:val="00893FA2"/>
    <w:rsid w:val="00894686"/>
    <w:rsid w:val="00894ACC"/>
    <w:rsid w:val="008961BD"/>
    <w:rsid w:val="008965C3"/>
    <w:rsid w:val="008A1B62"/>
    <w:rsid w:val="008A22FD"/>
    <w:rsid w:val="008A2CAF"/>
    <w:rsid w:val="008A37E8"/>
    <w:rsid w:val="008A3E0D"/>
    <w:rsid w:val="008A3E26"/>
    <w:rsid w:val="008A61E4"/>
    <w:rsid w:val="008B400F"/>
    <w:rsid w:val="008B4B73"/>
    <w:rsid w:val="008B611D"/>
    <w:rsid w:val="008B68B2"/>
    <w:rsid w:val="008B6B5B"/>
    <w:rsid w:val="008B6EA6"/>
    <w:rsid w:val="008B7F04"/>
    <w:rsid w:val="008C101F"/>
    <w:rsid w:val="008C15FD"/>
    <w:rsid w:val="008C41F5"/>
    <w:rsid w:val="008C5523"/>
    <w:rsid w:val="008C7278"/>
    <w:rsid w:val="008D1369"/>
    <w:rsid w:val="008D1511"/>
    <w:rsid w:val="008D2C35"/>
    <w:rsid w:val="008D4C13"/>
    <w:rsid w:val="008D54FD"/>
    <w:rsid w:val="008D5638"/>
    <w:rsid w:val="008D6600"/>
    <w:rsid w:val="008D6C64"/>
    <w:rsid w:val="008D793D"/>
    <w:rsid w:val="008D7AE8"/>
    <w:rsid w:val="008D7F5C"/>
    <w:rsid w:val="008E36A2"/>
    <w:rsid w:val="008E48E0"/>
    <w:rsid w:val="008E4F0B"/>
    <w:rsid w:val="008E525C"/>
    <w:rsid w:val="008E58BF"/>
    <w:rsid w:val="008E59FB"/>
    <w:rsid w:val="008E5F46"/>
    <w:rsid w:val="008E68EB"/>
    <w:rsid w:val="008F0D4F"/>
    <w:rsid w:val="008F22C4"/>
    <w:rsid w:val="008F34D0"/>
    <w:rsid w:val="008F475D"/>
    <w:rsid w:val="008F5883"/>
    <w:rsid w:val="008F6FC0"/>
    <w:rsid w:val="008F7104"/>
    <w:rsid w:val="008F76EF"/>
    <w:rsid w:val="008F79E8"/>
    <w:rsid w:val="008F79F8"/>
    <w:rsid w:val="00900650"/>
    <w:rsid w:val="009009E5"/>
    <w:rsid w:val="00900A53"/>
    <w:rsid w:val="00900C79"/>
    <w:rsid w:val="00902DB3"/>
    <w:rsid w:val="00905744"/>
    <w:rsid w:val="00905756"/>
    <w:rsid w:val="00905AF5"/>
    <w:rsid w:val="0091015D"/>
    <w:rsid w:val="00912C65"/>
    <w:rsid w:val="00912CE5"/>
    <w:rsid w:val="00913B33"/>
    <w:rsid w:val="00913CF4"/>
    <w:rsid w:val="00913F79"/>
    <w:rsid w:val="009143D6"/>
    <w:rsid w:val="009145BF"/>
    <w:rsid w:val="00914D8B"/>
    <w:rsid w:val="0091589B"/>
    <w:rsid w:val="0091600D"/>
    <w:rsid w:val="00916810"/>
    <w:rsid w:val="00917858"/>
    <w:rsid w:val="009179A4"/>
    <w:rsid w:val="00917AF6"/>
    <w:rsid w:val="0092078B"/>
    <w:rsid w:val="00921139"/>
    <w:rsid w:val="00922952"/>
    <w:rsid w:val="00923F37"/>
    <w:rsid w:val="0093132B"/>
    <w:rsid w:val="00931A18"/>
    <w:rsid w:val="00931FF3"/>
    <w:rsid w:val="00932E9C"/>
    <w:rsid w:val="00933132"/>
    <w:rsid w:val="00933B6F"/>
    <w:rsid w:val="00937CD6"/>
    <w:rsid w:val="00937EF5"/>
    <w:rsid w:val="00940898"/>
    <w:rsid w:val="00940B5F"/>
    <w:rsid w:val="00941002"/>
    <w:rsid w:val="00941CB7"/>
    <w:rsid w:val="00943793"/>
    <w:rsid w:val="00945587"/>
    <w:rsid w:val="0094615A"/>
    <w:rsid w:val="00947B00"/>
    <w:rsid w:val="00947C5D"/>
    <w:rsid w:val="00947E81"/>
    <w:rsid w:val="00950449"/>
    <w:rsid w:val="00950461"/>
    <w:rsid w:val="00950DD5"/>
    <w:rsid w:val="00950DFE"/>
    <w:rsid w:val="00951461"/>
    <w:rsid w:val="009517E0"/>
    <w:rsid w:val="00952387"/>
    <w:rsid w:val="0095347B"/>
    <w:rsid w:val="0095792C"/>
    <w:rsid w:val="009602FE"/>
    <w:rsid w:val="009607A1"/>
    <w:rsid w:val="00960ABD"/>
    <w:rsid w:val="00960D5F"/>
    <w:rsid w:val="00962847"/>
    <w:rsid w:val="00962E2E"/>
    <w:rsid w:val="0096351B"/>
    <w:rsid w:val="009652DE"/>
    <w:rsid w:val="00965431"/>
    <w:rsid w:val="009657CC"/>
    <w:rsid w:val="0096624A"/>
    <w:rsid w:val="00967851"/>
    <w:rsid w:val="00967BDE"/>
    <w:rsid w:val="009708BB"/>
    <w:rsid w:val="00970915"/>
    <w:rsid w:val="009716B5"/>
    <w:rsid w:val="009722C4"/>
    <w:rsid w:val="009733C1"/>
    <w:rsid w:val="00973495"/>
    <w:rsid w:val="00974063"/>
    <w:rsid w:val="00976200"/>
    <w:rsid w:val="00976225"/>
    <w:rsid w:val="00976D40"/>
    <w:rsid w:val="00981E4A"/>
    <w:rsid w:val="009832E9"/>
    <w:rsid w:val="00986FAC"/>
    <w:rsid w:val="0098714B"/>
    <w:rsid w:val="0099169F"/>
    <w:rsid w:val="00991E0C"/>
    <w:rsid w:val="009938C0"/>
    <w:rsid w:val="00993D39"/>
    <w:rsid w:val="00993DF6"/>
    <w:rsid w:val="00993E10"/>
    <w:rsid w:val="00994B74"/>
    <w:rsid w:val="00995DEA"/>
    <w:rsid w:val="0099638D"/>
    <w:rsid w:val="009A02BA"/>
    <w:rsid w:val="009A04EC"/>
    <w:rsid w:val="009A28B0"/>
    <w:rsid w:val="009A397A"/>
    <w:rsid w:val="009A3D90"/>
    <w:rsid w:val="009A4657"/>
    <w:rsid w:val="009A4754"/>
    <w:rsid w:val="009B002F"/>
    <w:rsid w:val="009B0FC1"/>
    <w:rsid w:val="009B1326"/>
    <w:rsid w:val="009B1C3E"/>
    <w:rsid w:val="009B1E90"/>
    <w:rsid w:val="009B1F87"/>
    <w:rsid w:val="009B2530"/>
    <w:rsid w:val="009B2F1B"/>
    <w:rsid w:val="009B4201"/>
    <w:rsid w:val="009B4247"/>
    <w:rsid w:val="009B4891"/>
    <w:rsid w:val="009B5230"/>
    <w:rsid w:val="009B5E29"/>
    <w:rsid w:val="009B6BCB"/>
    <w:rsid w:val="009B7503"/>
    <w:rsid w:val="009B75F3"/>
    <w:rsid w:val="009C45D6"/>
    <w:rsid w:val="009C7CB7"/>
    <w:rsid w:val="009D06A9"/>
    <w:rsid w:val="009D1B2D"/>
    <w:rsid w:val="009D4961"/>
    <w:rsid w:val="009E046A"/>
    <w:rsid w:val="009E131B"/>
    <w:rsid w:val="009E1E9A"/>
    <w:rsid w:val="009E264C"/>
    <w:rsid w:val="009E5692"/>
    <w:rsid w:val="009E600A"/>
    <w:rsid w:val="009E70A0"/>
    <w:rsid w:val="009E7229"/>
    <w:rsid w:val="009F0929"/>
    <w:rsid w:val="009F17CE"/>
    <w:rsid w:val="009F195E"/>
    <w:rsid w:val="009F21FA"/>
    <w:rsid w:val="009F23D1"/>
    <w:rsid w:val="009F28F2"/>
    <w:rsid w:val="009F2EB8"/>
    <w:rsid w:val="009F36B9"/>
    <w:rsid w:val="009F3FB3"/>
    <w:rsid w:val="009F460F"/>
    <w:rsid w:val="009F4D70"/>
    <w:rsid w:val="009F5800"/>
    <w:rsid w:val="009F643C"/>
    <w:rsid w:val="009F6E12"/>
    <w:rsid w:val="00A0120B"/>
    <w:rsid w:val="00A013D2"/>
    <w:rsid w:val="00A0228C"/>
    <w:rsid w:val="00A04591"/>
    <w:rsid w:val="00A049D8"/>
    <w:rsid w:val="00A0722B"/>
    <w:rsid w:val="00A12A23"/>
    <w:rsid w:val="00A12D0F"/>
    <w:rsid w:val="00A140D3"/>
    <w:rsid w:val="00A17468"/>
    <w:rsid w:val="00A17700"/>
    <w:rsid w:val="00A20ADD"/>
    <w:rsid w:val="00A225DD"/>
    <w:rsid w:val="00A22D37"/>
    <w:rsid w:val="00A234AC"/>
    <w:rsid w:val="00A237EC"/>
    <w:rsid w:val="00A2553B"/>
    <w:rsid w:val="00A258EB"/>
    <w:rsid w:val="00A2632C"/>
    <w:rsid w:val="00A26AE3"/>
    <w:rsid w:val="00A2704C"/>
    <w:rsid w:val="00A308CB"/>
    <w:rsid w:val="00A30E45"/>
    <w:rsid w:val="00A31889"/>
    <w:rsid w:val="00A31900"/>
    <w:rsid w:val="00A325EC"/>
    <w:rsid w:val="00A32CF7"/>
    <w:rsid w:val="00A330C1"/>
    <w:rsid w:val="00A33C0A"/>
    <w:rsid w:val="00A34EDC"/>
    <w:rsid w:val="00A34FD4"/>
    <w:rsid w:val="00A3615B"/>
    <w:rsid w:val="00A367F7"/>
    <w:rsid w:val="00A37494"/>
    <w:rsid w:val="00A41709"/>
    <w:rsid w:val="00A42308"/>
    <w:rsid w:val="00A47E23"/>
    <w:rsid w:val="00A508A2"/>
    <w:rsid w:val="00A50D99"/>
    <w:rsid w:val="00A561E9"/>
    <w:rsid w:val="00A606BC"/>
    <w:rsid w:val="00A61579"/>
    <w:rsid w:val="00A620D1"/>
    <w:rsid w:val="00A645F8"/>
    <w:rsid w:val="00A6521D"/>
    <w:rsid w:val="00A667B7"/>
    <w:rsid w:val="00A66B72"/>
    <w:rsid w:val="00A66D39"/>
    <w:rsid w:val="00A67048"/>
    <w:rsid w:val="00A67941"/>
    <w:rsid w:val="00A67C71"/>
    <w:rsid w:val="00A67E92"/>
    <w:rsid w:val="00A67FAA"/>
    <w:rsid w:val="00A70392"/>
    <w:rsid w:val="00A71A05"/>
    <w:rsid w:val="00A732DF"/>
    <w:rsid w:val="00A7401E"/>
    <w:rsid w:val="00A75BE5"/>
    <w:rsid w:val="00A81255"/>
    <w:rsid w:val="00A81542"/>
    <w:rsid w:val="00A81605"/>
    <w:rsid w:val="00A821CC"/>
    <w:rsid w:val="00A829C1"/>
    <w:rsid w:val="00A848D5"/>
    <w:rsid w:val="00A84D75"/>
    <w:rsid w:val="00A8704F"/>
    <w:rsid w:val="00A873E0"/>
    <w:rsid w:val="00A94CDD"/>
    <w:rsid w:val="00A96952"/>
    <w:rsid w:val="00A97403"/>
    <w:rsid w:val="00A9785A"/>
    <w:rsid w:val="00AA00C8"/>
    <w:rsid w:val="00AA1CAF"/>
    <w:rsid w:val="00AA2B37"/>
    <w:rsid w:val="00AA315A"/>
    <w:rsid w:val="00AA31BD"/>
    <w:rsid w:val="00AA4B99"/>
    <w:rsid w:val="00AA4BF5"/>
    <w:rsid w:val="00AA4E26"/>
    <w:rsid w:val="00AA5307"/>
    <w:rsid w:val="00AA5628"/>
    <w:rsid w:val="00AA6CC0"/>
    <w:rsid w:val="00AA6E42"/>
    <w:rsid w:val="00AB0177"/>
    <w:rsid w:val="00AB072C"/>
    <w:rsid w:val="00AB19F2"/>
    <w:rsid w:val="00AB4945"/>
    <w:rsid w:val="00AB4EB2"/>
    <w:rsid w:val="00AB5094"/>
    <w:rsid w:val="00AB5B07"/>
    <w:rsid w:val="00AB5FDA"/>
    <w:rsid w:val="00AB6B70"/>
    <w:rsid w:val="00AB79F9"/>
    <w:rsid w:val="00AC02F1"/>
    <w:rsid w:val="00AC0A5B"/>
    <w:rsid w:val="00AC11E6"/>
    <w:rsid w:val="00AC2C79"/>
    <w:rsid w:val="00AC32AC"/>
    <w:rsid w:val="00AC53FC"/>
    <w:rsid w:val="00AC57F7"/>
    <w:rsid w:val="00AC6394"/>
    <w:rsid w:val="00AC7F74"/>
    <w:rsid w:val="00AD05EE"/>
    <w:rsid w:val="00AD08DF"/>
    <w:rsid w:val="00AD159D"/>
    <w:rsid w:val="00AD3448"/>
    <w:rsid w:val="00AD5785"/>
    <w:rsid w:val="00AD661C"/>
    <w:rsid w:val="00AD6C12"/>
    <w:rsid w:val="00AD7CA8"/>
    <w:rsid w:val="00AE0211"/>
    <w:rsid w:val="00AE1A7E"/>
    <w:rsid w:val="00AE2941"/>
    <w:rsid w:val="00AE3EBF"/>
    <w:rsid w:val="00AE4D57"/>
    <w:rsid w:val="00AE4E2C"/>
    <w:rsid w:val="00AF4356"/>
    <w:rsid w:val="00AF57C2"/>
    <w:rsid w:val="00AF58DD"/>
    <w:rsid w:val="00AF5A31"/>
    <w:rsid w:val="00AF63A7"/>
    <w:rsid w:val="00AF752D"/>
    <w:rsid w:val="00B00110"/>
    <w:rsid w:val="00B003F3"/>
    <w:rsid w:val="00B021CA"/>
    <w:rsid w:val="00B03689"/>
    <w:rsid w:val="00B04041"/>
    <w:rsid w:val="00B04408"/>
    <w:rsid w:val="00B04FA1"/>
    <w:rsid w:val="00B06BDB"/>
    <w:rsid w:val="00B072CE"/>
    <w:rsid w:val="00B07E99"/>
    <w:rsid w:val="00B10895"/>
    <w:rsid w:val="00B119D9"/>
    <w:rsid w:val="00B11E02"/>
    <w:rsid w:val="00B12BC7"/>
    <w:rsid w:val="00B158A6"/>
    <w:rsid w:val="00B1659D"/>
    <w:rsid w:val="00B210B1"/>
    <w:rsid w:val="00B23CCD"/>
    <w:rsid w:val="00B25117"/>
    <w:rsid w:val="00B31984"/>
    <w:rsid w:val="00B32504"/>
    <w:rsid w:val="00B33062"/>
    <w:rsid w:val="00B33804"/>
    <w:rsid w:val="00B35802"/>
    <w:rsid w:val="00B36A6E"/>
    <w:rsid w:val="00B373D3"/>
    <w:rsid w:val="00B37EF4"/>
    <w:rsid w:val="00B402EE"/>
    <w:rsid w:val="00B405FB"/>
    <w:rsid w:val="00B41367"/>
    <w:rsid w:val="00B433B8"/>
    <w:rsid w:val="00B441AD"/>
    <w:rsid w:val="00B44A4A"/>
    <w:rsid w:val="00B45150"/>
    <w:rsid w:val="00B45475"/>
    <w:rsid w:val="00B472D9"/>
    <w:rsid w:val="00B47A3A"/>
    <w:rsid w:val="00B47DAE"/>
    <w:rsid w:val="00B50C6E"/>
    <w:rsid w:val="00B51A81"/>
    <w:rsid w:val="00B52338"/>
    <w:rsid w:val="00B5374E"/>
    <w:rsid w:val="00B5413D"/>
    <w:rsid w:val="00B5503A"/>
    <w:rsid w:val="00B551EA"/>
    <w:rsid w:val="00B56778"/>
    <w:rsid w:val="00B57434"/>
    <w:rsid w:val="00B57715"/>
    <w:rsid w:val="00B601D1"/>
    <w:rsid w:val="00B606C7"/>
    <w:rsid w:val="00B607F0"/>
    <w:rsid w:val="00B609B7"/>
    <w:rsid w:val="00B60CFF"/>
    <w:rsid w:val="00B61CED"/>
    <w:rsid w:val="00B61DF9"/>
    <w:rsid w:val="00B61E66"/>
    <w:rsid w:val="00B6232F"/>
    <w:rsid w:val="00B632D1"/>
    <w:rsid w:val="00B636D8"/>
    <w:rsid w:val="00B646CE"/>
    <w:rsid w:val="00B65A6D"/>
    <w:rsid w:val="00B65F0F"/>
    <w:rsid w:val="00B668CF"/>
    <w:rsid w:val="00B70AF0"/>
    <w:rsid w:val="00B712D1"/>
    <w:rsid w:val="00B71B3B"/>
    <w:rsid w:val="00B77130"/>
    <w:rsid w:val="00B77850"/>
    <w:rsid w:val="00B80734"/>
    <w:rsid w:val="00B8087A"/>
    <w:rsid w:val="00B80FF1"/>
    <w:rsid w:val="00B83279"/>
    <w:rsid w:val="00B83BC6"/>
    <w:rsid w:val="00B84427"/>
    <w:rsid w:val="00B87C76"/>
    <w:rsid w:val="00B87DB4"/>
    <w:rsid w:val="00B9711A"/>
    <w:rsid w:val="00BA0457"/>
    <w:rsid w:val="00BA2980"/>
    <w:rsid w:val="00BA2AF9"/>
    <w:rsid w:val="00BA4E3F"/>
    <w:rsid w:val="00BA5C9C"/>
    <w:rsid w:val="00BA7B8E"/>
    <w:rsid w:val="00BA7EBC"/>
    <w:rsid w:val="00BA7F8B"/>
    <w:rsid w:val="00BB03E4"/>
    <w:rsid w:val="00BB1921"/>
    <w:rsid w:val="00BB1C0F"/>
    <w:rsid w:val="00BB3E86"/>
    <w:rsid w:val="00BB42E7"/>
    <w:rsid w:val="00BB477D"/>
    <w:rsid w:val="00BB4D3F"/>
    <w:rsid w:val="00BB5D50"/>
    <w:rsid w:val="00BB6FC2"/>
    <w:rsid w:val="00BB7700"/>
    <w:rsid w:val="00BC0220"/>
    <w:rsid w:val="00BC0B34"/>
    <w:rsid w:val="00BC0C0E"/>
    <w:rsid w:val="00BC26FC"/>
    <w:rsid w:val="00BC294E"/>
    <w:rsid w:val="00BC2964"/>
    <w:rsid w:val="00BC5813"/>
    <w:rsid w:val="00BC658E"/>
    <w:rsid w:val="00BC6612"/>
    <w:rsid w:val="00BC6857"/>
    <w:rsid w:val="00BD0A17"/>
    <w:rsid w:val="00BD36E4"/>
    <w:rsid w:val="00BD428D"/>
    <w:rsid w:val="00BD68E7"/>
    <w:rsid w:val="00BD72DE"/>
    <w:rsid w:val="00BD7C50"/>
    <w:rsid w:val="00BE0E1D"/>
    <w:rsid w:val="00BE159C"/>
    <w:rsid w:val="00BE2082"/>
    <w:rsid w:val="00BE2666"/>
    <w:rsid w:val="00BE3962"/>
    <w:rsid w:val="00BE4C91"/>
    <w:rsid w:val="00BE5B1C"/>
    <w:rsid w:val="00BE7061"/>
    <w:rsid w:val="00BE7EEF"/>
    <w:rsid w:val="00BF05E3"/>
    <w:rsid w:val="00BF1931"/>
    <w:rsid w:val="00BF362D"/>
    <w:rsid w:val="00BF7563"/>
    <w:rsid w:val="00C01F9A"/>
    <w:rsid w:val="00C04CA1"/>
    <w:rsid w:val="00C05729"/>
    <w:rsid w:val="00C05E01"/>
    <w:rsid w:val="00C06ED5"/>
    <w:rsid w:val="00C071DD"/>
    <w:rsid w:val="00C1106F"/>
    <w:rsid w:val="00C12EDA"/>
    <w:rsid w:val="00C135EA"/>
    <w:rsid w:val="00C13705"/>
    <w:rsid w:val="00C140EA"/>
    <w:rsid w:val="00C177FB"/>
    <w:rsid w:val="00C205C5"/>
    <w:rsid w:val="00C2060C"/>
    <w:rsid w:val="00C207A0"/>
    <w:rsid w:val="00C22E36"/>
    <w:rsid w:val="00C240E1"/>
    <w:rsid w:val="00C24C08"/>
    <w:rsid w:val="00C26B4F"/>
    <w:rsid w:val="00C30B1F"/>
    <w:rsid w:val="00C30DAC"/>
    <w:rsid w:val="00C328C3"/>
    <w:rsid w:val="00C32D0A"/>
    <w:rsid w:val="00C33A56"/>
    <w:rsid w:val="00C34718"/>
    <w:rsid w:val="00C360E4"/>
    <w:rsid w:val="00C3610B"/>
    <w:rsid w:val="00C374C1"/>
    <w:rsid w:val="00C40015"/>
    <w:rsid w:val="00C40E0D"/>
    <w:rsid w:val="00C40FFF"/>
    <w:rsid w:val="00C415B8"/>
    <w:rsid w:val="00C41664"/>
    <w:rsid w:val="00C422BA"/>
    <w:rsid w:val="00C42AB7"/>
    <w:rsid w:val="00C42E40"/>
    <w:rsid w:val="00C434B0"/>
    <w:rsid w:val="00C44D72"/>
    <w:rsid w:val="00C46ECF"/>
    <w:rsid w:val="00C50F81"/>
    <w:rsid w:val="00C512A8"/>
    <w:rsid w:val="00C51591"/>
    <w:rsid w:val="00C51A28"/>
    <w:rsid w:val="00C53C75"/>
    <w:rsid w:val="00C54F84"/>
    <w:rsid w:val="00C55519"/>
    <w:rsid w:val="00C55A58"/>
    <w:rsid w:val="00C565E1"/>
    <w:rsid w:val="00C57288"/>
    <w:rsid w:val="00C61845"/>
    <w:rsid w:val="00C61EC2"/>
    <w:rsid w:val="00C624DE"/>
    <w:rsid w:val="00C63908"/>
    <w:rsid w:val="00C64524"/>
    <w:rsid w:val="00C64A6C"/>
    <w:rsid w:val="00C64EE6"/>
    <w:rsid w:val="00C67BCA"/>
    <w:rsid w:val="00C71B5B"/>
    <w:rsid w:val="00C734E0"/>
    <w:rsid w:val="00C75567"/>
    <w:rsid w:val="00C77523"/>
    <w:rsid w:val="00C80706"/>
    <w:rsid w:val="00C81916"/>
    <w:rsid w:val="00C82A33"/>
    <w:rsid w:val="00C86524"/>
    <w:rsid w:val="00C8697B"/>
    <w:rsid w:val="00C87649"/>
    <w:rsid w:val="00C8764A"/>
    <w:rsid w:val="00C87AD1"/>
    <w:rsid w:val="00C9075A"/>
    <w:rsid w:val="00C90AA1"/>
    <w:rsid w:val="00C91671"/>
    <w:rsid w:val="00C92D93"/>
    <w:rsid w:val="00C93A02"/>
    <w:rsid w:val="00C966C3"/>
    <w:rsid w:val="00CA2465"/>
    <w:rsid w:val="00CA28F8"/>
    <w:rsid w:val="00CA300A"/>
    <w:rsid w:val="00CA34C0"/>
    <w:rsid w:val="00CA3919"/>
    <w:rsid w:val="00CA4C2B"/>
    <w:rsid w:val="00CA5499"/>
    <w:rsid w:val="00CA71E5"/>
    <w:rsid w:val="00CA7316"/>
    <w:rsid w:val="00CA7A27"/>
    <w:rsid w:val="00CA7A56"/>
    <w:rsid w:val="00CA7D02"/>
    <w:rsid w:val="00CB074B"/>
    <w:rsid w:val="00CB1994"/>
    <w:rsid w:val="00CB1AAA"/>
    <w:rsid w:val="00CB2FB3"/>
    <w:rsid w:val="00CB3490"/>
    <w:rsid w:val="00CB407A"/>
    <w:rsid w:val="00CB4550"/>
    <w:rsid w:val="00CB46FC"/>
    <w:rsid w:val="00CB5632"/>
    <w:rsid w:val="00CB5F9E"/>
    <w:rsid w:val="00CB71BF"/>
    <w:rsid w:val="00CB78F0"/>
    <w:rsid w:val="00CB7DC0"/>
    <w:rsid w:val="00CC0EA1"/>
    <w:rsid w:val="00CC2D52"/>
    <w:rsid w:val="00CC467D"/>
    <w:rsid w:val="00CC4881"/>
    <w:rsid w:val="00CC6E96"/>
    <w:rsid w:val="00CC7E6F"/>
    <w:rsid w:val="00CD0458"/>
    <w:rsid w:val="00CD1E0B"/>
    <w:rsid w:val="00CD2602"/>
    <w:rsid w:val="00CD2AEA"/>
    <w:rsid w:val="00CD2DD2"/>
    <w:rsid w:val="00CD478E"/>
    <w:rsid w:val="00CD59E9"/>
    <w:rsid w:val="00CD699B"/>
    <w:rsid w:val="00CD69D2"/>
    <w:rsid w:val="00CE0C91"/>
    <w:rsid w:val="00CE2EB8"/>
    <w:rsid w:val="00CE46C3"/>
    <w:rsid w:val="00CE5785"/>
    <w:rsid w:val="00CE7636"/>
    <w:rsid w:val="00CF0880"/>
    <w:rsid w:val="00CF12D2"/>
    <w:rsid w:val="00CF23A3"/>
    <w:rsid w:val="00CF6DE9"/>
    <w:rsid w:val="00CF6FB0"/>
    <w:rsid w:val="00D00AC7"/>
    <w:rsid w:val="00D011D4"/>
    <w:rsid w:val="00D03173"/>
    <w:rsid w:val="00D03BE3"/>
    <w:rsid w:val="00D04173"/>
    <w:rsid w:val="00D063CB"/>
    <w:rsid w:val="00D10D17"/>
    <w:rsid w:val="00D11D8A"/>
    <w:rsid w:val="00D14D18"/>
    <w:rsid w:val="00D1517E"/>
    <w:rsid w:val="00D15DD9"/>
    <w:rsid w:val="00D1793C"/>
    <w:rsid w:val="00D17ADB"/>
    <w:rsid w:val="00D17CEF"/>
    <w:rsid w:val="00D17DB5"/>
    <w:rsid w:val="00D203E8"/>
    <w:rsid w:val="00D2114E"/>
    <w:rsid w:val="00D21DFF"/>
    <w:rsid w:val="00D22107"/>
    <w:rsid w:val="00D22E1B"/>
    <w:rsid w:val="00D251AF"/>
    <w:rsid w:val="00D253AC"/>
    <w:rsid w:val="00D26889"/>
    <w:rsid w:val="00D2692F"/>
    <w:rsid w:val="00D27099"/>
    <w:rsid w:val="00D3034D"/>
    <w:rsid w:val="00D30518"/>
    <w:rsid w:val="00D31EB7"/>
    <w:rsid w:val="00D339CE"/>
    <w:rsid w:val="00D35384"/>
    <w:rsid w:val="00D36985"/>
    <w:rsid w:val="00D36FB3"/>
    <w:rsid w:val="00D372CA"/>
    <w:rsid w:val="00D37518"/>
    <w:rsid w:val="00D40973"/>
    <w:rsid w:val="00D41AE7"/>
    <w:rsid w:val="00D4201A"/>
    <w:rsid w:val="00D44E34"/>
    <w:rsid w:val="00D475A9"/>
    <w:rsid w:val="00D47CA3"/>
    <w:rsid w:val="00D517DE"/>
    <w:rsid w:val="00D518DD"/>
    <w:rsid w:val="00D519CE"/>
    <w:rsid w:val="00D526EC"/>
    <w:rsid w:val="00D537B8"/>
    <w:rsid w:val="00D53AEF"/>
    <w:rsid w:val="00D53E13"/>
    <w:rsid w:val="00D548C9"/>
    <w:rsid w:val="00D55263"/>
    <w:rsid w:val="00D573C3"/>
    <w:rsid w:val="00D608EA"/>
    <w:rsid w:val="00D60B51"/>
    <w:rsid w:val="00D625F1"/>
    <w:rsid w:val="00D63890"/>
    <w:rsid w:val="00D6444F"/>
    <w:rsid w:val="00D6503F"/>
    <w:rsid w:val="00D65ECD"/>
    <w:rsid w:val="00D6686C"/>
    <w:rsid w:val="00D715E7"/>
    <w:rsid w:val="00D725AD"/>
    <w:rsid w:val="00D7372C"/>
    <w:rsid w:val="00D73FAC"/>
    <w:rsid w:val="00D74076"/>
    <w:rsid w:val="00D74E86"/>
    <w:rsid w:val="00D7501B"/>
    <w:rsid w:val="00D758B2"/>
    <w:rsid w:val="00D75D7D"/>
    <w:rsid w:val="00D761AE"/>
    <w:rsid w:val="00D80B96"/>
    <w:rsid w:val="00D80BEF"/>
    <w:rsid w:val="00D80D3D"/>
    <w:rsid w:val="00D80F52"/>
    <w:rsid w:val="00D81946"/>
    <w:rsid w:val="00D86641"/>
    <w:rsid w:val="00D871C2"/>
    <w:rsid w:val="00D87DE5"/>
    <w:rsid w:val="00D90D16"/>
    <w:rsid w:val="00D914D5"/>
    <w:rsid w:val="00D921D6"/>
    <w:rsid w:val="00D927C3"/>
    <w:rsid w:val="00D93B6B"/>
    <w:rsid w:val="00D94B68"/>
    <w:rsid w:val="00D94D59"/>
    <w:rsid w:val="00D950C3"/>
    <w:rsid w:val="00D969C0"/>
    <w:rsid w:val="00DA0410"/>
    <w:rsid w:val="00DA25C9"/>
    <w:rsid w:val="00DA3B1F"/>
    <w:rsid w:val="00DA6115"/>
    <w:rsid w:val="00DA6659"/>
    <w:rsid w:val="00DA6B95"/>
    <w:rsid w:val="00DB0403"/>
    <w:rsid w:val="00DB07C4"/>
    <w:rsid w:val="00DB0CE4"/>
    <w:rsid w:val="00DB0F8B"/>
    <w:rsid w:val="00DB1924"/>
    <w:rsid w:val="00DB31E8"/>
    <w:rsid w:val="00DB358C"/>
    <w:rsid w:val="00DB5D05"/>
    <w:rsid w:val="00DC0AA2"/>
    <w:rsid w:val="00DC0E25"/>
    <w:rsid w:val="00DC0ECA"/>
    <w:rsid w:val="00DC1B7A"/>
    <w:rsid w:val="00DC20CA"/>
    <w:rsid w:val="00DC22E3"/>
    <w:rsid w:val="00DC2DF5"/>
    <w:rsid w:val="00DC4A0F"/>
    <w:rsid w:val="00DC70E6"/>
    <w:rsid w:val="00DC7849"/>
    <w:rsid w:val="00DC7A62"/>
    <w:rsid w:val="00DD01B3"/>
    <w:rsid w:val="00DD13D4"/>
    <w:rsid w:val="00DD15C5"/>
    <w:rsid w:val="00DD1CDF"/>
    <w:rsid w:val="00DD2342"/>
    <w:rsid w:val="00DD55CA"/>
    <w:rsid w:val="00DD72C3"/>
    <w:rsid w:val="00DE1472"/>
    <w:rsid w:val="00DE18CB"/>
    <w:rsid w:val="00DE5379"/>
    <w:rsid w:val="00DE637D"/>
    <w:rsid w:val="00DE74E5"/>
    <w:rsid w:val="00DF16CC"/>
    <w:rsid w:val="00DF1B31"/>
    <w:rsid w:val="00DF2278"/>
    <w:rsid w:val="00DF3E25"/>
    <w:rsid w:val="00DF4134"/>
    <w:rsid w:val="00DF4888"/>
    <w:rsid w:val="00DF6048"/>
    <w:rsid w:val="00DF7C00"/>
    <w:rsid w:val="00E00DBE"/>
    <w:rsid w:val="00E01314"/>
    <w:rsid w:val="00E01D8A"/>
    <w:rsid w:val="00E02482"/>
    <w:rsid w:val="00E02B6A"/>
    <w:rsid w:val="00E03465"/>
    <w:rsid w:val="00E07E9E"/>
    <w:rsid w:val="00E1179C"/>
    <w:rsid w:val="00E133E7"/>
    <w:rsid w:val="00E13CB7"/>
    <w:rsid w:val="00E14DE9"/>
    <w:rsid w:val="00E1616D"/>
    <w:rsid w:val="00E167AA"/>
    <w:rsid w:val="00E16CF8"/>
    <w:rsid w:val="00E1783A"/>
    <w:rsid w:val="00E215E9"/>
    <w:rsid w:val="00E23204"/>
    <w:rsid w:val="00E2472D"/>
    <w:rsid w:val="00E25679"/>
    <w:rsid w:val="00E26B26"/>
    <w:rsid w:val="00E273DB"/>
    <w:rsid w:val="00E31111"/>
    <w:rsid w:val="00E31EAF"/>
    <w:rsid w:val="00E32715"/>
    <w:rsid w:val="00E32743"/>
    <w:rsid w:val="00E32BE2"/>
    <w:rsid w:val="00E3301D"/>
    <w:rsid w:val="00E335A1"/>
    <w:rsid w:val="00E36762"/>
    <w:rsid w:val="00E36C6F"/>
    <w:rsid w:val="00E3746A"/>
    <w:rsid w:val="00E40532"/>
    <w:rsid w:val="00E414AC"/>
    <w:rsid w:val="00E41FF9"/>
    <w:rsid w:val="00E42236"/>
    <w:rsid w:val="00E423CB"/>
    <w:rsid w:val="00E42BBC"/>
    <w:rsid w:val="00E43078"/>
    <w:rsid w:val="00E45171"/>
    <w:rsid w:val="00E463B7"/>
    <w:rsid w:val="00E52498"/>
    <w:rsid w:val="00E52C98"/>
    <w:rsid w:val="00E52EFC"/>
    <w:rsid w:val="00E53008"/>
    <w:rsid w:val="00E5307B"/>
    <w:rsid w:val="00E5345C"/>
    <w:rsid w:val="00E53B3E"/>
    <w:rsid w:val="00E53D12"/>
    <w:rsid w:val="00E55181"/>
    <w:rsid w:val="00E56641"/>
    <w:rsid w:val="00E611CF"/>
    <w:rsid w:val="00E61DF9"/>
    <w:rsid w:val="00E62828"/>
    <w:rsid w:val="00E6337D"/>
    <w:rsid w:val="00E63904"/>
    <w:rsid w:val="00E649ED"/>
    <w:rsid w:val="00E655AA"/>
    <w:rsid w:val="00E6580A"/>
    <w:rsid w:val="00E65B42"/>
    <w:rsid w:val="00E65CB8"/>
    <w:rsid w:val="00E67198"/>
    <w:rsid w:val="00E70C63"/>
    <w:rsid w:val="00E72646"/>
    <w:rsid w:val="00E7404B"/>
    <w:rsid w:val="00E744AD"/>
    <w:rsid w:val="00E7524E"/>
    <w:rsid w:val="00E75F45"/>
    <w:rsid w:val="00E77585"/>
    <w:rsid w:val="00E777BA"/>
    <w:rsid w:val="00E77A84"/>
    <w:rsid w:val="00E77AFB"/>
    <w:rsid w:val="00E80B69"/>
    <w:rsid w:val="00E8118F"/>
    <w:rsid w:val="00E832F4"/>
    <w:rsid w:val="00E83CEC"/>
    <w:rsid w:val="00E84BE7"/>
    <w:rsid w:val="00E84E65"/>
    <w:rsid w:val="00E854F4"/>
    <w:rsid w:val="00E865AD"/>
    <w:rsid w:val="00E86FEB"/>
    <w:rsid w:val="00E879A9"/>
    <w:rsid w:val="00E92745"/>
    <w:rsid w:val="00E959B2"/>
    <w:rsid w:val="00E9614E"/>
    <w:rsid w:val="00EA0181"/>
    <w:rsid w:val="00EA064F"/>
    <w:rsid w:val="00EA0D73"/>
    <w:rsid w:val="00EA36F2"/>
    <w:rsid w:val="00EA3E21"/>
    <w:rsid w:val="00EA3F19"/>
    <w:rsid w:val="00EA4535"/>
    <w:rsid w:val="00EA4A80"/>
    <w:rsid w:val="00EA4DE3"/>
    <w:rsid w:val="00EA526B"/>
    <w:rsid w:val="00EA6928"/>
    <w:rsid w:val="00EB18BA"/>
    <w:rsid w:val="00EB4B99"/>
    <w:rsid w:val="00EB572D"/>
    <w:rsid w:val="00EB5867"/>
    <w:rsid w:val="00EB5D4F"/>
    <w:rsid w:val="00EB7A20"/>
    <w:rsid w:val="00EB7FE6"/>
    <w:rsid w:val="00EC037C"/>
    <w:rsid w:val="00EC0845"/>
    <w:rsid w:val="00EC0B12"/>
    <w:rsid w:val="00EC1010"/>
    <w:rsid w:val="00EC2109"/>
    <w:rsid w:val="00EC24C7"/>
    <w:rsid w:val="00EC3324"/>
    <w:rsid w:val="00EC4618"/>
    <w:rsid w:val="00EC4DC3"/>
    <w:rsid w:val="00EC5148"/>
    <w:rsid w:val="00EC5797"/>
    <w:rsid w:val="00EC680B"/>
    <w:rsid w:val="00ED0216"/>
    <w:rsid w:val="00ED0753"/>
    <w:rsid w:val="00ED1033"/>
    <w:rsid w:val="00ED1F3C"/>
    <w:rsid w:val="00ED4394"/>
    <w:rsid w:val="00ED46EB"/>
    <w:rsid w:val="00ED7C9A"/>
    <w:rsid w:val="00EE1086"/>
    <w:rsid w:val="00EE154C"/>
    <w:rsid w:val="00EE1D50"/>
    <w:rsid w:val="00EE2A40"/>
    <w:rsid w:val="00EE5567"/>
    <w:rsid w:val="00EE56E5"/>
    <w:rsid w:val="00EE57C0"/>
    <w:rsid w:val="00EE686C"/>
    <w:rsid w:val="00EE78B4"/>
    <w:rsid w:val="00EF1456"/>
    <w:rsid w:val="00EF1D1B"/>
    <w:rsid w:val="00EF28DF"/>
    <w:rsid w:val="00EF33E9"/>
    <w:rsid w:val="00EF4014"/>
    <w:rsid w:val="00EF4022"/>
    <w:rsid w:val="00EF41FF"/>
    <w:rsid w:val="00EF6180"/>
    <w:rsid w:val="00EF6759"/>
    <w:rsid w:val="00F013CE"/>
    <w:rsid w:val="00F01BEE"/>
    <w:rsid w:val="00F028BF"/>
    <w:rsid w:val="00F03A45"/>
    <w:rsid w:val="00F03D48"/>
    <w:rsid w:val="00F0511C"/>
    <w:rsid w:val="00F075FF"/>
    <w:rsid w:val="00F07760"/>
    <w:rsid w:val="00F07ABE"/>
    <w:rsid w:val="00F07B22"/>
    <w:rsid w:val="00F07E89"/>
    <w:rsid w:val="00F10CA9"/>
    <w:rsid w:val="00F10D25"/>
    <w:rsid w:val="00F10EB0"/>
    <w:rsid w:val="00F1143B"/>
    <w:rsid w:val="00F14A70"/>
    <w:rsid w:val="00F16918"/>
    <w:rsid w:val="00F17E84"/>
    <w:rsid w:val="00F23155"/>
    <w:rsid w:val="00F238C3"/>
    <w:rsid w:val="00F240D7"/>
    <w:rsid w:val="00F25321"/>
    <w:rsid w:val="00F27308"/>
    <w:rsid w:val="00F277F4"/>
    <w:rsid w:val="00F300BA"/>
    <w:rsid w:val="00F31C54"/>
    <w:rsid w:val="00F3581E"/>
    <w:rsid w:val="00F36348"/>
    <w:rsid w:val="00F37280"/>
    <w:rsid w:val="00F37D66"/>
    <w:rsid w:val="00F404FB"/>
    <w:rsid w:val="00F4116A"/>
    <w:rsid w:val="00F4135A"/>
    <w:rsid w:val="00F41868"/>
    <w:rsid w:val="00F41ACD"/>
    <w:rsid w:val="00F434DD"/>
    <w:rsid w:val="00F43E54"/>
    <w:rsid w:val="00F44710"/>
    <w:rsid w:val="00F4667E"/>
    <w:rsid w:val="00F47546"/>
    <w:rsid w:val="00F47B14"/>
    <w:rsid w:val="00F50324"/>
    <w:rsid w:val="00F50BF6"/>
    <w:rsid w:val="00F50ED9"/>
    <w:rsid w:val="00F52324"/>
    <w:rsid w:val="00F53300"/>
    <w:rsid w:val="00F5369C"/>
    <w:rsid w:val="00F5485C"/>
    <w:rsid w:val="00F548CF"/>
    <w:rsid w:val="00F55488"/>
    <w:rsid w:val="00F55738"/>
    <w:rsid w:val="00F55B7F"/>
    <w:rsid w:val="00F56624"/>
    <w:rsid w:val="00F57132"/>
    <w:rsid w:val="00F57B86"/>
    <w:rsid w:val="00F600B6"/>
    <w:rsid w:val="00F609B0"/>
    <w:rsid w:val="00F62AFF"/>
    <w:rsid w:val="00F62D86"/>
    <w:rsid w:val="00F636C7"/>
    <w:rsid w:val="00F64242"/>
    <w:rsid w:val="00F646C0"/>
    <w:rsid w:val="00F6485D"/>
    <w:rsid w:val="00F64BAE"/>
    <w:rsid w:val="00F66867"/>
    <w:rsid w:val="00F67469"/>
    <w:rsid w:val="00F722FD"/>
    <w:rsid w:val="00F72385"/>
    <w:rsid w:val="00F73019"/>
    <w:rsid w:val="00F7305E"/>
    <w:rsid w:val="00F73C60"/>
    <w:rsid w:val="00F73C93"/>
    <w:rsid w:val="00F7714A"/>
    <w:rsid w:val="00F80537"/>
    <w:rsid w:val="00F805B6"/>
    <w:rsid w:val="00F80F54"/>
    <w:rsid w:val="00F81402"/>
    <w:rsid w:val="00F82172"/>
    <w:rsid w:val="00F82555"/>
    <w:rsid w:val="00F83204"/>
    <w:rsid w:val="00F833BD"/>
    <w:rsid w:val="00F84AF4"/>
    <w:rsid w:val="00F850C6"/>
    <w:rsid w:val="00F851AB"/>
    <w:rsid w:val="00F8585A"/>
    <w:rsid w:val="00F85A27"/>
    <w:rsid w:val="00F864A7"/>
    <w:rsid w:val="00F86653"/>
    <w:rsid w:val="00F8717D"/>
    <w:rsid w:val="00F87FC4"/>
    <w:rsid w:val="00F9049B"/>
    <w:rsid w:val="00F925B9"/>
    <w:rsid w:val="00F9442B"/>
    <w:rsid w:val="00F95756"/>
    <w:rsid w:val="00F9690A"/>
    <w:rsid w:val="00F96D15"/>
    <w:rsid w:val="00FA08CF"/>
    <w:rsid w:val="00FA0CDC"/>
    <w:rsid w:val="00FA2F4E"/>
    <w:rsid w:val="00FA4797"/>
    <w:rsid w:val="00FA4E38"/>
    <w:rsid w:val="00FA6681"/>
    <w:rsid w:val="00FA7948"/>
    <w:rsid w:val="00FB0360"/>
    <w:rsid w:val="00FB062B"/>
    <w:rsid w:val="00FB0D49"/>
    <w:rsid w:val="00FB0FEC"/>
    <w:rsid w:val="00FB148B"/>
    <w:rsid w:val="00FB1CEE"/>
    <w:rsid w:val="00FB324C"/>
    <w:rsid w:val="00FB40B1"/>
    <w:rsid w:val="00FB4B31"/>
    <w:rsid w:val="00FB547A"/>
    <w:rsid w:val="00FC0B56"/>
    <w:rsid w:val="00FC0BA0"/>
    <w:rsid w:val="00FC1DA6"/>
    <w:rsid w:val="00FC2A60"/>
    <w:rsid w:val="00FC539E"/>
    <w:rsid w:val="00FC5495"/>
    <w:rsid w:val="00FC5D43"/>
    <w:rsid w:val="00FD0A5B"/>
    <w:rsid w:val="00FD0FAA"/>
    <w:rsid w:val="00FD5D27"/>
    <w:rsid w:val="00FD61A6"/>
    <w:rsid w:val="00FE0BF2"/>
    <w:rsid w:val="00FE158B"/>
    <w:rsid w:val="00FE1E77"/>
    <w:rsid w:val="00FE22DA"/>
    <w:rsid w:val="00FE456A"/>
    <w:rsid w:val="00FE532B"/>
    <w:rsid w:val="00FE6277"/>
    <w:rsid w:val="00FE65AB"/>
    <w:rsid w:val="00FE685C"/>
    <w:rsid w:val="00FE6C87"/>
    <w:rsid w:val="00FF0E09"/>
    <w:rsid w:val="00FF416C"/>
    <w:rsid w:val="00FF5058"/>
    <w:rsid w:val="00FF58B5"/>
    <w:rsid w:val="00FF5D3B"/>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A25C9"/>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 w:val="24"/>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 w:val="24"/>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A25C9"/>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 w:val="24"/>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 w:val="24"/>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image" Target="media/image10.emf"/><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emf"/><Relationship Id="rId19" Type="http://schemas.openxmlformats.org/officeDocument/2006/relationships/image" Target="media/image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2ACDDB16-E737-6541-92A9-BB66FB2C0C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3</TotalTime>
  <Pages>26</Pages>
  <Words>11791</Words>
  <Characters>67214</Characters>
  <Application>Microsoft Macintosh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8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nhtran</dc:creator>
  <cp:lastModifiedBy>V</cp:lastModifiedBy>
  <cp:revision>106</cp:revision>
  <cp:lastPrinted>2016-03-08T08:21:00Z</cp:lastPrinted>
  <dcterms:created xsi:type="dcterms:W3CDTF">2016-03-08T08:21:00Z</dcterms:created>
  <dcterms:modified xsi:type="dcterms:W3CDTF">2018-03-01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ies>
</file>